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4E5EF" w14:textId="15B8AED6" w:rsidR="006635BD" w:rsidRPr="005E4000" w:rsidRDefault="00466AF2" w:rsidP="005E4000">
      <w:pPr>
        <w:jc w:val="center"/>
        <w:rPr>
          <w:b/>
          <w:bCs/>
        </w:rPr>
      </w:pPr>
      <w:r w:rsidRPr="005E4000">
        <w:rPr>
          <w:b/>
          <w:bCs/>
        </w:rPr>
        <w:t>UNIVERSIDAD POLITÉC</w:t>
      </w:r>
      <w:r w:rsidR="006635BD" w:rsidRPr="005E4000">
        <w:rPr>
          <w:b/>
          <w:bCs/>
        </w:rPr>
        <w:t>NICA SALESIANA, SEDE CUENCA</w:t>
      </w:r>
    </w:p>
    <w:p w14:paraId="45D9294F" w14:textId="77777777" w:rsidR="00275202" w:rsidRPr="00617276" w:rsidRDefault="006635BD" w:rsidP="001B0986">
      <w:pPr>
        <w:spacing w:line="480" w:lineRule="auto"/>
        <w:jc w:val="center"/>
        <w:rPr>
          <w:rFonts w:cs="Times New Roman"/>
          <w:b/>
          <w:bCs/>
          <w:szCs w:val="24"/>
        </w:rPr>
      </w:pPr>
      <w:r w:rsidRPr="00617276">
        <w:rPr>
          <w:rFonts w:cs="Times New Roman"/>
          <w:b/>
          <w:bCs/>
          <w:szCs w:val="24"/>
        </w:rPr>
        <w:t>CARRERA</w:t>
      </w:r>
      <w:r w:rsidR="00275202" w:rsidRPr="00617276">
        <w:rPr>
          <w:rFonts w:cs="Times New Roman"/>
          <w:b/>
          <w:bCs/>
          <w:szCs w:val="24"/>
        </w:rPr>
        <w:t>:</w:t>
      </w:r>
    </w:p>
    <w:p w14:paraId="4D54F398" w14:textId="0DBC85D1" w:rsidR="006635BD" w:rsidRPr="00617276" w:rsidRDefault="006635BD" w:rsidP="001B0986">
      <w:pPr>
        <w:spacing w:line="480" w:lineRule="auto"/>
        <w:jc w:val="center"/>
        <w:rPr>
          <w:rFonts w:cs="Times New Roman"/>
          <w:b/>
          <w:bCs/>
          <w:szCs w:val="24"/>
        </w:rPr>
      </w:pPr>
      <w:r w:rsidRPr="00617276">
        <w:rPr>
          <w:rFonts w:cs="Times New Roman"/>
          <w:b/>
          <w:bCs/>
          <w:szCs w:val="24"/>
        </w:rPr>
        <w:t xml:space="preserve">INGENIERÍA </w:t>
      </w:r>
      <w:r w:rsidR="005A3C52" w:rsidRPr="00617276">
        <w:rPr>
          <w:rFonts w:cs="Times New Roman"/>
          <w:b/>
          <w:bCs/>
          <w:szCs w:val="24"/>
        </w:rPr>
        <w:t>DE</w:t>
      </w:r>
      <w:r w:rsidRPr="00617276">
        <w:rPr>
          <w:rFonts w:cs="Times New Roman"/>
          <w:b/>
          <w:bCs/>
          <w:szCs w:val="24"/>
        </w:rPr>
        <w:t xml:space="preserve"> SISTEMAS</w:t>
      </w:r>
    </w:p>
    <w:p w14:paraId="318CFD31" w14:textId="146660F8" w:rsidR="006635BD" w:rsidRPr="00617276" w:rsidRDefault="006635BD" w:rsidP="001B0986">
      <w:pPr>
        <w:spacing w:line="480" w:lineRule="auto"/>
        <w:jc w:val="right"/>
        <w:rPr>
          <w:rFonts w:cs="Times New Roman"/>
          <w:i/>
          <w:iCs/>
          <w:szCs w:val="24"/>
        </w:rPr>
      </w:pPr>
      <w:r w:rsidRPr="00617276">
        <w:rPr>
          <w:rFonts w:cs="Times New Roman"/>
          <w:i/>
          <w:iCs/>
          <w:szCs w:val="24"/>
        </w:rPr>
        <w:t>Trabajo de titulación previo</w:t>
      </w:r>
    </w:p>
    <w:p w14:paraId="31F7DA5B" w14:textId="31C7BD10" w:rsidR="006635BD" w:rsidRPr="00617276" w:rsidRDefault="006635BD" w:rsidP="001B0986">
      <w:pPr>
        <w:spacing w:line="480" w:lineRule="auto"/>
        <w:jc w:val="right"/>
        <w:rPr>
          <w:rFonts w:cs="Times New Roman"/>
          <w:i/>
          <w:iCs/>
          <w:szCs w:val="24"/>
        </w:rPr>
      </w:pPr>
      <w:r w:rsidRPr="00617276">
        <w:rPr>
          <w:rFonts w:cs="Times New Roman"/>
          <w:i/>
          <w:iCs/>
          <w:szCs w:val="24"/>
        </w:rPr>
        <w:t>a la obtención del título de</w:t>
      </w:r>
      <w:r w:rsidR="005A3C52" w:rsidRPr="00617276">
        <w:rPr>
          <w:rFonts w:cs="Times New Roman"/>
          <w:i/>
          <w:iCs/>
          <w:szCs w:val="24"/>
        </w:rPr>
        <w:t>:</w:t>
      </w:r>
    </w:p>
    <w:p w14:paraId="2E7FF2BB" w14:textId="1E99C155" w:rsidR="006635BD" w:rsidRPr="00617276" w:rsidRDefault="006635BD" w:rsidP="001B0986">
      <w:pPr>
        <w:spacing w:line="480" w:lineRule="auto"/>
        <w:jc w:val="right"/>
        <w:rPr>
          <w:rFonts w:cs="Times New Roman"/>
          <w:i/>
          <w:iCs/>
          <w:szCs w:val="24"/>
        </w:rPr>
      </w:pPr>
      <w:r w:rsidRPr="00617276">
        <w:rPr>
          <w:rFonts w:cs="Times New Roman"/>
          <w:i/>
          <w:iCs/>
          <w:szCs w:val="24"/>
        </w:rPr>
        <w:t xml:space="preserve">Ingeniero </w:t>
      </w:r>
      <w:r w:rsidR="005A3C52" w:rsidRPr="00617276">
        <w:rPr>
          <w:rFonts w:cs="Times New Roman"/>
          <w:i/>
          <w:iCs/>
          <w:szCs w:val="24"/>
        </w:rPr>
        <w:t>de</w:t>
      </w:r>
      <w:r w:rsidRPr="00617276">
        <w:rPr>
          <w:rFonts w:cs="Times New Roman"/>
          <w:i/>
          <w:iCs/>
          <w:szCs w:val="24"/>
        </w:rPr>
        <w:t xml:space="preserve"> Sistemas</w:t>
      </w:r>
    </w:p>
    <w:p w14:paraId="3D445BF0" w14:textId="43AB763A" w:rsidR="006635BD" w:rsidRPr="00617276" w:rsidRDefault="006635BD" w:rsidP="001B0986">
      <w:pPr>
        <w:spacing w:line="480" w:lineRule="auto"/>
        <w:jc w:val="center"/>
        <w:rPr>
          <w:rFonts w:cs="Times New Roman"/>
          <w:b/>
          <w:bCs/>
          <w:szCs w:val="24"/>
        </w:rPr>
      </w:pPr>
      <w:r w:rsidRPr="00617276">
        <w:rPr>
          <w:rFonts w:cs="Times New Roman"/>
          <w:b/>
          <w:bCs/>
          <w:szCs w:val="24"/>
        </w:rPr>
        <w:t>TEMA:</w:t>
      </w:r>
    </w:p>
    <w:p w14:paraId="23E35654" w14:textId="2E60E001" w:rsidR="005A3C52" w:rsidRPr="00C55C1F" w:rsidRDefault="005A3C52" w:rsidP="00D44E53">
      <w:pPr>
        <w:jc w:val="center"/>
        <w:rPr>
          <w:u w:val="single"/>
        </w:rPr>
      </w:pPr>
      <w:r w:rsidRPr="00617276">
        <w:t xml:space="preserve">DESARROLLO DE UN PROTOTIPO DE UN SISTEMA DE RIEGO AUTOMATIZADO PARA EL PROCESAMIENTO, MONITOREO Y ANÁLISIS DE DATOS UTILIZANDO LÓGICA DIFUSA </w:t>
      </w:r>
      <w:r w:rsidRPr="003B7897">
        <w:t>EN</w:t>
      </w:r>
      <w:r w:rsidRPr="00617276">
        <w:t xml:space="preserve"> TIEMPO REAL E </w:t>
      </w:r>
      <w:r w:rsidR="0084246B">
        <w:t>IOT</w:t>
      </w:r>
      <w:r w:rsidRPr="00617276">
        <w:t xml:space="preserve"> PARA OPTIMIZAR EL USO DE AGUA APLICADA EN EL CULTIVO</w:t>
      </w:r>
    </w:p>
    <w:p w14:paraId="519F8490" w14:textId="6FAD6FB6" w:rsidR="001027CF" w:rsidRDefault="001027CF" w:rsidP="00D44E53">
      <w:pPr>
        <w:jc w:val="center"/>
      </w:pPr>
    </w:p>
    <w:p w14:paraId="6BA38C6E" w14:textId="77777777" w:rsidR="001027CF" w:rsidRPr="00617276" w:rsidRDefault="001027CF" w:rsidP="00D44E53">
      <w:pPr>
        <w:jc w:val="center"/>
      </w:pPr>
    </w:p>
    <w:p w14:paraId="54253F07" w14:textId="33EFC63C" w:rsidR="006635BD" w:rsidRPr="00617276" w:rsidRDefault="006635BD" w:rsidP="001B0986">
      <w:pPr>
        <w:spacing w:line="480" w:lineRule="auto"/>
        <w:jc w:val="center"/>
        <w:rPr>
          <w:rFonts w:cs="Times New Roman"/>
          <w:b/>
          <w:bCs/>
          <w:szCs w:val="24"/>
        </w:rPr>
      </w:pPr>
    </w:p>
    <w:p w14:paraId="1094CBB5" w14:textId="6A7929F5" w:rsidR="006635BD" w:rsidRPr="00617276" w:rsidRDefault="006635BD" w:rsidP="001B0986">
      <w:pPr>
        <w:spacing w:line="480" w:lineRule="auto"/>
        <w:jc w:val="center"/>
        <w:rPr>
          <w:rFonts w:cs="Times New Roman"/>
          <w:b/>
          <w:bCs/>
          <w:szCs w:val="24"/>
        </w:rPr>
      </w:pPr>
      <w:r w:rsidRPr="00617276">
        <w:rPr>
          <w:rFonts w:cs="Times New Roman"/>
          <w:b/>
          <w:bCs/>
          <w:szCs w:val="24"/>
        </w:rPr>
        <w:t>AUTOR:</w:t>
      </w:r>
    </w:p>
    <w:p w14:paraId="454B7924" w14:textId="6B4CB073" w:rsidR="006635BD" w:rsidRPr="00617276" w:rsidRDefault="006635BD" w:rsidP="001B0986">
      <w:pPr>
        <w:spacing w:line="480" w:lineRule="auto"/>
        <w:jc w:val="center"/>
        <w:rPr>
          <w:rFonts w:cs="Times New Roman"/>
          <w:b/>
          <w:bCs/>
          <w:szCs w:val="24"/>
        </w:rPr>
      </w:pPr>
      <w:r w:rsidRPr="00617276">
        <w:rPr>
          <w:rFonts w:cs="Times New Roman"/>
          <w:b/>
          <w:bCs/>
          <w:szCs w:val="24"/>
        </w:rPr>
        <w:t>JORGE LUIS ORTIZ CÁCERES</w:t>
      </w:r>
    </w:p>
    <w:p w14:paraId="2CEA148F" w14:textId="2B238A97" w:rsidR="006635BD" w:rsidRPr="00617276" w:rsidRDefault="006635BD" w:rsidP="001B0986">
      <w:pPr>
        <w:spacing w:line="480" w:lineRule="auto"/>
        <w:jc w:val="center"/>
        <w:rPr>
          <w:rFonts w:cs="Times New Roman"/>
          <w:b/>
          <w:bCs/>
          <w:szCs w:val="24"/>
        </w:rPr>
      </w:pPr>
    </w:p>
    <w:p w14:paraId="0D889821" w14:textId="16F5DE63" w:rsidR="006635BD" w:rsidRPr="00617276" w:rsidRDefault="00746FA6" w:rsidP="001B0986">
      <w:pPr>
        <w:spacing w:line="480" w:lineRule="auto"/>
        <w:jc w:val="center"/>
        <w:rPr>
          <w:rFonts w:cs="Times New Roman"/>
          <w:b/>
          <w:bCs/>
          <w:szCs w:val="24"/>
        </w:rPr>
      </w:pPr>
      <w:r>
        <w:rPr>
          <w:rFonts w:cs="Times New Roman"/>
          <w:b/>
          <w:bCs/>
          <w:szCs w:val="24"/>
        </w:rPr>
        <w:t>DIRECTOR</w:t>
      </w:r>
      <w:r w:rsidR="006635BD" w:rsidRPr="00617276">
        <w:rPr>
          <w:rFonts w:cs="Times New Roman"/>
          <w:b/>
          <w:bCs/>
          <w:szCs w:val="24"/>
        </w:rPr>
        <w:t>:</w:t>
      </w:r>
    </w:p>
    <w:p w14:paraId="758B9611" w14:textId="08F4C371" w:rsidR="006635BD" w:rsidRDefault="005A3C52" w:rsidP="001F7576">
      <w:pPr>
        <w:spacing w:line="480" w:lineRule="auto"/>
        <w:jc w:val="center"/>
        <w:rPr>
          <w:rFonts w:cs="Times New Roman"/>
          <w:b/>
          <w:bCs/>
          <w:szCs w:val="24"/>
        </w:rPr>
      </w:pPr>
      <w:r w:rsidRPr="00617276">
        <w:rPr>
          <w:rFonts w:cs="Times New Roman"/>
          <w:b/>
          <w:bCs/>
          <w:szCs w:val="24"/>
        </w:rPr>
        <w:t>ING</w:t>
      </w:r>
      <w:r w:rsidR="006635BD" w:rsidRPr="00617276">
        <w:rPr>
          <w:rFonts w:cs="Times New Roman"/>
          <w:b/>
          <w:bCs/>
          <w:szCs w:val="24"/>
        </w:rPr>
        <w:t>. DIEGO</w:t>
      </w:r>
      <w:r w:rsidRPr="00617276">
        <w:rPr>
          <w:rFonts w:cs="Times New Roman"/>
          <w:b/>
          <w:bCs/>
          <w:szCs w:val="24"/>
        </w:rPr>
        <w:t xml:space="preserve"> FERNANDO </w:t>
      </w:r>
      <w:r w:rsidR="006635BD" w:rsidRPr="00617276">
        <w:rPr>
          <w:rFonts w:cs="Times New Roman"/>
          <w:b/>
          <w:bCs/>
          <w:szCs w:val="24"/>
        </w:rPr>
        <w:t>QUISI</w:t>
      </w:r>
      <w:r w:rsidRPr="00617276">
        <w:rPr>
          <w:rFonts w:cs="Times New Roman"/>
          <w:b/>
          <w:bCs/>
          <w:szCs w:val="24"/>
        </w:rPr>
        <w:t xml:space="preserve"> PERALTA, MgS</w:t>
      </w:r>
    </w:p>
    <w:p w14:paraId="5FFF2CFA" w14:textId="77777777" w:rsidR="001F7576" w:rsidRPr="00617276" w:rsidRDefault="001F7576" w:rsidP="001F7576">
      <w:pPr>
        <w:spacing w:line="480" w:lineRule="auto"/>
        <w:jc w:val="center"/>
        <w:rPr>
          <w:rFonts w:cs="Times New Roman"/>
          <w:b/>
          <w:bCs/>
          <w:szCs w:val="24"/>
        </w:rPr>
      </w:pPr>
    </w:p>
    <w:p w14:paraId="0E3128E8" w14:textId="765F43AB" w:rsidR="005A3C52" w:rsidRDefault="005A3C52" w:rsidP="001B0986">
      <w:pPr>
        <w:spacing w:line="480" w:lineRule="auto"/>
        <w:jc w:val="center"/>
        <w:rPr>
          <w:rFonts w:cs="Times New Roman"/>
          <w:b/>
          <w:bCs/>
          <w:szCs w:val="24"/>
        </w:rPr>
      </w:pPr>
    </w:p>
    <w:p w14:paraId="2D0998E8" w14:textId="77777777" w:rsidR="001027CF" w:rsidRPr="00617276" w:rsidRDefault="001027CF" w:rsidP="001B0986">
      <w:pPr>
        <w:spacing w:line="480" w:lineRule="auto"/>
        <w:jc w:val="center"/>
        <w:rPr>
          <w:rFonts w:cs="Times New Roman"/>
          <w:b/>
          <w:bCs/>
          <w:szCs w:val="24"/>
        </w:rPr>
      </w:pPr>
    </w:p>
    <w:p w14:paraId="63C6F83F" w14:textId="34AE7988" w:rsidR="009F54F2" w:rsidRPr="00C07786" w:rsidRDefault="006635BD" w:rsidP="00C07786">
      <w:pPr>
        <w:spacing w:line="480" w:lineRule="auto"/>
        <w:jc w:val="center"/>
        <w:rPr>
          <w:rFonts w:cs="Times New Roman"/>
          <w:b/>
          <w:bCs/>
          <w:szCs w:val="24"/>
          <w:u w:val="single"/>
        </w:rPr>
      </w:pPr>
      <w:r w:rsidRPr="00617276">
        <w:rPr>
          <w:rFonts w:cs="Times New Roman"/>
          <w:b/>
          <w:bCs/>
          <w:szCs w:val="24"/>
        </w:rPr>
        <w:t>Cuenca, 2020</w:t>
      </w:r>
      <w:r w:rsidR="00A8148D">
        <w:rPr>
          <w:rFonts w:cs="Times New Roman"/>
          <w:b/>
          <w:bCs/>
          <w:szCs w:val="24"/>
        </w:rPr>
        <w:t xml:space="preserve"> - 2021</w:t>
      </w:r>
    </w:p>
    <w:p w14:paraId="0D07F756" w14:textId="38EDA53A" w:rsidR="001E1284" w:rsidRPr="00913A16" w:rsidRDefault="009F54F2" w:rsidP="00BE6EF8">
      <w:pPr>
        <w:spacing w:line="360" w:lineRule="auto"/>
        <w:jc w:val="center"/>
        <w:rPr>
          <w:rFonts w:cs="Times New Roman"/>
          <w:b/>
          <w:bCs/>
          <w:lang w:val="es-ES"/>
        </w:rPr>
      </w:pPr>
      <w:r>
        <w:rPr>
          <w:rFonts w:cs="Times New Roman"/>
          <w:b/>
          <w:bCs/>
          <w:lang w:val="es-ES"/>
        </w:rPr>
        <w:lastRenderedPageBreak/>
        <w:t>S</w:t>
      </w:r>
      <w:r w:rsidR="001E1284" w:rsidRPr="00913A16">
        <w:rPr>
          <w:rFonts w:cs="Times New Roman"/>
          <w:b/>
          <w:bCs/>
          <w:lang w:val="es-ES"/>
        </w:rPr>
        <w:t>ESIÓN DE DERECHOS DE AUTOR</w:t>
      </w:r>
    </w:p>
    <w:p w14:paraId="05A84C67" w14:textId="77777777" w:rsidR="001E1284" w:rsidRPr="00913A16" w:rsidRDefault="001E1284" w:rsidP="001E1284">
      <w:pPr>
        <w:spacing w:line="360" w:lineRule="auto"/>
        <w:jc w:val="center"/>
        <w:rPr>
          <w:rFonts w:cs="Times New Roman"/>
          <w:lang w:val="es-ES"/>
        </w:rPr>
      </w:pPr>
    </w:p>
    <w:p w14:paraId="2487BAB3" w14:textId="353995A6" w:rsidR="001E1284" w:rsidRPr="00913A16" w:rsidRDefault="001E1284" w:rsidP="006E7C1C">
      <w:pPr>
        <w:spacing w:line="480" w:lineRule="auto"/>
        <w:jc w:val="both"/>
        <w:rPr>
          <w:rFonts w:cs="Times New Roman"/>
          <w:b/>
          <w:bCs/>
          <w:szCs w:val="24"/>
        </w:rPr>
      </w:pPr>
      <w:r w:rsidRPr="00913A16">
        <w:rPr>
          <w:rFonts w:cs="Times New Roman"/>
          <w:lang w:val="es-ES"/>
        </w:rPr>
        <w:t xml:space="preserve">Yo </w:t>
      </w:r>
      <w:r w:rsidR="00BE6EF8" w:rsidRPr="00913A16">
        <w:rPr>
          <w:rFonts w:cs="Times New Roman"/>
          <w:b/>
          <w:bCs/>
          <w:lang w:val="es-ES"/>
        </w:rPr>
        <w:t xml:space="preserve">Jorge Luis Ortiz </w:t>
      </w:r>
      <w:r w:rsidR="00C07786" w:rsidRPr="00913A16">
        <w:rPr>
          <w:rFonts w:cs="Times New Roman"/>
          <w:b/>
          <w:bCs/>
          <w:lang w:val="es-ES"/>
        </w:rPr>
        <w:t>Cáceres</w:t>
      </w:r>
      <w:r w:rsidRPr="00913A16">
        <w:rPr>
          <w:rFonts w:cs="Times New Roman"/>
          <w:lang w:val="es-ES"/>
        </w:rPr>
        <w:t>, con documento de identificación Nº</w:t>
      </w:r>
      <w:r w:rsidR="00913A16" w:rsidRPr="00913A16">
        <w:rPr>
          <w:rFonts w:cs="Times New Roman"/>
          <w:lang w:val="es-ES"/>
        </w:rPr>
        <w:t xml:space="preserve"> </w:t>
      </w:r>
      <w:r w:rsidR="00913A16" w:rsidRPr="00913A16">
        <w:rPr>
          <w:rFonts w:cs="Times New Roman"/>
        </w:rPr>
        <w:t>0105182703</w:t>
      </w:r>
      <w:r w:rsidRPr="00913A16">
        <w:rPr>
          <w:rFonts w:cs="Times New Roman"/>
          <w:lang w:val="es-ES"/>
        </w:rPr>
        <w:t xml:space="preserve">, manifiesto mi voluntad y cedo a la </w:t>
      </w:r>
      <w:r w:rsidRPr="00913A16">
        <w:rPr>
          <w:rFonts w:cs="Times New Roman"/>
          <w:b/>
          <w:bCs/>
          <w:lang w:val="es-ES"/>
        </w:rPr>
        <w:t>Universidad Politécnica Salesiana</w:t>
      </w:r>
      <w:r w:rsidRPr="00913A16">
        <w:rPr>
          <w:rFonts w:cs="Times New Roman"/>
          <w:lang w:val="es-ES"/>
        </w:rPr>
        <w:t xml:space="preserve"> la titularidad sobre los derechos patrimoniales en virtud de que soy autor del trabajo de titulación : “</w:t>
      </w:r>
      <w:r w:rsidR="000C0526">
        <w:rPr>
          <w:rFonts w:cs="Times New Roman"/>
          <w:b/>
          <w:bCs/>
          <w:szCs w:val="24"/>
        </w:rPr>
        <w:t>D</w:t>
      </w:r>
      <w:r w:rsidR="000C0526" w:rsidRPr="00913A16">
        <w:rPr>
          <w:rFonts w:cs="Times New Roman"/>
          <w:b/>
          <w:bCs/>
          <w:szCs w:val="24"/>
        </w:rPr>
        <w:t xml:space="preserve">esarrollo de un prototipo de un sistema de riego automatizado para el procesamiento, monitoreo y análisis de datos utilizando lógica difusa en tiempo real e </w:t>
      </w:r>
      <w:r w:rsidR="000C0526">
        <w:rPr>
          <w:rFonts w:cs="Times New Roman"/>
          <w:b/>
          <w:bCs/>
          <w:szCs w:val="24"/>
        </w:rPr>
        <w:t>IoT</w:t>
      </w:r>
      <w:r w:rsidR="000C0526" w:rsidRPr="00913A16">
        <w:rPr>
          <w:rFonts w:cs="Times New Roman"/>
          <w:b/>
          <w:bCs/>
          <w:szCs w:val="24"/>
        </w:rPr>
        <w:t xml:space="preserve"> para optimizar el uso de agua aplicada en el cultivo</w:t>
      </w:r>
      <w:r w:rsidRPr="00913A16">
        <w:rPr>
          <w:rFonts w:cs="Times New Roman"/>
        </w:rPr>
        <w:t xml:space="preserve">”, mismo que ha sido desarrollado para optar por el título de: </w:t>
      </w:r>
      <w:r w:rsidR="00D471AA" w:rsidRPr="00913A16">
        <w:rPr>
          <w:rFonts w:cs="Times New Roman"/>
        </w:rPr>
        <w:t>Ingeniero de Sistemas</w:t>
      </w:r>
      <w:r w:rsidRPr="00913A16">
        <w:rPr>
          <w:rFonts w:cs="Times New Roman"/>
        </w:rPr>
        <w:t>, en la Universidad Politécnica Salesiana, quedando la Universidad facultada para ejercer plenamente los derechos cedidos anteriormente.</w:t>
      </w:r>
    </w:p>
    <w:p w14:paraId="02CC55CD" w14:textId="6E99D2A4" w:rsidR="001E1284" w:rsidRPr="00913A16" w:rsidRDefault="001E1284" w:rsidP="001E1284">
      <w:pPr>
        <w:spacing w:line="480" w:lineRule="auto"/>
        <w:jc w:val="both"/>
        <w:rPr>
          <w:rFonts w:cs="Times New Roman"/>
        </w:rPr>
      </w:pPr>
      <w:r w:rsidRPr="00913A16">
        <w:rPr>
          <w:rFonts w:cs="Times New Roman"/>
        </w:rPr>
        <w:t>En aplicación a lo determinado en la Ley de Propiedad Intelectual, en mi condición de autor me reservo los derechos morales de la obra antes citada.</w:t>
      </w:r>
      <w:r w:rsidR="00D471AA" w:rsidRPr="00913A16">
        <w:rPr>
          <w:rFonts w:cs="Times New Roman"/>
        </w:rPr>
        <w:t xml:space="preserve"> </w:t>
      </w:r>
      <w:r w:rsidRPr="00913A16">
        <w:rPr>
          <w:rFonts w:cs="Times New Roman"/>
        </w:rPr>
        <w:t>En concordancia, suscrib</w:t>
      </w:r>
      <w:r w:rsidR="00D471AA" w:rsidRPr="00913A16">
        <w:rPr>
          <w:rFonts w:cs="Times New Roman"/>
        </w:rPr>
        <w:t>o</w:t>
      </w:r>
      <w:r w:rsidRPr="00913A16">
        <w:rPr>
          <w:rFonts w:cs="Times New Roman"/>
        </w:rPr>
        <w:t xml:space="preserve"> este documento en el momento que hago entrega del trabajo final en formato impreso y digital a la </w:t>
      </w:r>
      <w:r w:rsidR="00D44E53" w:rsidRPr="00913A16">
        <w:rPr>
          <w:rFonts w:cs="Times New Roman"/>
        </w:rPr>
        <w:t>Bibl</w:t>
      </w:r>
      <w:r w:rsidR="00D44E53">
        <w:rPr>
          <w:rFonts w:cs="Times New Roman"/>
        </w:rPr>
        <w:t>iot</w:t>
      </w:r>
      <w:r w:rsidR="00D44E53" w:rsidRPr="00913A16">
        <w:rPr>
          <w:rFonts w:cs="Times New Roman"/>
        </w:rPr>
        <w:t>eca</w:t>
      </w:r>
      <w:r w:rsidRPr="00913A16">
        <w:rPr>
          <w:rFonts w:cs="Times New Roman"/>
        </w:rPr>
        <w:t xml:space="preserve"> de la Universidad Politécnica Salesiana. </w:t>
      </w:r>
    </w:p>
    <w:p w14:paraId="21DB953F" w14:textId="77777777" w:rsidR="00913A16" w:rsidRPr="00222F5E" w:rsidRDefault="00913A16" w:rsidP="001E1284">
      <w:pPr>
        <w:spacing w:line="480" w:lineRule="auto"/>
        <w:jc w:val="both"/>
        <w:rPr>
          <w:rFonts w:ascii="Times" w:hAnsi="Times" w:cs="Times New Roman"/>
        </w:rPr>
      </w:pPr>
    </w:p>
    <w:p w14:paraId="740452B7" w14:textId="612CA865" w:rsidR="001E1284" w:rsidRPr="00222F5E" w:rsidRDefault="001E1284" w:rsidP="001E1284">
      <w:pPr>
        <w:spacing w:line="360" w:lineRule="auto"/>
        <w:jc w:val="both"/>
        <w:rPr>
          <w:rFonts w:ascii="Times" w:hAnsi="Times" w:cs="Times New Roman"/>
        </w:rPr>
      </w:pPr>
      <w:r w:rsidRPr="00222F5E">
        <w:rPr>
          <w:rFonts w:ascii="Times" w:hAnsi="Times" w:cs="Times New Roman"/>
        </w:rPr>
        <w:t xml:space="preserve">Cuenca, </w:t>
      </w:r>
      <w:r w:rsidR="00D44E53">
        <w:rPr>
          <w:rFonts w:ascii="Times" w:hAnsi="Times" w:cs="Times New Roman"/>
        </w:rPr>
        <w:t>enero</w:t>
      </w:r>
      <w:r w:rsidRPr="00222F5E">
        <w:rPr>
          <w:rFonts w:ascii="Times" w:hAnsi="Times" w:cs="Times New Roman"/>
        </w:rPr>
        <w:t xml:space="preserve"> del 202</w:t>
      </w:r>
      <w:r w:rsidR="00994D6D">
        <w:rPr>
          <w:rFonts w:ascii="Times" w:hAnsi="Times" w:cs="Times New Roman"/>
        </w:rPr>
        <w:t>1</w:t>
      </w:r>
    </w:p>
    <w:p w14:paraId="64E62DFE" w14:textId="54AACE06" w:rsidR="001E1284" w:rsidRDefault="001E1284" w:rsidP="001E1284">
      <w:pPr>
        <w:spacing w:line="360" w:lineRule="auto"/>
        <w:jc w:val="both"/>
        <w:rPr>
          <w:rFonts w:ascii="Times" w:hAnsi="Times" w:cs="Times New Roman"/>
        </w:rPr>
      </w:pPr>
    </w:p>
    <w:p w14:paraId="37AEA47B" w14:textId="7FF94A4E" w:rsidR="00A3299F" w:rsidRDefault="00A3299F" w:rsidP="001E1284">
      <w:pPr>
        <w:spacing w:line="360" w:lineRule="auto"/>
        <w:jc w:val="both"/>
        <w:rPr>
          <w:rFonts w:ascii="Times" w:hAnsi="Times" w:cs="Times New Roman"/>
        </w:rPr>
      </w:pPr>
    </w:p>
    <w:p w14:paraId="19A489ED" w14:textId="77777777" w:rsidR="00913A16" w:rsidRDefault="00913A16" w:rsidP="001E1284">
      <w:pPr>
        <w:spacing w:line="360" w:lineRule="auto"/>
        <w:jc w:val="both"/>
        <w:rPr>
          <w:rFonts w:ascii="Times" w:hAnsi="Times" w:cs="Times New Roman"/>
        </w:rPr>
      </w:pPr>
    </w:p>
    <w:p w14:paraId="7A71246D" w14:textId="1F64DF90" w:rsidR="00481EE0" w:rsidRPr="00222F5E" w:rsidRDefault="00994D6D" w:rsidP="00994D6D">
      <w:pPr>
        <w:spacing w:line="480" w:lineRule="auto"/>
        <w:jc w:val="center"/>
        <w:rPr>
          <w:rFonts w:ascii="Times" w:hAnsi="Times" w:cs="Times New Roman"/>
        </w:rPr>
      </w:pPr>
      <w:r>
        <w:rPr>
          <w:rFonts w:ascii="Times" w:hAnsi="Times" w:cs="Times New Roman"/>
        </w:rPr>
        <w:t xml:space="preserve">Jorge Luis Ortiz </w:t>
      </w:r>
      <w:r w:rsidR="00D44E53">
        <w:rPr>
          <w:rFonts w:ascii="Times" w:hAnsi="Times" w:cs="Times New Roman"/>
        </w:rPr>
        <w:t>Cáceres</w:t>
      </w:r>
    </w:p>
    <w:p w14:paraId="618F606F" w14:textId="58E1AA37" w:rsidR="00481EE0" w:rsidRPr="00222F5E" w:rsidRDefault="00481EE0" w:rsidP="00994D6D">
      <w:pPr>
        <w:spacing w:line="480" w:lineRule="auto"/>
        <w:jc w:val="center"/>
        <w:rPr>
          <w:rFonts w:ascii="Times" w:hAnsi="Times" w:cs="Times New Roman"/>
        </w:rPr>
      </w:pPr>
      <w:r w:rsidRPr="00222F5E">
        <w:rPr>
          <w:rFonts w:ascii="Times" w:hAnsi="Times" w:cs="Times New Roman"/>
        </w:rPr>
        <w:t xml:space="preserve">C.I: </w:t>
      </w:r>
      <w:r w:rsidR="00163EE2">
        <w:rPr>
          <w:rFonts w:ascii="Times" w:hAnsi="Times" w:cs="Times New Roman"/>
        </w:rPr>
        <w:t>01</w:t>
      </w:r>
      <w:r w:rsidR="00913A16">
        <w:rPr>
          <w:rFonts w:ascii="Times" w:hAnsi="Times" w:cs="Times New Roman"/>
        </w:rPr>
        <w:t>05182703</w:t>
      </w:r>
    </w:p>
    <w:p w14:paraId="1C7ADCB3" w14:textId="307188D5" w:rsidR="00A3299F" w:rsidRDefault="00A3299F" w:rsidP="001E1284">
      <w:pPr>
        <w:spacing w:line="360" w:lineRule="auto"/>
        <w:jc w:val="both"/>
        <w:rPr>
          <w:rFonts w:ascii="Times" w:hAnsi="Times" w:cs="Times New Roman"/>
        </w:rPr>
      </w:pPr>
    </w:p>
    <w:p w14:paraId="0E9B2A00" w14:textId="4F3C980B" w:rsidR="00A3299F" w:rsidRDefault="00A3299F" w:rsidP="001E1284">
      <w:pPr>
        <w:spacing w:line="360" w:lineRule="auto"/>
        <w:jc w:val="both"/>
        <w:rPr>
          <w:rFonts w:ascii="Times" w:hAnsi="Times" w:cs="Times New Roman"/>
        </w:rPr>
      </w:pPr>
    </w:p>
    <w:p w14:paraId="34548069" w14:textId="19DE03D9" w:rsidR="00A1438A" w:rsidRPr="00F02C9E" w:rsidRDefault="00F02C9E" w:rsidP="00A1438A">
      <w:pPr>
        <w:spacing w:line="360" w:lineRule="auto"/>
        <w:jc w:val="center"/>
        <w:rPr>
          <w:rFonts w:cs="Times New Roman"/>
          <w:b/>
          <w:bCs/>
          <w:u w:val="single"/>
        </w:rPr>
      </w:pPr>
      <w:r w:rsidRPr="00913A16">
        <w:rPr>
          <w:rFonts w:cs="Times New Roman"/>
          <w:b/>
          <w:bCs/>
        </w:rPr>
        <w:lastRenderedPageBreak/>
        <w:t>CERTIFICACIÓN DE</w:t>
      </w:r>
      <w:r w:rsidR="00626213" w:rsidRPr="00913A16">
        <w:rPr>
          <w:rFonts w:cs="Times New Roman"/>
          <w:b/>
          <w:bCs/>
        </w:rPr>
        <w:t xml:space="preserve"> DIRECCIÓN </w:t>
      </w:r>
      <w:r w:rsidR="009A0078" w:rsidRPr="00913A16">
        <w:rPr>
          <w:rFonts w:cs="Times New Roman"/>
          <w:b/>
          <w:bCs/>
        </w:rPr>
        <w:t xml:space="preserve">DE TRABAJO DE TITULACIÓN SUSCRITO POR EL </w:t>
      </w:r>
      <w:r w:rsidR="00627D35">
        <w:rPr>
          <w:rFonts w:cs="Times New Roman"/>
          <w:b/>
          <w:bCs/>
        </w:rPr>
        <w:t>DIRECTOR</w:t>
      </w:r>
    </w:p>
    <w:p w14:paraId="2A4664D6" w14:textId="77777777" w:rsidR="00A1438A" w:rsidRPr="00222F5E" w:rsidRDefault="00A1438A" w:rsidP="00A1438A">
      <w:pPr>
        <w:spacing w:line="360" w:lineRule="auto"/>
        <w:jc w:val="both"/>
        <w:rPr>
          <w:rFonts w:ascii="Times" w:hAnsi="Times" w:cs="Times New Roman"/>
        </w:rPr>
      </w:pPr>
    </w:p>
    <w:p w14:paraId="69971E16" w14:textId="1C5FBD76" w:rsidR="00A1438A" w:rsidRPr="00222F5E" w:rsidRDefault="00A1438A" w:rsidP="00A1438A">
      <w:pPr>
        <w:spacing w:line="480" w:lineRule="auto"/>
        <w:jc w:val="both"/>
        <w:rPr>
          <w:rFonts w:ascii="Times" w:hAnsi="Times" w:cs="Times New Roman"/>
        </w:rPr>
      </w:pPr>
      <w:r w:rsidRPr="00222F5E">
        <w:rPr>
          <w:rFonts w:ascii="Times" w:hAnsi="Times" w:cs="Times New Roman"/>
        </w:rPr>
        <w:t xml:space="preserve">Yo, </w:t>
      </w:r>
      <w:r w:rsidR="00913A16">
        <w:rPr>
          <w:rFonts w:ascii="Times" w:hAnsi="Times" w:cs="Times New Roman"/>
        </w:rPr>
        <w:t xml:space="preserve">…….  </w:t>
      </w:r>
      <w:r w:rsidRPr="00222F5E">
        <w:rPr>
          <w:rFonts w:ascii="Times" w:hAnsi="Times" w:cs="Times New Roman"/>
        </w:rPr>
        <w:t xml:space="preserve">declaro que bajo mi tutoría fue desarrollado el trabajo de titulación: </w:t>
      </w:r>
      <w:r w:rsidRPr="00222F5E">
        <w:rPr>
          <w:rFonts w:ascii="Times" w:hAnsi="Times"/>
          <w:lang w:val="es-ES"/>
        </w:rPr>
        <w:t>“</w:t>
      </w:r>
      <w:r w:rsidR="000C0526">
        <w:rPr>
          <w:rFonts w:cs="Times New Roman"/>
          <w:b/>
          <w:bCs/>
          <w:szCs w:val="24"/>
        </w:rPr>
        <w:t>D</w:t>
      </w:r>
      <w:r w:rsidR="000C0526" w:rsidRPr="00913A16">
        <w:rPr>
          <w:rFonts w:cs="Times New Roman"/>
          <w:b/>
          <w:bCs/>
          <w:szCs w:val="24"/>
        </w:rPr>
        <w:t xml:space="preserve">esarrollo de un prototipo de un sistema de riego automatizado para el procesamiento, monitoreo y análisis de datos utilizando lógica difusa en tiempo real e </w:t>
      </w:r>
      <w:r w:rsidR="000C0526">
        <w:rPr>
          <w:rFonts w:cs="Times New Roman"/>
          <w:b/>
          <w:bCs/>
          <w:szCs w:val="24"/>
        </w:rPr>
        <w:t>IoT</w:t>
      </w:r>
      <w:r w:rsidR="000C0526" w:rsidRPr="00913A16">
        <w:rPr>
          <w:rFonts w:cs="Times New Roman"/>
          <w:b/>
          <w:bCs/>
          <w:szCs w:val="24"/>
        </w:rPr>
        <w:t xml:space="preserve"> para optimizar el uso de agua aplicada en el cultivo</w:t>
      </w:r>
      <w:r w:rsidRPr="00222F5E">
        <w:rPr>
          <w:rFonts w:ascii="Times" w:hAnsi="Times" w:cs="Times New Roman"/>
        </w:rPr>
        <w:t xml:space="preserve">”, realizado por </w:t>
      </w:r>
      <w:r w:rsidR="00434459">
        <w:rPr>
          <w:rFonts w:ascii="Times" w:hAnsi="Times" w:cs="Times New Roman"/>
        </w:rPr>
        <w:t xml:space="preserve">Jorge Luis Ortiz </w:t>
      </w:r>
      <w:r w:rsidR="00F02C9E">
        <w:rPr>
          <w:rFonts w:ascii="Times" w:hAnsi="Times" w:cs="Times New Roman"/>
        </w:rPr>
        <w:t>Cá</w:t>
      </w:r>
      <w:r w:rsidR="00434459">
        <w:rPr>
          <w:rFonts w:ascii="Times" w:hAnsi="Times" w:cs="Times New Roman"/>
        </w:rPr>
        <w:t>ceres</w:t>
      </w:r>
      <w:r w:rsidRPr="00222F5E">
        <w:rPr>
          <w:rFonts w:ascii="Times" w:hAnsi="Times" w:cs="Times New Roman"/>
        </w:rPr>
        <w:t xml:space="preserve">, obteniendo el </w:t>
      </w:r>
      <w:r w:rsidRPr="00222F5E">
        <w:rPr>
          <w:rFonts w:ascii="Times" w:hAnsi="Times" w:cs="Times New Roman"/>
          <w:i/>
        </w:rPr>
        <w:t xml:space="preserve">Trabajo </w:t>
      </w:r>
      <w:r w:rsidR="00434459">
        <w:rPr>
          <w:rFonts w:ascii="Times" w:hAnsi="Times" w:cs="Times New Roman"/>
          <w:i/>
        </w:rPr>
        <w:t>Investigativo,</w:t>
      </w:r>
      <w:r w:rsidRPr="00222F5E">
        <w:rPr>
          <w:rFonts w:ascii="Times" w:hAnsi="Times" w:cs="Times New Roman"/>
        </w:rPr>
        <w:t xml:space="preserve"> que cumple con todos los requisitos estipulados por la Universidad Politécnica Salesiana.</w:t>
      </w:r>
    </w:p>
    <w:p w14:paraId="656A229C" w14:textId="6E8C0809" w:rsidR="00A1438A" w:rsidRDefault="00A1438A" w:rsidP="00A1438A">
      <w:pPr>
        <w:spacing w:line="360" w:lineRule="auto"/>
        <w:jc w:val="both"/>
        <w:rPr>
          <w:rFonts w:ascii="Times" w:hAnsi="Times" w:cs="Times New Roman"/>
        </w:rPr>
      </w:pPr>
    </w:p>
    <w:p w14:paraId="0D1D2A2C" w14:textId="77777777" w:rsidR="00434459" w:rsidRPr="00222F5E" w:rsidRDefault="00434459" w:rsidP="00A1438A">
      <w:pPr>
        <w:spacing w:line="360" w:lineRule="auto"/>
        <w:jc w:val="both"/>
        <w:rPr>
          <w:rFonts w:ascii="Times" w:hAnsi="Times" w:cs="Times New Roman"/>
        </w:rPr>
      </w:pPr>
    </w:p>
    <w:p w14:paraId="33BE94BD" w14:textId="5B563874" w:rsidR="00A1438A" w:rsidRPr="00222F5E" w:rsidRDefault="00A1438A" w:rsidP="00A1438A">
      <w:pPr>
        <w:spacing w:line="360" w:lineRule="auto"/>
        <w:jc w:val="both"/>
        <w:rPr>
          <w:rFonts w:ascii="Times" w:hAnsi="Times" w:cs="Times New Roman"/>
        </w:rPr>
      </w:pPr>
      <w:r w:rsidRPr="00222F5E">
        <w:rPr>
          <w:rFonts w:ascii="Times" w:hAnsi="Times" w:cs="Times New Roman"/>
        </w:rPr>
        <w:t>Cuenca,</w:t>
      </w:r>
      <w:r w:rsidR="002F2A4F">
        <w:rPr>
          <w:rFonts w:ascii="Times" w:hAnsi="Times" w:cs="Times New Roman"/>
        </w:rPr>
        <w:t xml:space="preserve"> febrero</w:t>
      </w:r>
      <w:r w:rsidRPr="00222F5E">
        <w:rPr>
          <w:rFonts w:ascii="Times" w:hAnsi="Times" w:cs="Times New Roman"/>
        </w:rPr>
        <w:t xml:space="preserve"> del 202</w:t>
      </w:r>
      <w:r w:rsidR="002F2A4F">
        <w:rPr>
          <w:rFonts w:ascii="Times" w:hAnsi="Times" w:cs="Times New Roman"/>
        </w:rPr>
        <w:t>1</w:t>
      </w:r>
      <w:r w:rsidRPr="00222F5E">
        <w:rPr>
          <w:rFonts w:ascii="Times" w:hAnsi="Times" w:cs="Times New Roman"/>
        </w:rPr>
        <w:t>.</w:t>
      </w:r>
    </w:p>
    <w:p w14:paraId="315CD6E0" w14:textId="77777777" w:rsidR="00A1438A" w:rsidRPr="00222F5E" w:rsidRDefault="00A1438A" w:rsidP="00A1438A">
      <w:pPr>
        <w:spacing w:line="360" w:lineRule="auto"/>
        <w:jc w:val="both"/>
        <w:rPr>
          <w:rFonts w:ascii="Times" w:hAnsi="Times" w:cs="Times New Roman"/>
        </w:rPr>
      </w:pPr>
      <w:r w:rsidRPr="00222F5E">
        <w:rPr>
          <w:rFonts w:ascii="Times" w:hAnsi="Times" w:cs="Times New Roman"/>
        </w:rPr>
        <w:t xml:space="preserve">      </w:t>
      </w:r>
    </w:p>
    <w:p w14:paraId="3A6EC8C1" w14:textId="79DFA5E1" w:rsidR="00A1438A" w:rsidRPr="00222F5E" w:rsidRDefault="00A1438A" w:rsidP="00A1438A">
      <w:pPr>
        <w:spacing w:line="360" w:lineRule="auto"/>
        <w:jc w:val="both"/>
        <w:rPr>
          <w:rFonts w:ascii="Times" w:hAnsi="Times" w:cs="Times New Roman"/>
        </w:rPr>
      </w:pPr>
    </w:p>
    <w:p w14:paraId="47186F00" w14:textId="77777777" w:rsidR="00A1438A" w:rsidRPr="00222F5E" w:rsidRDefault="00A1438A" w:rsidP="00A1438A">
      <w:pPr>
        <w:spacing w:line="360" w:lineRule="auto"/>
        <w:jc w:val="both"/>
        <w:rPr>
          <w:rFonts w:ascii="Times" w:hAnsi="Times" w:cs="Times New Roman"/>
        </w:rPr>
      </w:pPr>
    </w:p>
    <w:p w14:paraId="0F673981" w14:textId="20D6D08D" w:rsidR="00A1438A" w:rsidRDefault="00A1438A" w:rsidP="00A1438A">
      <w:pPr>
        <w:spacing w:line="360" w:lineRule="auto"/>
        <w:jc w:val="both"/>
        <w:rPr>
          <w:rFonts w:ascii="Times" w:hAnsi="Times" w:cs="Times New Roman"/>
        </w:rPr>
      </w:pPr>
    </w:p>
    <w:p w14:paraId="6C0B8298" w14:textId="77777777" w:rsidR="000E0CEA" w:rsidRPr="00222F5E" w:rsidRDefault="000E0CEA" w:rsidP="00A1438A">
      <w:pPr>
        <w:spacing w:line="360" w:lineRule="auto"/>
        <w:jc w:val="both"/>
        <w:rPr>
          <w:rFonts w:ascii="Times" w:hAnsi="Times" w:cs="Times New Roman"/>
        </w:rPr>
      </w:pPr>
    </w:p>
    <w:p w14:paraId="0615CFED" w14:textId="2F927672" w:rsidR="00A1438A" w:rsidRPr="00222F5E" w:rsidRDefault="00A1438A" w:rsidP="002F2A4F">
      <w:pPr>
        <w:spacing w:line="360" w:lineRule="auto"/>
        <w:jc w:val="center"/>
        <w:rPr>
          <w:rFonts w:ascii="Times" w:hAnsi="Times" w:cs="Times New Roman"/>
        </w:rPr>
      </w:pPr>
      <w:r>
        <w:rPr>
          <w:rFonts w:ascii="Times" w:hAnsi="Times" w:cs="Times New Roman"/>
        </w:rPr>
        <w:t>Ing.</w:t>
      </w:r>
      <w:r w:rsidR="000E0CEA">
        <w:rPr>
          <w:rFonts w:ascii="Times" w:hAnsi="Times" w:cs="Times New Roman"/>
        </w:rPr>
        <w:t xml:space="preserve"> Diego Quisi</w:t>
      </w:r>
    </w:p>
    <w:p w14:paraId="0DD66435" w14:textId="51D946E9" w:rsidR="00A1438A" w:rsidRPr="00222F5E" w:rsidRDefault="00A1438A" w:rsidP="002F2A4F">
      <w:pPr>
        <w:spacing w:line="480" w:lineRule="auto"/>
        <w:jc w:val="center"/>
        <w:rPr>
          <w:rFonts w:ascii="Times" w:hAnsi="Times" w:cs="Times New Roman"/>
        </w:rPr>
      </w:pPr>
      <w:r w:rsidRPr="00222F5E">
        <w:rPr>
          <w:rFonts w:ascii="Times" w:hAnsi="Times" w:cs="Times New Roman"/>
        </w:rPr>
        <w:t>C.I.</w:t>
      </w:r>
    </w:p>
    <w:p w14:paraId="2D019C8C" w14:textId="5C165C0C" w:rsidR="00A3299F" w:rsidRDefault="00A3299F" w:rsidP="001E1284">
      <w:pPr>
        <w:spacing w:line="360" w:lineRule="auto"/>
        <w:jc w:val="both"/>
        <w:rPr>
          <w:rFonts w:ascii="Times" w:hAnsi="Times" w:cs="Times New Roman"/>
        </w:rPr>
      </w:pPr>
    </w:p>
    <w:p w14:paraId="60D61378" w14:textId="77777777" w:rsidR="00A1438A" w:rsidRDefault="00A1438A" w:rsidP="001E1284">
      <w:pPr>
        <w:spacing w:line="360" w:lineRule="auto"/>
        <w:jc w:val="both"/>
        <w:rPr>
          <w:rFonts w:ascii="Times" w:hAnsi="Times" w:cs="Times New Roman"/>
        </w:rPr>
      </w:pPr>
    </w:p>
    <w:p w14:paraId="6237544A" w14:textId="7FA988A6" w:rsidR="00A3299F" w:rsidRDefault="00A3299F" w:rsidP="001E1284">
      <w:pPr>
        <w:spacing w:line="360" w:lineRule="auto"/>
        <w:jc w:val="both"/>
        <w:rPr>
          <w:rFonts w:ascii="Times" w:hAnsi="Times" w:cs="Times New Roman"/>
        </w:rPr>
      </w:pPr>
    </w:p>
    <w:p w14:paraId="25EC4C7B" w14:textId="753ECE0B" w:rsidR="00A3299F" w:rsidRDefault="00A3299F" w:rsidP="001E1284">
      <w:pPr>
        <w:spacing w:line="360" w:lineRule="auto"/>
        <w:jc w:val="both"/>
        <w:rPr>
          <w:rFonts w:ascii="Times" w:hAnsi="Times" w:cs="Times New Roman"/>
        </w:rPr>
      </w:pPr>
    </w:p>
    <w:p w14:paraId="1F701944" w14:textId="53CAE4AE" w:rsidR="00CD0528" w:rsidRPr="00434459" w:rsidRDefault="00CD0528" w:rsidP="00CD0528">
      <w:pPr>
        <w:spacing w:line="360" w:lineRule="auto"/>
        <w:jc w:val="center"/>
        <w:rPr>
          <w:rFonts w:ascii="Times" w:hAnsi="Times" w:cs="Times New Roman"/>
          <w:b/>
          <w:bCs/>
        </w:rPr>
      </w:pPr>
      <w:r w:rsidRPr="00434459">
        <w:rPr>
          <w:rFonts w:ascii="Times" w:hAnsi="Times" w:cs="Times New Roman"/>
          <w:b/>
          <w:bCs/>
        </w:rPr>
        <w:t>DECLARATORIA DE RESPONSABILIDAD</w:t>
      </w:r>
    </w:p>
    <w:p w14:paraId="2A8618CD" w14:textId="089D5E20" w:rsidR="00CD0528" w:rsidRDefault="00CD0528" w:rsidP="00CD0528">
      <w:pPr>
        <w:spacing w:line="360" w:lineRule="auto"/>
        <w:jc w:val="both"/>
        <w:rPr>
          <w:rFonts w:ascii="Times" w:hAnsi="Times" w:cs="Times New Roman"/>
        </w:rPr>
      </w:pPr>
    </w:p>
    <w:p w14:paraId="18309631" w14:textId="77777777" w:rsidR="00434459" w:rsidRPr="00222F5E" w:rsidRDefault="00434459" w:rsidP="00CD0528">
      <w:pPr>
        <w:spacing w:line="360" w:lineRule="auto"/>
        <w:jc w:val="both"/>
        <w:rPr>
          <w:rFonts w:ascii="Times" w:hAnsi="Times" w:cs="Times New Roman"/>
        </w:rPr>
      </w:pPr>
    </w:p>
    <w:p w14:paraId="757234CE" w14:textId="6931D651" w:rsidR="00CD0528" w:rsidRPr="00222F5E" w:rsidRDefault="00CD0528" w:rsidP="00CD0528">
      <w:pPr>
        <w:spacing w:line="480" w:lineRule="auto"/>
        <w:jc w:val="both"/>
        <w:rPr>
          <w:rFonts w:ascii="Times" w:hAnsi="Times" w:cs="Times New Roman"/>
        </w:rPr>
      </w:pPr>
      <w:r w:rsidRPr="00222F5E">
        <w:rPr>
          <w:rFonts w:ascii="Times" w:hAnsi="Times" w:cs="Times New Roman"/>
        </w:rPr>
        <w:t xml:space="preserve">Yo </w:t>
      </w:r>
      <w:r w:rsidR="00434459" w:rsidRPr="00434459">
        <w:rPr>
          <w:rFonts w:ascii="Times" w:hAnsi="Times" w:cs="Times New Roman"/>
          <w:b/>
          <w:bCs/>
        </w:rPr>
        <w:t xml:space="preserve">Jorge Luis </w:t>
      </w:r>
      <w:r w:rsidR="00D44E53">
        <w:rPr>
          <w:rFonts w:ascii="Times" w:hAnsi="Times" w:cs="Times New Roman"/>
          <w:b/>
          <w:bCs/>
        </w:rPr>
        <w:t>O</w:t>
      </w:r>
      <w:r w:rsidR="00434459" w:rsidRPr="00434459">
        <w:rPr>
          <w:rFonts w:ascii="Times" w:hAnsi="Times" w:cs="Times New Roman"/>
          <w:b/>
          <w:bCs/>
        </w:rPr>
        <w:t xml:space="preserve">rtiz </w:t>
      </w:r>
      <w:r w:rsidR="00D44E53" w:rsidRPr="00434459">
        <w:rPr>
          <w:rFonts w:ascii="Times" w:hAnsi="Times" w:cs="Times New Roman"/>
          <w:b/>
          <w:bCs/>
        </w:rPr>
        <w:t>Cáceres</w:t>
      </w:r>
      <w:r w:rsidRPr="00222F5E">
        <w:rPr>
          <w:rFonts w:ascii="Times" w:hAnsi="Times" w:cs="Times New Roman"/>
        </w:rPr>
        <w:t xml:space="preserve">, con número de cédula </w:t>
      </w:r>
      <w:r w:rsidR="00434459" w:rsidRPr="00434459">
        <w:rPr>
          <w:rFonts w:cs="Times New Roman"/>
          <w:b/>
          <w:bCs/>
        </w:rPr>
        <w:t>0105182703</w:t>
      </w:r>
      <w:r w:rsidRPr="00222F5E">
        <w:rPr>
          <w:rFonts w:ascii="Times" w:hAnsi="Times" w:cs="Times New Roman"/>
        </w:rPr>
        <w:t xml:space="preserve">, autor del trabajo de titulación: </w:t>
      </w:r>
      <w:r w:rsidRPr="00222F5E">
        <w:rPr>
          <w:rFonts w:ascii="Times" w:hAnsi="Times"/>
          <w:lang w:val="es-ES"/>
        </w:rPr>
        <w:t>“</w:t>
      </w:r>
      <w:r w:rsidR="00372933">
        <w:rPr>
          <w:rFonts w:cs="Times New Roman"/>
          <w:b/>
          <w:bCs/>
          <w:szCs w:val="24"/>
        </w:rPr>
        <w:t>D</w:t>
      </w:r>
      <w:r w:rsidR="00372933" w:rsidRPr="00913A16">
        <w:rPr>
          <w:rFonts w:cs="Times New Roman"/>
          <w:b/>
          <w:bCs/>
          <w:szCs w:val="24"/>
        </w:rPr>
        <w:t xml:space="preserve">esarrollo de un prototipo de un sistema de riego automatizado para el procesamiento, monitoreo y análisis de datos utilizando lógica difusa en tiempo real e </w:t>
      </w:r>
      <w:r w:rsidR="000C0526">
        <w:rPr>
          <w:rFonts w:cs="Times New Roman"/>
          <w:b/>
          <w:bCs/>
          <w:szCs w:val="24"/>
        </w:rPr>
        <w:t>IoT</w:t>
      </w:r>
      <w:r w:rsidR="00372933" w:rsidRPr="00913A16">
        <w:rPr>
          <w:rFonts w:cs="Times New Roman"/>
          <w:b/>
          <w:bCs/>
          <w:szCs w:val="24"/>
        </w:rPr>
        <w:t xml:space="preserve"> para optimizar el uso de agua aplicada en el cultivo</w:t>
      </w:r>
      <w:r w:rsidRPr="00222F5E">
        <w:rPr>
          <w:rFonts w:ascii="Times" w:hAnsi="Times" w:cs="Times New Roman"/>
        </w:rPr>
        <w:t xml:space="preserve">”, certifico que el total contenido del </w:t>
      </w:r>
      <w:r w:rsidRPr="00222F5E">
        <w:rPr>
          <w:rFonts w:ascii="Times" w:hAnsi="Times" w:cs="Times New Roman"/>
          <w:i/>
        </w:rPr>
        <w:t xml:space="preserve">Trabajo </w:t>
      </w:r>
      <w:r w:rsidR="00D44E53">
        <w:rPr>
          <w:rFonts w:ascii="Times" w:hAnsi="Times" w:cs="Times New Roman"/>
          <w:i/>
        </w:rPr>
        <w:t>Investigativo</w:t>
      </w:r>
      <w:r w:rsidRPr="00222F5E">
        <w:rPr>
          <w:rFonts w:ascii="Times" w:hAnsi="Times" w:cs="Times New Roman"/>
          <w:i/>
        </w:rPr>
        <w:t xml:space="preserve"> </w:t>
      </w:r>
      <w:r w:rsidRPr="00222F5E">
        <w:rPr>
          <w:rFonts w:ascii="Times" w:hAnsi="Times" w:cs="Times New Roman"/>
        </w:rPr>
        <w:t>es de mi exclusiva responsabilidad y autoría.</w:t>
      </w:r>
    </w:p>
    <w:p w14:paraId="38DC24D7" w14:textId="77777777" w:rsidR="00CD0528" w:rsidRPr="00222F5E" w:rsidRDefault="00CD0528" w:rsidP="00CD0528">
      <w:pPr>
        <w:spacing w:line="360" w:lineRule="auto"/>
        <w:jc w:val="both"/>
        <w:rPr>
          <w:rFonts w:ascii="Times" w:hAnsi="Times" w:cs="Times New Roman"/>
        </w:rPr>
      </w:pPr>
    </w:p>
    <w:p w14:paraId="707E20FF" w14:textId="77777777" w:rsidR="00CD0528" w:rsidRPr="00222F5E" w:rsidRDefault="00CD0528" w:rsidP="00CD0528">
      <w:pPr>
        <w:spacing w:line="360" w:lineRule="auto"/>
        <w:jc w:val="both"/>
        <w:rPr>
          <w:rFonts w:ascii="Times" w:hAnsi="Times" w:cs="Times New Roman"/>
        </w:rPr>
      </w:pPr>
    </w:p>
    <w:p w14:paraId="31C4CF1F" w14:textId="4ED8AA0B" w:rsidR="00CD0528" w:rsidRPr="00222F5E" w:rsidRDefault="00CD0528" w:rsidP="00CD0528">
      <w:pPr>
        <w:spacing w:line="360" w:lineRule="auto"/>
        <w:jc w:val="both"/>
        <w:rPr>
          <w:rFonts w:ascii="Times" w:hAnsi="Times" w:cs="Times New Roman"/>
        </w:rPr>
      </w:pPr>
      <w:r w:rsidRPr="00222F5E">
        <w:rPr>
          <w:rFonts w:ascii="Times" w:hAnsi="Times" w:cs="Times New Roman"/>
        </w:rPr>
        <w:t xml:space="preserve">Cuenca, </w:t>
      </w:r>
      <w:r w:rsidR="00434459">
        <w:rPr>
          <w:rFonts w:ascii="Times" w:hAnsi="Times" w:cs="Times New Roman"/>
        </w:rPr>
        <w:t>febrero del 2021</w:t>
      </w:r>
    </w:p>
    <w:p w14:paraId="38218E38" w14:textId="77777777" w:rsidR="00CD0528" w:rsidRPr="00222F5E" w:rsidRDefault="00CD0528" w:rsidP="00CD0528">
      <w:pPr>
        <w:spacing w:line="360" w:lineRule="auto"/>
        <w:jc w:val="both"/>
        <w:rPr>
          <w:rFonts w:ascii="Times" w:hAnsi="Times" w:cs="Times New Roman"/>
        </w:rPr>
      </w:pPr>
    </w:p>
    <w:p w14:paraId="7A59D2AE" w14:textId="1AFEA1DB" w:rsidR="00CD0528" w:rsidRDefault="00CD0528" w:rsidP="00CD0528">
      <w:pPr>
        <w:spacing w:line="360" w:lineRule="auto"/>
        <w:jc w:val="both"/>
        <w:rPr>
          <w:rFonts w:ascii="Times" w:hAnsi="Times" w:cs="Times New Roman"/>
        </w:rPr>
      </w:pPr>
    </w:p>
    <w:p w14:paraId="3594100C" w14:textId="77777777" w:rsidR="00434459" w:rsidRPr="00222F5E" w:rsidRDefault="00434459" w:rsidP="00CD0528">
      <w:pPr>
        <w:spacing w:line="360" w:lineRule="auto"/>
        <w:jc w:val="both"/>
        <w:rPr>
          <w:rFonts w:ascii="Times" w:hAnsi="Times" w:cs="Times New Roman"/>
        </w:rPr>
      </w:pPr>
    </w:p>
    <w:p w14:paraId="62F46355" w14:textId="77777777" w:rsidR="00CD0528" w:rsidRPr="00222F5E" w:rsidRDefault="00CD0528" w:rsidP="00CD0528">
      <w:pPr>
        <w:spacing w:line="360" w:lineRule="auto"/>
        <w:jc w:val="both"/>
        <w:rPr>
          <w:rFonts w:ascii="Times" w:hAnsi="Times" w:cs="Times New Roman"/>
        </w:rPr>
      </w:pPr>
    </w:p>
    <w:p w14:paraId="5493931D" w14:textId="3D7DB5CE" w:rsidR="00CD0528" w:rsidRPr="00222F5E" w:rsidRDefault="00434459" w:rsidP="00434459">
      <w:pPr>
        <w:spacing w:line="480" w:lineRule="auto"/>
        <w:jc w:val="center"/>
        <w:rPr>
          <w:rFonts w:ascii="Times" w:hAnsi="Times" w:cs="Times New Roman"/>
        </w:rPr>
      </w:pPr>
      <w:r>
        <w:rPr>
          <w:rFonts w:ascii="Times" w:hAnsi="Times" w:cs="Times New Roman"/>
        </w:rPr>
        <w:t xml:space="preserve">Jorge Luis Ortiz </w:t>
      </w:r>
      <w:r w:rsidR="00D44E53">
        <w:rPr>
          <w:rFonts w:ascii="Times" w:hAnsi="Times" w:cs="Times New Roman"/>
        </w:rPr>
        <w:t>Cáceres</w:t>
      </w:r>
    </w:p>
    <w:p w14:paraId="3C7F9434" w14:textId="4211C0AB" w:rsidR="00CD0528" w:rsidRDefault="00CD0528" w:rsidP="00434459">
      <w:pPr>
        <w:spacing w:line="480" w:lineRule="auto"/>
        <w:jc w:val="center"/>
        <w:rPr>
          <w:rFonts w:ascii="Times" w:hAnsi="Times" w:cs="Times New Roman"/>
        </w:rPr>
      </w:pPr>
      <w:r w:rsidRPr="00222F5E">
        <w:rPr>
          <w:rFonts w:ascii="Times" w:hAnsi="Times" w:cs="Times New Roman"/>
        </w:rPr>
        <w:t>C.I.:</w:t>
      </w:r>
      <w:r w:rsidR="00434459">
        <w:rPr>
          <w:rFonts w:ascii="Times" w:hAnsi="Times" w:cs="Times New Roman"/>
        </w:rPr>
        <w:t>0105182703</w:t>
      </w:r>
    </w:p>
    <w:p w14:paraId="3E1939BC" w14:textId="77777777" w:rsidR="00193EA7" w:rsidRPr="00222F5E" w:rsidRDefault="00193EA7" w:rsidP="00434459">
      <w:pPr>
        <w:spacing w:line="480" w:lineRule="auto"/>
        <w:jc w:val="center"/>
        <w:rPr>
          <w:rFonts w:ascii="Times" w:hAnsi="Times" w:cs="Times New Roman"/>
        </w:rPr>
      </w:pPr>
    </w:p>
    <w:p w14:paraId="07FA2522" w14:textId="77777777" w:rsidR="00A3299F" w:rsidRPr="00222F5E" w:rsidRDefault="00A3299F" w:rsidP="001E1284">
      <w:pPr>
        <w:spacing w:line="360" w:lineRule="auto"/>
        <w:jc w:val="both"/>
        <w:rPr>
          <w:rFonts w:ascii="Times" w:hAnsi="Times" w:cs="Times New Roman"/>
        </w:rPr>
      </w:pPr>
    </w:p>
    <w:p w14:paraId="2949F404" w14:textId="77777777" w:rsidR="001E1284" w:rsidRPr="00222F5E" w:rsidRDefault="001E1284" w:rsidP="001E1284">
      <w:pPr>
        <w:spacing w:line="360" w:lineRule="auto"/>
        <w:jc w:val="both"/>
        <w:rPr>
          <w:rFonts w:ascii="Times" w:hAnsi="Times" w:cs="Times New Roman"/>
        </w:rPr>
      </w:pPr>
    </w:p>
    <w:p w14:paraId="15230E27" w14:textId="77777777" w:rsidR="001E1284" w:rsidRPr="00222F5E" w:rsidRDefault="001E1284" w:rsidP="001E1284">
      <w:pPr>
        <w:spacing w:line="360" w:lineRule="auto"/>
        <w:jc w:val="both"/>
        <w:rPr>
          <w:rFonts w:ascii="Times" w:hAnsi="Times" w:cs="Times New Roman"/>
        </w:rPr>
      </w:pPr>
    </w:p>
    <w:p w14:paraId="57C3BA9A" w14:textId="0ADA8927" w:rsidR="00E54FFA" w:rsidRDefault="00E54FFA" w:rsidP="001B0986">
      <w:pPr>
        <w:spacing w:line="480" w:lineRule="auto"/>
        <w:jc w:val="both"/>
        <w:rPr>
          <w:rFonts w:asciiTheme="minorHAnsi" w:hAnsiTheme="minorHAnsi" w:cs="Times New Roman"/>
          <w:sz w:val="22"/>
        </w:rPr>
      </w:pPr>
    </w:p>
    <w:p w14:paraId="41FD56DE" w14:textId="456FD129" w:rsidR="002458F3" w:rsidRPr="00375FA4" w:rsidRDefault="002458F3" w:rsidP="00DE0D5B">
      <w:pPr>
        <w:pStyle w:val="Ttulo1"/>
      </w:pPr>
      <w:bookmarkStart w:id="0" w:name="_Toc51482507"/>
      <w:bookmarkStart w:id="1" w:name="_Toc51482676"/>
      <w:bookmarkStart w:id="2" w:name="_Toc51483207"/>
      <w:bookmarkStart w:id="3" w:name="_Toc51483406"/>
      <w:bookmarkStart w:id="4" w:name="_Toc51484096"/>
      <w:bookmarkStart w:id="5" w:name="_Toc60162331"/>
      <w:bookmarkStart w:id="6" w:name="_Toc60162973"/>
      <w:r w:rsidRPr="003B7897">
        <w:lastRenderedPageBreak/>
        <w:t>Introducción</w:t>
      </w:r>
      <w:bookmarkEnd w:id="0"/>
      <w:bookmarkEnd w:id="1"/>
      <w:bookmarkEnd w:id="2"/>
      <w:bookmarkEnd w:id="3"/>
      <w:bookmarkEnd w:id="4"/>
      <w:bookmarkEnd w:id="5"/>
      <w:bookmarkEnd w:id="6"/>
    </w:p>
    <w:p w14:paraId="6DB7F506" w14:textId="03B5FDEA" w:rsidR="003F7675" w:rsidRPr="003F7675" w:rsidRDefault="002C2D32" w:rsidP="008D6395">
      <w:pPr>
        <w:spacing w:line="480" w:lineRule="auto"/>
        <w:jc w:val="both"/>
      </w:pPr>
      <w:r>
        <w:t xml:space="preserve">     </w:t>
      </w:r>
      <w:r w:rsidR="000B1E7A">
        <w:t>La agricultura</w:t>
      </w:r>
      <w:r w:rsidR="00DF0982">
        <w:t xml:space="preserve">, </w:t>
      </w:r>
      <w:r w:rsidR="000B1E7A">
        <w:t>a nivel mundial</w:t>
      </w:r>
      <w:r w:rsidR="00DF0982">
        <w:t xml:space="preserve"> y local, se impone como una de las actividades primordiales del ser humano</w:t>
      </w:r>
      <w:r w:rsidR="00A772A9">
        <w:t>. Sin embargo, afecta a otro componente de la vida</w:t>
      </w:r>
      <w:r w:rsidR="00FC6CF6">
        <w:t xml:space="preserve">, </w:t>
      </w:r>
      <w:r w:rsidR="00A772A9">
        <w:t>el agua</w:t>
      </w:r>
      <w:r w:rsidR="00FC6CF6">
        <w:t>,</w:t>
      </w:r>
      <w:r w:rsidR="00A772A9">
        <w:t xml:space="preserve"> de</w:t>
      </w:r>
      <w:r w:rsidR="00193EA7">
        <w:t>b</w:t>
      </w:r>
      <w:r w:rsidR="00A772A9">
        <w:t>ido a que</w:t>
      </w:r>
      <w:r w:rsidR="00F85097">
        <w:t xml:space="preserve">, </w:t>
      </w:r>
      <w:r w:rsidR="00285179">
        <w:t>según el Grupo Banco Mundial en el mundo el 70% de agua extra</w:t>
      </w:r>
      <w:r w:rsidR="00193EA7">
        <w:t>í</w:t>
      </w:r>
      <w:r w:rsidR="00285179">
        <w:t xml:space="preserve">da se utiliza para fines agrícolas. </w:t>
      </w:r>
      <w:r w:rsidR="00022D26">
        <w:t xml:space="preserve">En el Ecuador el porcentaje de agua utilizada en la agricultura es del 82% </w:t>
      </w:r>
      <w:r w:rsidR="00FF017A">
        <w:t>según el Ministerio de agricultura gana</w:t>
      </w:r>
      <w:r w:rsidR="00193EA7">
        <w:t>d</w:t>
      </w:r>
      <w:r w:rsidR="00FF017A">
        <w:t>ería y Pesca</w:t>
      </w:r>
      <w:r w:rsidR="0094724C">
        <w:t xml:space="preserve"> (2011- 202</w:t>
      </w:r>
      <w:r w:rsidR="002A6139">
        <w:t>0</w:t>
      </w:r>
      <w:r w:rsidR="0094724C">
        <w:t>)</w:t>
      </w:r>
      <w:r w:rsidR="00FF017A">
        <w:t>.</w:t>
      </w:r>
    </w:p>
    <w:p w14:paraId="0A4D83FD" w14:textId="2E9B7652" w:rsidR="005F61E0" w:rsidRDefault="0037008D" w:rsidP="008D6395">
      <w:pPr>
        <w:spacing w:line="480" w:lineRule="auto"/>
        <w:jc w:val="both"/>
      </w:pPr>
      <w:r w:rsidRPr="00617276">
        <w:t xml:space="preserve">     </w:t>
      </w:r>
      <w:r w:rsidR="00E44E71">
        <w:t>En consecuencia,</w:t>
      </w:r>
      <w:r w:rsidR="000F0716">
        <w:t xml:space="preserve"> es fundamental buscar el uso eficiente del agua en las actividades agr</w:t>
      </w:r>
      <w:r w:rsidR="00193EA7">
        <w:t>í</w:t>
      </w:r>
      <w:r w:rsidR="000F0716">
        <w:t>colas. E</w:t>
      </w:r>
      <w:r w:rsidRPr="00617276">
        <w:t xml:space="preserve">l presente proyecto </w:t>
      </w:r>
      <w:r w:rsidR="005A1547">
        <w:t>plantea el</w:t>
      </w:r>
      <w:r w:rsidRPr="00617276">
        <w:t xml:space="preserve"> </w:t>
      </w:r>
      <w:r w:rsidR="009D52F1" w:rsidRPr="00617276">
        <w:t xml:space="preserve">desarrollo de un prototipo </w:t>
      </w:r>
      <w:r w:rsidR="005A1547">
        <w:t>para</w:t>
      </w:r>
      <w:r w:rsidR="009D52F1" w:rsidRPr="00617276">
        <w:t xml:space="preserve"> un sistema de riego automatizado </w:t>
      </w:r>
      <w:r w:rsidR="000C1497">
        <w:t>mediante</w:t>
      </w:r>
      <w:r w:rsidR="009D52F1" w:rsidRPr="00617276">
        <w:t xml:space="preserve"> el procesamiento, monitoreo y análisis de datos utilizando lógica difusa en tiempo real e </w:t>
      </w:r>
      <w:r w:rsidR="0084246B">
        <w:t>IoT</w:t>
      </w:r>
      <w:r w:rsidR="00E62044">
        <w:t xml:space="preserve"> (Internet of Thin</w:t>
      </w:r>
      <w:r w:rsidR="000E5785">
        <w:t>gs</w:t>
      </w:r>
      <w:r w:rsidR="00E62044">
        <w:t>)</w:t>
      </w:r>
      <w:r w:rsidR="009D52F1" w:rsidRPr="00617276">
        <w:t xml:space="preserve"> </w:t>
      </w:r>
      <w:r w:rsidR="000E5785">
        <w:t>con la finalidad de</w:t>
      </w:r>
      <w:r w:rsidR="009D52F1" w:rsidRPr="00617276">
        <w:t xml:space="preserve"> optimizar el uso de agua aplicada en un cultivo</w:t>
      </w:r>
      <w:r w:rsidR="004E3DC0" w:rsidRPr="00617276">
        <w:t xml:space="preserve">. </w:t>
      </w:r>
      <w:r w:rsidR="00BD2F42">
        <w:t>El prototipo</w:t>
      </w:r>
      <w:r w:rsidR="00A35371">
        <w:t xml:space="preserve"> e</w:t>
      </w:r>
      <w:r w:rsidR="00104BEC" w:rsidRPr="00617276">
        <w:t>s un software de análisis de datos en tiempo real</w:t>
      </w:r>
      <w:r w:rsidR="000E0FAA">
        <w:t xml:space="preserve"> </w:t>
      </w:r>
      <w:r w:rsidR="000E0FAA" w:rsidRPr="00617276">
        <w:t xml:space="preserve">que </w:t>
      </w:r>
      <w:r w:rsidR="000E0FAA">
        <w:t xml:space="preserve">permite la accesibilidad </w:t>
      </w:r>
      <w:r w:rsidR="000E0FAA" w:rsidRPr="00617276">
        <w:t>a través de internet</w:t>
      </w:r>
      <w:r w:rsidR="00DF1788">
        <w:t>. L</w:t>
      </w:r>
      <w:r w:rsidR="00A360FA">
        <w:t xml:space="preserve">os datos son recolectados a </w:t>
      </w:r>
      <w:r w:rsidR="00695A48">
        <w:t>través</w:t>
      </w:r>
      <w:r w:rsidR="00A360FA">
        <w:t xml:space="preserve"> de sensores</w:t>
      </w:r>
      <w:r w:rsidR="008513B7">
        <w:t xml:space="preserve"> </w:t>
      </w:r>
      <w:r w:rsidR="008513B7" w:rsidRPr="00617276">
        <w:t>de humedad de suelo, humedad ambiental, temperatura ambiental y de un caudalímetro</w:t>
      </w:r>
      <w:r w:rsidR="008513B7">
        <w:t xml:space="preserve"> </w:t>
      </w:r>
      <w:r w:rsidR="009D3F10">
        <w:t xml:space="preserve">colocados en una parcela de cultivo </w:t>
      </w:r>
      <w:r w:rsidR="008513B7" w:rsidRPr="00617276">
        <w:t xml:space="preserve">mediante </w:t>
      </w:r>
      <w:r w:rsidR="0084246B">
        <w:t>IoT</w:t>
      </w:r>
      <w:r w:rsidR="008513B7" w:rsidRPr="00617276">
        <w:t>.</w:t>
      </w:r>
    </w:p>
    <w:p w14:paraId="5038C346" w14:textId="1364B4AB" w:rsidR="00722107" w:rsidRDefault="00617229" w:rsidP="008D6395">
      <w:pPr>
        <w:spacing w:line="480" w:lineRule="auto"/>
        <w:jc w:val="both"/>
      </w:pPr>
      <w:r w:rsidRPr="00617276">
        <w:t xml:space="preserve">     </w:t>
      </w:r>
      <w:r w:rsidR="000F41B0">
        <w:t xml:space="preserve">A </w:t>
      </w:r>
      <w:r w:rsidR="00695A48">
        <w:t>través</w:t>
      </w:r>
      <w:r w:rsidR="000F41B0">
        <w:t xml:space="preserve"> del </w:t>
      </w:r>
      <w:r w:rsidR="00695A48">
        <w:t>análisis</w:t>
      </w:r>
      <w:r w:rsidR="000F41B0">
        <w:t xml:space="preserve"> de los datos recolectados y par</w:t>
      </w:r>
      <w:r w:rsidR="008753F5">
        <w:t>á</w:t>
      </w:r>
      <w:r w:rsidR="000F41B0">
        <w:t xml:space="preserve">metros </w:t>
      </w:r>
      <w:r w:rsidR="00A11F39">
        <w:t xml:space="preserve">recomendados por un experto en </w:t>
      </w:r>
      <w:r w:rsidR="00695A48">
        <w:t>agronomía</w:t>
      </w:r>
      <w:r w:rsidR="00A11F39">
        <w:t xml:space="preserve"> en el área de irrigación</w:t>
      </w:r>
      <w:r w:rsidR="00C54EE8">
        <w:t>, el software emitir</w:t>
      </w:r>
      <w:r w:rsidR="00965E8D">
        <w:t>á</w:t>
      </w:r>
      <w:r w:rsidR="00C54EE8">
        <w:t xml:space="preserve"> </w:t>
      </w:r>
      <w:r w:rsidR="00965E8D">
        <w:t>el</w:t>
      </w:r>
      <w:r w:rsidR="00C54EE8">
        <w:t xml:space="preserve"> tiempo de riego coherente y lógico</w:t>
      </w:r>
      <w:r w:rsidR="00965E8D">
        <w:t xml:space="preserve"> que necesita la parcela.</w:t>
      </w:r>
      <w:r w:rsidR="0018684D">
        <w:t xml:space="preserve"> De esta manera, el tiempo de riego es optimizado </w:t>
      </w:r>
      <w:r w:rsidR="00695A48">
        <w:t>de acuerdo con</w:t>
      </w:r>
      <w:r w:rsidR="0018684D">
        <w:t xml:space="preserve"> las necesidades de la planta y características medio ambientales.</w:t>
      </w:r>
    </w:p>
    <w:p w14:paraId="2BEAF018" w14:textId="037C1428" w:rsidR="00DE3B50" w:rsidRDefault="000C0AB0" w:rsidP="008D6395">
      <w:pPr>
        <w:spacing w:line="480" w:lineRule="auto"/>
        <w:jc w:val="both"/>
      </w:pPr>
      <w:r>
        <w:t xml:space="preserve">     </w:t>
      </w:r>
      <w:r w:rsidR="00E52493" w:rsidRPr="00617276">
        <w:t xml:space="preserve">Debido a la naturaleza del cantón Paute </w:t>
      </w:r>
      <w:r w:rsidR="00E52493">
        <w:t>sector</w:t>
      </w:r>
      <w:r w:rsidR="00E52493" w:rsidRPr="00617276">
        <w:t xml:space="preserve"> San Juan Pamba</w:t>
      </w:r>
      <w:r w:rsidR="00DE3B50">
        <w:t xml:space="preserve">, </w:t>
      </w:r>
      <w:r w:rsidR="00DE3B50" w:rsidRPr="00617276">
        <w:t>en el área de estudio se realiza el riego por goteo impulsado por gravedad</w:t>
      </w:r>
      <w:r w:rsidR="00264714">
        <w:t xml:space="preserve">, </w:t>
      </w:r>
      <w:r w:rsidR="005E78F8">
        <w:t xml:space="preserve">los sensores y </w:t>
      </w:r>
      <w:r w:rsidR="00784184">
        <w:t>el software</w:t>
      </w:r>
      <w:r w:rsidR="00722107">
        <w:t xml:space="preserve"> </w:t>
      </w:r>
      <w:r w:rsidR="00695A48">
        <w:t>están</w:t>
      </w:r>
      <w:r w:rsidR="00FD3AD5">
        <w:t xml:space="preserve"> </w:t>
      </w:r>
      <w:r w:rsidR="00695A48">
        <w:t xml:space="preserve">en </w:t>
      </w:r>
      <w:r w:rsidR="00695A48" w:rsidRPr="00617276">
        <w:t>comunicación</w:t>
      </w:r>
      <w:r w:rsidR="00DE3B50" w:rsidRPr="00617276">
        <w:t xml:space="preserve"> a través de redes inalámbricas como wifi o redes móviles para conseguir una respuesta optima al momento de emitir una respuesta con el software de riego inteligente.</w:t>
      </w:r>
    </w:p>
    <w:p w14:paraId="651EDC77" w14:textId="691564D1" w:rsidR="00E564B3" w:rsidRDefault="0055423F" w:rsidP="00E564B3">
      <w:pPr>
        <w:spacing w:line="480" w:lineRule="auto"/>
        <w:jc w:val="both"/>
        <w:rPr>
          <w:lang w:val="es-ES"/>
        </w:rPr>
      </w:pPr>
      <w:r>
        <w:t xml:space="preserve">     </w:t>
      </w:r>
      <w:r w:rsidR="00C52607">
        <w:t xml:space="preserve">Con la finalidad </w:t>
      </w:r>
      <w:r>
        <w:t>de</w:t>
      </w:r>
      <w:r w:rsidR="00003281">
        <w:t xml:space="preserve"> </w:t>
      </w:r>
      <w:r w:rsidR="00021CCD">
        <w:t xml:space="preserve">programar el software </w:t>
      </w:r>
      <w:r w:rsidR="00D022D5">
        <w:t>lógico</w:t>
      </w:r>
      <w:r w:rsidR="00021CCD">
        <w:t>,</w:t>
      </w:r>
      <w:r w:rsidR="00C52607">
        <w:rPr>
          <w:lang w:val="es-ES"/>
        </w:rPr>
        <w:t xml:space="preserve"> se</w:t>
      </w:r>
      <w:r w:rsidR="001F0E03">
        <w:rPr>
          <w:lang w:val="es-ES"/>
        </w:rPr>
        <w:t xml:space="preserve"> realiza una</w:t>
      </w:r>
      <w:r w:rsidR="00C52607">
        <w:rPr>
          <w:lang w:val="es-ES"/>
        </w:rPr>
        <w:t xml:space="preserve"> entrevista a un agrónomo experto para adquirir el conocimiento que emplea en el riego de un cultivo para transferir a </w:t>
      </w:r>
      <w:r w:rsidR="00C52607">
        <w:rPr>
          <w:lang w:val="es-ES"/>
        </w:rPr>
        <w:lastRenderedPageBreak/>
        <w:t>un sistema de control difuso</w:t>
      </w:r>
      <w:r w:rsidR="001F0E03">
        <w:rPr>
          <w:lang w:val="es-ES"/>
        </w:rPr>
        <w:t>. Además</w:t>
      </w:r>
      <w:r w:rsidR="00E86687">
        <w:rPr>
          <w:lang w:val="es-ES"/>
        </w:rPr>
        <w:t>,</w:t>
      </w:r>
      <w:r w:rsidR="00E564B3">
        <w:rPr>
          <w:lang w:val="es-ES"/>
        </w:rPr>
        <w:t xml:space="preserve"> procede a realizar la toma de requerimientos que necesita el agricultor para administrar el sistema. </w:t>
      </w:r>
    </w:p>
    <w:p w14:paraId="065A2A33" w14:textId="6663EDBB" w:rsidR="00E52493" w:rsidRPr="006C7641" w:rsidRDefault="002C2D32" w:rsidP="008D6395">
      <w:pPr>
        <w:spacing w:line="480" w:lineRule="auto"/>
        <w:jc w:val="both"/>
      </w:pPr>
      <w:r>
        <w:rPr>
          <w:lang w:val="es-ES"/>
        </w:rPr>
        <w:t xml:space="preserve">     </w:t>
      </w:r>
      <w:r w:rsidR="00DA1878">
        <w:rPr>
          <w:lang w:val="es-ES"/>
        </w:rPr>
        <w:t>E</w:t>
      </w:r>
      <w:r w:rsidR="00740ACA">
        <w:rPr>
          <w:lang w:val="es-ES"/>
        </w:rPr>
        <w:t>l</w:t>
      </w:r>
      <w:r w:rsidR="00DA1878">
        <w:rPr>
          <w:lang w:val="es-ES"/>
        </w:rPr>
        <w:t xml:space="preserve"> proceso metodológico, se enmarca en un </w:t>
      </w:r>
      <w:r w:rsidR="00DA1878" w:rsidRPr="00617276">
        <w:t>estudio exploratorio</w:t>
      </w:r>
      <w:r w:rsidR="00D3340F">
        <w:t>. Este tipo de estudios suelen incluir amplias revisiones de literatura y consultas con especialistas</w:t>
      </w:r>
      <w:r w:rsidR="0062599C">
        <w:t xml:space="preserve"> </w:t>
      </w:r>
      <w:r w:rsidR="00AD1CC2">
        <w:fldChar w:fldCharType="begin" w:fldLock="1"/>
      </w:r>
      <w:r w:rsidR="0062599C">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neque","given":"Rosa Jiménez","non-dropping-particle":"","parse-names":false,"suffix":""},{"dropping-particle":"","family":"Habana","given":"La","non-dropping-particle":"","parse-names":false,"suffix":""}],"id":"ITEM-1","issued":{"date-parts":[["1998"]]},"page":"1-95","title":"Metodología De La Investigación Elementos Básicos Para La Investigación Clínica","type":"article-journal"},"uris":["http://www.mendeley.com/documents/?uuid=b3f9af96-f506-4ba0-9d16-9411b53a4b7b"]}],"mendeley":{"formattedCitation":"(Paneque &amp; Habana, 1998)","manualFormatting":"(Paneque y Habana,1998)","plainTextFormattedCitation":"(Paneque &amp; Habana, 1998)","previouslyFormattedCitation":"(Paneque &amp; Habana, 1998)"},"properties":{"noteIndex":0},"schema":"https://github.com/citation-style-language/schema/raw/master/csl-citation.json"}</w:instrText>
      </w:r>
      <w:r w:rsidR="00AD1CC2">
        <w:fldChar w:fldCharType="separate"/>
      </w:r>
      <w:r w:rsidR="0062599C">
        <w:rPr>
          <w:noProof/>
        </w:rPr>
        <w:t>(P</w:t>
      </w:r>
      <w:r w:rsidR="00AD1CC2" w:rsidRPr="006A20E7">
        <w:rPr>
          <w:noProof/>
        </w:rPr>
        <w:t xml:space="preserve">aneque </w:t>
      </w:r>
      <w:r w:rsidR="00AD1CC2">
        <w:rPr>
          <w:noProof/>
        </w:rPr>
        <w:t>y</w:t>
      </w:r>
      <w:r w:rsidR="00AD1CC2" w:rsidRPr="006A20E7">
        <w:rPr>
          <w:noProof/>
        </w:rPr>
        <w:t xml:space="preserve"> Habana</w:t>
      </w:r>
      <w:r w:rsidR="0062599C">
        <w:rPr>
          <w:noProof/>
        </w:rPr>
        <w:t>,</w:t>
      </w:r>
      <w:r w:rsidR="00AD1CC2">
        <w:rPr>
          <w:noProof/>
        </w:rPr>
        <w:t>1</w:t>
      </w:r>
      <w:r w:rsidR="00AD1CC2" w:rsidRPr="006A20E7">
        <w:rPr>
          <w:noProof/>
        </w:rPr>
        <w:t>998)</w:t>
      </w:r>
      <w:r w:rsidR="00AD1CC2">
        <w:fldChar w:fldCharType="end"/>
      </w:r>
      <w:r w:rsidR="006C7641">
        <w:t>. Por</w:t>
      </w:r>
      <w:r w:rsidR="00C52607">
        <w:rPr>
          <w:lang w:val="es-ES"/>
        </w:rPr>
        <w:t xml:space="preserve"> último, se procede a la implementación y pruebas del sistema </w:t>
      </w:r>
      <w:r w:rsidR="0075445E">
        <w:rPr>
          <w:lang w:val="es-ES"/>
        </w:rPr>
        <w:t>a aplicar en</w:t>
      </w:r>
      <w:r w:rsidR="00C52607">
        <w:rPr>
          <w:lang w:val="es-ES"/>
        </w:rPr>
        <w:t xml:space="preserve"> 3 tipos de lógica difusa en el cultivo de acelga.</w:t>
      </w:r>
    </w:p>
    <w:p w14:paraId="2A2DABF4" w14:textId="2730CCA5" w:rsidR="00B148BE" w:rsidRPr="00B148BE" w:rsidRDefault="00B148BE" w:rsidP="008D6395">
      <w:pPr>
        <w:spacing w:line="480" w:lineRule="auto"/>
        <w:jc w:val="both"/>
        <w:rPr>
          <w:b/>
          <w:bCs/>
        </w:rPr>
      </w:pPr>
      <w:r w:rsidRPr="00B148BE">
        <w:rPr>
          <w:b/>
          <w:bCs/>
          <w:lang w:val="es-ES"/>
        </w:rPr>
        <w:t>Epígrafes</w:t>
      </w:r>
    </w:p>
    <w:p w14:paraId="47A25038" w14:textId="79D2432C" w:rsidR="00C406E1" w:rsidRDefault="002C2D32" w:rsidP="008D6395">
      <w:pPr>
        <w:spacing w:line="480" w:lineRule="auto"/>
        <w:jc w:val="both"/>
      </w:pPr>
      <w:r>
        <w:t xml:space="preserve">     </w:t>
      </w:r>
      <w:r w:rsidR="00D80D32">
        <w:t xml:space="preserve">La investigación </w:t>
      </w:r>
      <w:r w:rsidR="00816481">
        <w:t>está</w:t>
      </w:r>
      <w:r w:rsidR="00D80D32">
        <w:t xml:space="preserve"> </w:t>
      </w:r>
      <w:r w:rsidR="00A25ED5">
        <w:t xml:space="preserve">organizada </w:t>
      </w:r>
      <w:r w:rsidR="003109C8">
        <w:t>de acuerdo con</w:t>
      </w:r>
      <w:r w:rsidR="00A25ED5">
        <w:t xml:space="preserve"> </w:t>
      </w:r>
      <w:r w:rsidR="00DB61D1">
        <w:t>la siguiente estructura</w:t>
      </w:r>
      <w:r w:rsidR="00C406E1">
        <w:t xml:space="preserve">: </w:t>
      </w:r>
    </w:p>
    <w:p w14:paraId="68BFA485" w14:textId="2C7FD0C6" w:rsidR="00C406E1" w:rsidRDefault="00C406E1" w:rsidP="008D6395">
      <w:pPr>
        <w:spacing w:line="480" w:lineRule="auto"/>
        <w:jc w:val="both"/>
      </w:pPr>
      <w:r w:rsidRPr="00B148BE">
        <w:rPr>
          <w:b/>
          <w:bCs/>
        </w:rPr>
        <w:t>Capítulo dos:</w:t>
      </w:r>
      <w:r w:rsidR="00410C2E">
        <w:t xml:space="preserve"> Consta la metodología </w:t>
      </w:r>
      <w:r w:rsidR="00B148BE">
        <w:t>que guía la investigación</w:t>
      </w:r>
      <w:r w:rsidR="005909E0">
        <w:t>.</w:t>
      </w:r>
    </w:p>
    <w:p w14:paraId="1B17806C" w14:textId="66A03E38" w:rsidR="00C406E1" w:rsidRPr="00D44E53" w:rsidRDefault="00C406E1" w:rsidP="008D6395">
      <w:pPr>
        <w:spacing w:line="480" w:lineRule="auto"/>
        <w:jc w:val="both"/>
      </w:pPr>
      <w:r w:rsidRPr="00D44E53">
        <w:rPr>
          <w:b/>
          <w:bCs/>
        </w:rPr>
        <w:t>Capítulo tres:</w:t>
      </w:r>
      <w:r w:rsidR="00D44E53">
        <w:rPr>
          <w:b/>
          <w:bCs/>
        </w:rPr>
        <w:t xml:space="preserve"> </w:t>
      </w:r>
      <w:r w:rsidR="007D598A">
        <w:t>Tipo de investigación y el muestreo</w:t>
      </w:r>
      <w:r w:rsidR="005909E0">
        <w:t>.</w:t>
      </w:r>
    </w:p>
    <w:p w14:paraId="6FA67D9B" w14:textId="698989F4" w:rsidR="00C406E1" w:rsidRPr="00C42765" w:rsidRDefault="00C406E1" w:rsidP="008D6395">
      <w:pPr>
        <w:spacing w:line="480" w:lineRule="auto"/>
        <w:jc w:val="both"/>
      </w:pPr>
      <w:r w:rsidRPr="00D44E53">
        <w:rPr>
          <w:b/>
          <w:bCs/>
        </w:rPr>
        <w:t>Capítulo cuatro:</w:t>
      </w:r>
      <w:r w:rsidR="00780B5B">
        <w:rPr>
          <w:b/>
          <w:bCs/>
        </w:rPr>
        <w:t xml:space="preserve"> </w:t>
      </w:r>
      <w:r w:rsidR="00C42765">
        <w:t>Análisis de los requerimientos</w:t>
      </w:r>
      <w:r w:rsidR="005909E0">
        <w:t xml:space="preserve"> </w:t>
      </w:r>
      <w:r w:rsidR="009B56DF">
        <w:t>de software</w:t>
      </w:r>
      <w:r w:rsidR="00733BC5">
        <w:t>.</w:t>
      </w:r>
    </w:p>
    <w:p w14:paraId="612DA35C" w14:textId="378AF944" w:rsidR="00C406E1" w:rsidRPr="00D44E53" w:rsidRDefault="00C406E1" w:rsidP="008D6395">
      <w:pPr>
        <w:spacing w:line="480" w:lineRule="auto"/>
        <w:jc w:val="both"/>
        <w:rPr>
          <w:b/>
          <w:bCs/>
        </w:rPr>
      </w:pPr>
      <w:r w:rsidRPr="00D44E53">
        <w:rPr>
          <w:b/>
          <w:bCs/>
        </w:rPr>
        <w:t>Capítulo cinco:</w:t>
      </w:r>
      <w:r w:rsidR="005909E0">
        <w:rPr>
          <w:b/>
          <w:bCs/>
        </w:rPr>
        <w:t xml:space="preserve"> </w:t>
      </w:r>
      <w:r w:rsidR="007711ED" w:rsidRPr="00733BC5">
        <w:t xml:space="preserve">Diseño del </w:t>
      </w:r>
      <w:r w:rsidR="00733BC5" w:rsidRPr="00733BC5">
        <w:t>prototipo y la lógica difusa</w:t>
      </w:r>
      <w:r w:rsidR="00733BC5">
        <w:t>.</w:t>
      </w:r>
    </w:p>
    <w:p w14:paraId="0C889D24" w14:textId="2D929CC8" w:rsidR="00C406E1" w:rsidRDefault="00C406E1" w:rsidP="008D6395">
      <w:pPr>
        <w:spacing w:line="480" w:lineRule="auto"/>
        <w:jc w:val="both"/>
      </w:pPr>
      <w:r w:rsidRPr="00D44E53">
        <w:rPr>
          <w:b/>
          <w:bCs/>
        </w:rPr>
        <w:t>Capítulo seis:</w:t>
      </w:r>
      <w:r w:rsidR="00733BC5">
        <w:rPr>
          <w:b/>
          <w:bCs/>
        </w:rPr>
        <w:t xml:space="preserve"> </w:t>
      </w:r>
      <w:r w:rsidR="00733BC5" w:rsidRPr="00733BC5">
        <w:t>Implementación del prototipo en el cultivo</w:t>
      </w:r>
    </w:p>
    <w:p w14:paraId="3E845B69" w14:textId="3B2D1BB3" w:rsidR="00733BC5" w:rsidRDefault="00733BC5" w:rsidP="008D6395">
      <w:pPr>
        <w:spacing w:line="480" w:lineRule="auto"/>
        <w:jc w:val="both"/>
      </w:pPr>
      <w:r w:rsidRPr="006460DF">
        <w:rPr>
          <w:b/>
          <w:bCs/>
        </w:rPr>
        <w:t>Capítulo siete:</w:t>
      </w:r>
      <w:r>
        <w:t xml:space="preserve"> </w:t>
      </w:r>
      <w:r w:rsidR="00097726">
        <w:t>Análisis de los datos y sus resultados.</w:t>
      </w:r>
    </w:p>
    <w:p w14:paraId="44958407" w14:textId="5D0DE5E1" w:rsidR="00097726" w:rsidRPr="00D44E53" w:rsidRDefault="00097726" w:rsidP="008D6395">
      <w:pPr>
        <w:spacing w:line="480" w:lineRule="auto"/>
        <w:jc w:val="both"/>
        <w:rPr>
          <w:b/>
          <w:bCs/>
        </w:rPr>
      </w:pPr>
      <w:r w:rsidRPr="006460DF">
        <w:rPr>
          <w:b/>
          <w:bCs/>
        </w:rPr>
        <w:t>Capítulo ocho:</w:t>
      </w:r>
      <w:r w:rsidR="006460DF">
        <w:t xml:space="preserve">  Conclusiones.</w:t>
      </w:r>
    </w:p>
    <w:p w14:paraId="3159A7C6" w14:textId="68067D24" w:rsidR="000051A0" w:rsidRPr="00BF25A8" w:rsidRDefault="00C91487" w:rsidP="008D6395">
      <w:pPr>
        <w:pStyle w:val="Ttulo2"/>
      </w:pPr>
      <w:bookmarkStart w:id="7" w:name="_Toc60162332"/>
      <w:bookmarkStart w:id="8" w:name="_Toc60162974"/>
      <w:r w:rsidRPr="00BF25A8">
        <w:t>Problema</w:t>
      </w:r>
      <w:bookmarkEnd w:id="7"/>
      <w:bookmarkEnd w:id="8"/>
      <w:r w:rsidRPr="00BF25A8">
        <w:t xml:space="preserve"> </w:t>
      </w:r>
    </w:p>
    <w:p w14:paraId="10FAEBB1" w14:textId="7F0C476B" w:rsidR="000051A0" w:rsidRPr="00617276" w:rsidRDefault="00FB78D5" w:rsidP="008D6395">
      <w:pPr>
        <w:spacing w:line="480" w:lineRule="auto"/>
        <w:jc w:val="both"/>
        <w:rPr>
          <w:rFonts w:cs="Times New Roman"/>
          <w:szCs w:val="24"/>
        </w:rPr>
      </w:pPr>
      <w:r w:rsidRPr="00617276">
        <w:rPr>
          <w:rFonts w:cs="Times New Roman"/>
          <w:szCs w:val="24"/>
        </w:rPr>
        <w:t xml:space="preserve">     </w:t>
      </w:r>
      <w:r w:rsidR="000051A0" w:rsidRPr="00617276">
        <w:rPr>
          <w:rFonts w:cs="Times New Roman"/>
          <w:szCs w:val="24"/>
        </w:rPr>
        <w:t xml:space="preserve">Según la </w:t>
      </w:r>
      <w:r w:rsidR="000051A0" w:rsidRPr="00617276">
        <w:rPr>
          <w:rFonts w:cs="Times New Roman"/>
          <w:szCs w:val="24"/>
        </w:rPr>
        <w:fldChar w:fldCharType="begin" w:fldLock="1"/>
      </w:r>
      <w:r w:rsidR="000051A0" w:rsidRPr="00617276">
        <w:rPr>
          <w:rFonts w:cs="Times New Roman"/>
          <w:szCs w:val="24"/>
        </w:rPr>
        <w:instrText>ADDIN CSL_CITATION {"citationItems":[{"id":"ITEM-1","itemData":{"URL":"http://www.fao.org/FOCUS/S/SpeclPr/spro13-s.htm","author":[{"dropping-particle":"","family":"ONU Agricultura","given":"","non-dropping-particle":"","parse-names":false,"suffix":""}],"container-title":"Programa Especial para la Seguridad Alimentaria","id":"ITEM-1","issued":{"date-parts":[["2020"]]},"title":"Mal manejo del riego: amenaza para los suelos, el agua y la seguridad alimentaria","type":"webpage"},"uris":["http://www.mendeley.com/documents/?uuid=e78ed5dc-ae7e-4046-8e17-6702d5659a38"]}],"mendeley":{"formattedCitation":"(ONU Agricultura, 2020)","manualFormatting":"ONU\u0002 Agricultura y Alimentación (2020)","plainTextFormattedCitation":"(ONU Agricultura, 2020)","previouslyFormattedCitation":"(ONU Agricultura, 2020)"},"properties":{"noteIndex":0},"schema":"https://github.com/citation-style-language/schema/raw/master/csl-citation.json"}</w:instrText>
      </w:r>
      <w:r w:rsidR="000051A0" w:rsidRPr="00617276">
        <w:rPr>
          <w:rFonts w:cs="Times New Roman"/>
          <w:szCs w:val="24"/>
        </w:rPr>
        <w:fldChar w:fldCharType="separate"/>
      </w:r>
      <w:r w:rsidR="000051A0" w:rsidRPr="00617276">
        <w:rPr>
          <w:rFonts w:cs="Times New Roman"/>
          <w:noProof/>
          <w:szCs w:val="24"/>
        </w:rPr>
        <w:t>ONU</w:t>
      </w:r>
      <w:r w:rsidR="000051A0" w:rsidRPr="00617276">
        <w:rPr>
          <w:rStyle w:val="Refdenotaalpie"/>
          <w:rFonts w:cs="Times New Roman"/>
          <w:noProof/>
          <w:szCs w:val="24"/>
        </w:rPr>
        <w:footnoteReference w:id="2"/>
      </w:r>
      <w:r w:rsidR="000051A0" w:rsidRPr="00617276">
        <w:rPr>
          <w:rFonts w:cs="Times New Roman"/>
          <w:noProof/>
          <w:szCs w:val="24"/>
        </w:rPr>
        <w:t xml:space="preserve"> Agricultura y Alimentación (2020)</w:t>
      </w:r>
      <w:r w:rsidR="000051A0" w:rsidRPr="00617276">
        <w:rPr>
          <w:rFonts w:cs="Times New Roman"/>
          <w:szCs w:val="24"/>
        </w:rPr>
        <w:fldChar w:fldCharType="end"/>
      </w:r>
      <w:r w:rsidR="000051A0" w:rsidRPr="00617276">
        <w:rPr>
          <w:rFonts w:cs="Times New Roman"/>
          <w:szCs w:val="24"/>
        </w:rPr>
        <w:t xml:space="preserve"> los agricultores dedican poca atención al administro del agua con relación a los demás aspectos del cultivo, con esto en mente se desea implementar un sistema de riego inteligente con la ayuda de la inteligencia artificial, </w:t>
      </w:r>
      <w:r w:rsidR="0084246B">
        <w:rPr>
          <w:rFonts w:cs="Times New Roman"/>
          <w:szCs w:val="24"/>
        </w:rPr>
        <w:t>IoT</w:t>
      </w:r>
      <w:r w:rsidR="000051A0" w:rsidRPr="00617276">
        <w:rPr>
          <w:rFonts w:cs="Times New Roman"/>
          <w:szCs w:val="24"/>
        </w:rPr>
        <w:t xml:space="preserve">, sensores e internet que permita controlar el riego del cultivo. A través del uso de algoritmos inteligentes se puede obtener una automatización y optimización del riego. </w:t>
      </w:r>
      <w:r w:rsidR="00014FCE" w:rsidRPr="00617276">
        <w:rPr>
          <w:rFonts w:cs="Times New Roman"/>
          <w:szCs w:val="24"/>
        </w:rPr>
        <w:lastRenderedPageBreak/>
        <w:t>Además,</w:t>
      </w:r>
      <w:r w:rsidR="000051A0" w:rsidRPr="00617276">
        <w:rPr>
          <w:rFonts w:cs="Times New Roman"/>
          <w:szCs w:val="24"/>
        </w:rPr>
        <w:t xml:space="preserve"> con la aplicación de este proyecto se espera que familias y empresas se adapten a los ambientes domóticos y a la tecnología en general facilitando su estilo de vida y optimizando los recursos.</w:t>
      </w:r>
    </w:p>
    <w:p w14:paraId="05309722" w14:textId="77777777" w:rsidR="000051A0" w:rsidRPr="00617276" w:rsidRDefault="000051A0" w:rsidP="008D6395">
      <w:pPr>
        <w:spacing w:line="480" w:lineRule="auto"/>
        <w:ind w:firstLine="360"/>
        <w:jc w:val="both"/>
        <w:rPr>
          <w:rFonts w:cs="Times New Roman"/>
          <w:szCs w:val="24"/>
        </w:rPr>
      </w:pPr>
      <w:r w:rsidRPr="00617276">
        <w:rPr>
          <w:rFonts w:cs="Times New Roman"/>
          <w:szCs w:val="24"/>
        </w:rPr>
        <w:t>Por lo tanto, en este proyecto se propone desarrollar un prototipo e implementar un sistema de riego automatizado por lógica difusa con el fin de optimizar el uso de agua en el cultivo para una correcta hidratación, mayor producción, significativo ahorro de agua y un mejor manejo del tiempo debido a que no necesita de atención constante de encendidos y apagados del sistema de riego. También, el sistema se adecúa al ambiente, topografía, diseño y distribución del cultivo, del mismo modo el proyecto es amigable con el medio ambiente.</w:t>
      </w:r>
    </w:p>
    <w:p w14:paraId="34229ED0" w14:textId="4508A351" w:rsidR="000051A0" w:rsidRPr="00617276" w:rsidRDefault="000051A0" w:rsidP="008D6395">
      <w:pPr>
        <w:spacing w:line="480" w:lineRule="auto"/>
        <w:ind w:firstLine="360"/>
        <w:jc w:val="both"/>
        <w:rPr>
          <w:rFonts w:cs="Times New Roman"/>
          <w:szCs w:val="24"/>
        </w:rPr>
      </w:pPr>
      <w:r w:rsidRPr="00617276">
        <w:rPr>
          <w:rFonts w:cs="Times New Roman"/>
          <w:szCs w:val="24"/>
        </w:rPr>
        <w:t xml:space="preserve">Con este sistema se podrá ver cuadros de mando con información relevante; tomar control manual de la plataforma; ajustar frecuencias, tiempos y horarios independientes para cada circuito de riego. Adicionalmente, la lógica difusa es quién tomará la decisión sobre la correcta distribución de agua según los datos que generen los sensores implementados en el cultivo. Toda la información se </w:t>
      </w:r>
      <w:r w:rsidR="00AB44B2">
        <w:rPr>
          <w:rFonts w:cs="Times New Roman"/>
          <w:szCs w:val="24"/>
        </w:rPr>
        <w:t xml:space="preserve">puede </w:t>
      </w:r>
      <w:r w:rsidR="00F85366">
        <w:rPr>
          <w:rFonts w:cs="Times New Roman"/>
          <w:szCs w:val="24"/>
        </w:rPr>
        <w:t>visualizar</w:t>
      </w:r>
      <w:r w:rsidRPr="00617276">
        <w:rPr>
          <w:rFonts w:cs="Times New Roman"/>
          <w:szCs w:val="24"/>
        </w:rPr>
        <w:t xml:space="preserve"> en una página web conectada a internet.</w:t>
      </w:r>
    </w:p>
    <w:p w14:paraId="39AB3AF8" w14:textId="7A502743" w:rsidR="00F67CD7" w:rsidRPr="00617276" w:rsidRDefault="000051A0" w:rsidP="008D6395">
      <w:pPr>
        <w:spacing w:line="480" w:lineRule="auto"/>
        <w:ind w:firstLine="360"/>
        <w:jc w:val="both"/>
        <w:rPr>
          <w:rFonts w:cs="Times New Roman"/>
          <w:szCs w:val="24"/>
        </w:rPr>
      </w:pPr>
      <w:r w:rsidRPr="00617276">
        <w:rPr>
          <w:rFonts w:cs="Times New Roman"/>
          <w:szCs w:val="24"/>
        </w:rPr>
        <w:t>En conclusión, con la implementación del sistema se asegura que todas las áreas del cultivo reciban la cantidad adecuada de agua sin importar en que parte del mundo se encuentre el usuario encargado del control</w:t>
      </w:r>
      <w:r w:rsidR="004063D4">
        <w:rPr>
          <w:rFonts w:cs="Times New Roman"/>
          <w:szCs w:val="24"/>
        </w:rPr>
        <w:t>.</w:t>
      </w:r>
    </w:p>
    <w:p w14:paraId="47C022FB" w14:textId="43813476" w:rsidR="002458F3" w:rsidRPr="00BF25A8" w:rsidRDefault="002458F3" w:rsidP="008D6395">
      <w:pPr>
        <w:pStyle w:val="Ttulo2"/>
      </w:pPr>
      <w:bookmarkStart w:id="9" w:name="_Toc51484097"/>
      <w:bookmarkStart w:id="10" w:name="_Toc60162333"/>
      <w:bookmarkStart w:id="11" w:name="_Toc60162975"/>
      <w:r w:rsidRPr="00BF25A8">
        <w:t>Objetivos</w:t>
      </w:r>
      <w:bookmarkEnd w:id="9"/>
      <w:bookmarkEnd w:id="10"/>
      <w:bookmarkEnd w:id="11"/>
    </w:p>
    <w:p w14:paraId="462C9D15" w14:textId="0CE702FC" w:rsidR="002458F3" w:rsidRPr="00BF25A8" w:rsidRDefault="002458F3" w:rsidP="008D6395">
      <w:pPr>
        <w:pStyle w:val="Ttulo3"/>
      </w:pPr>
      <w:bookmarkStart w:id="12" w:name="_Toc60162334"/>
      <w:bookmarkStart w:id="13" w:name="_Toc60162976"/>
      <w:r w:rsidRPr="00BF25A8">
        <w:t>Objetivo general</w:t>
      </w:r>
      <w:bookmarkEnd w:id="12"/>
      <w:bookmarkEnd w:id="13"/>
    </w:p>
    <w:p w14:paraId="156A4136" w14:textId="0D9EF30D" w:rsidR="00D77DDB" w:rsidRPr="00617276" w:rsidRDefault="00FB78D5" w:rsidP="008D6395">
      <w:pPr>
        <w:spacing w:line="480" w:lineRule="auto"/>
        <w:ind w:left="227"/>
        <w:jc w:val="both"/>
        <w:rPr>
          <w:lang w:val="es-ES"/>
        </w:rPr>
      </w:pPr>
      <w:r w:rsidRPr="00617276">
        <w:rPr>
          <w:rFonts w:cs="Times New Roman"/>
          <w:szCs w:val="24"/>
        </w:rPr>
        <w:t xml:space="preserve">     </w:t>
      </w:r>
      <w:r w:rsidR="008D2568" w:rsidRPr="00617276">
        <w:rPr>
          <w:rFonts w:cs="Times New Roman"/>
          <w:szCs w:val="24"/>
        </w:rPr>
        <w:t xml:space="preserve">Desarrollar e implementar un prototipo para un sistema de riego automatizado mediante el uso de algoritmos de lógica difusa en tiempo real e </w:t>
      </w:r>
      <w:r w:rsidR="0084246B">
        <w:rPr>
          <w:rFonts w:cs="Times New Roman"/>
          <w:szCs w:val="24"/>
        </w:rPr>
        <w:t>IoT</w:t>
      </w:r>
      <w:r w:rsidR="008D2568" w:rsidRPr="00617276">
        <w:rPr>
          <w:rFonts w:cs="Times New Roman"/>
          <w:szCs w:val="24"/>
        </w:rPr>
        <w:t xml:space="preserve"> para el procesamiento, monitoreo y análisis de datos del agua aplicadas al cultivo.</w:t>
      </w:r>
    </w:p>
    <w:p w14:paraId="6871F29B" w14:textId="38FF1BBA" w:rsidR="002458F3" w:rsidRPr="00BF25A8" w:rsidRDefault="00ED65A7" w:rsidP="008D6395">
      <w:pPr>
        <w:pStyle w:val="Ttulo3"/>
      </w:pPr>
      <w:bookmarkStart w:id="14" w:name="_Toc60162335"/>
      <w:bookmarkStart w:id="15" w:name="_Toc60162977"/>
      <w:r w:rsidRPr="00BF25A8">
        <w:lastRenderedPageBreak/>
        <w:t>Objetivos específicos</w:t>
      </w:r>
      <w:bookmarkEnd w:id="14"/>
      <w:bookmarkEnd w:id="15"/>
      <w:r w:rsidR="00094C3F" w:rsidRPr="00BF25A8">
        <w:t xml:space="preserve"> </w:t>
      </w:r>
    </w:p>
    <w:p w14:paraId="418E617A" w14:textId="77777777" w:rsidR="008D2568" w:rsidRPr="00617276" w:rsidRDefault="008D2568" w:rsidP="008D6395">
      <w:pPr>
        <w:pStyle w:val="Prrafodelista"/>
        <w:numPr>
          <w:ilvl w:val="0"/>
          <w:numId w:val="1"/>
        </w:numPr>
        <w:spacing w:line="480" w:lineRule="auto"/>
        <w:ind w:left="720" w:hanging="360"/>
        <w:jc w:val="both"/>
        <w:rPr>
          <w:rFonts w:cs="Times New Roman"/>
          <w:szCs w:val="24"/>
          <w:lang w:val="es-ES"/>
        </w:rPr>
      </w:pPr>
      <w:bookmarkStart w:id="16" w:name="_Hlk31491315"/>
      <w:r w:rsidRPr="00617276">
        <w:rPr>
          <w:rFonts w:cs="Times New Roman"/>
          <w:szCs w:val="24"/>
          <w:lang w:val="es-ES"/>
        </w:rPr>
        <w:t>Revisar el estado del arte sobre sistemas de riego automatizados y técnicas de lógica difusa aplicadas al campo ambiental.</w:t>
      </w:r>
    </w:p>
    <w:bookmarkEnd w:id="16"/>
    <w:p w14:paraId="0E3E4D68" w14:textId="7338FAF7" w:rsidR="008D2568" w:rsidRPr="00617276" w:rsidRDefault="008D2568" w:rsidP="008D6395">
      <w:pPr>
        <w:pStyle w:val="Prrafodelista"/>
        <w:numPr>
          <w:ilvl w:val="0"/>
          <w:numId w:val="1"/>
        </w:numPr>
        <w:spacing w:line="480" w:lineRule="auto"/>
        <w:ind w:left="720" w:hanging="360"/>
        <w:jc w:val="both"/>
        <w:rPr>
          <w:rFonts w:cs="Times New Roman"/>
          <w:szCs w:val="24"/>
          <w:lang w:val="es-ES"/>
        </w:rPr>
      </w:pPr>
      <w:r w:rsidRPr="00617276">
        <w:rPr>
          <w:rFonts w:cs="Times New Roman"/>
          <w:szCs w:val="24"/>
          <w:lang w:val="es-ES"/>
        </w:rPr>
        <w:t>Definir la arquitectura</w:t>
      </w:r>
      <w:r w:rsidR="00DE6ACA" w:rsidRPr="00617276">
        <w:rPr>
          <w:rFonts w:cs="Times New Roman"/>
          <w:szCs w:val="24"/>
          <w:lang w:val="es-ES"/>
        </w:rPr>
        <w:t xml:space="preserve"> </w:t>
      </w:r>
      <w:r w:rsidRPr="00617276">
        <w:rPr>
          <w:rFonts w:cs="Times New Roman"/>
          <w:szCs w:val="24"/>
          <w:lang w:val="es-ES"/>
        </w:rPr>
        <w:t xml:space="preserve">para el monitoreo, transmisión y recepción de datos utilizando </w:t>
      </w:r>
      <w:r w:rsidR="0084246B">
        <w:rPr>
          <w:rFonts w:cs="Times New Roman"/>
          <w:szCs w:val="24"/>
          <w:lang w:val="es-ES"/>
        </w:rPr>
        <w:t>IoT</w:t>
      </w:r>
      <w:r w:rsidRPr="00617276">
        <w:rPr>
          <w:rFonts w:cs="Times New Roman"/>
          <w:szCs w:val="24"/>
          <w:lang w:val="es-ES"/>
        </w:rPr>
        <w:t>.</w:t>
      </w:r>
    </w:p>
    <w:p w14:paraId="072C3838" w14:textId="346A066E" w:rsidR="008D2568" w:rsidRPr="00617276" w:rsidRDefault="008D2568" w:rsidP="008D6395">
      <w:pPr>
        <w:pStyle w:val="Prrafodelista"/>
        <w:numPr>
          <w:ilvl w:val="0"/>
          <w:numId w:val="1"/>
        </w:numPr>
        <w:spacing w:line="480" w:lineRule="auto"/>
        <w:ind w:left="720" w:hanging="360"/>
        <w:jc w:val="both"/>
        <w:rPr>
          <w:rFonts w:cs="Times New Roman"/>
          <w:szCs w:val="24"/>
          <w:lang w:val="es-ES"/>
        </w:rPr>
      </w:pPr>
      <w:r w:rsidRPr="00617276">
        <w:rPr>
          <w:rFonts w:cs="Times New Roman"/>
          <w:szCs w:val="24"/>
          <w:lang w:val="es-ES"/>
        </w:rPr>
        <w:t>Diseñar e implementar un sistema de procesamiento, transformación y presentación de datos mediante el uso de las TICs.</w:t>
      </w:r>
    </w:p>
    <w:p w14:paraId="40AB65DB" w14:textId="77777777" w:rsidR="008D2568" w:rsidRPr="00617276" w:rsidRDefault="008D2568" w:rsidP="008D6395">
      <w:pPr>
        <w:pStyle w:val="Prrafodelista"/>
        <w:numPr>
          <w:ilvl w:val="0"/>
          <w:numId w:val="1"/>
        </w:numPr>
        <w:spacing w:line="480" w:lineRule="auto"/>
        <w:ind w:left="720" w:hanging="360"/>
        <w:jc w:val="both"/>
        <w:rPr>
          <w:rFonts w:cs="Times New Roman"/>
          <w:szCs w:val="24"/>
          <w:lang w:val="es-ES"/>
        </w:rPr>
      </w:pPr>
      <w:r w:rsidRPr="00617276">
        <w:rPr>
          <w:rFonts w:cs="Times New Roman"/>
          <w:szCs w:val="24"/>
          <w:lang w:val="es-ES"/>
        </w:rPr>
        <w:t>Implementar un algoritmo basado en lógica difusa para definir el tiempo de riego del cultivo.</w:t>
      </w:r>
    </w:p>
    <w:p w14:paraId="24E1DF59" w14:textId="62857137" w:rsidR="008D2568" w:rsidRPr="00617276" w:rsidRDefault="008D2568" w:rsidP="008D6395">
      <w:pPr>
        <w:pStyle w:val="Prrafodelista"/>
        <w:numPr>
          <w:ilvl w:val="0"/>
          <w:numId w:val="1"/>
        </w:numPr>
        <w:spacing w:line="480" w:lineRule="auto"/>
        <w:ind w:left="720" w:hanging="360"/>
        <w:jc w:val="both"/>
        <w:rPr>
          <w:rFonts w:cs="Times New Roman"/>
          <w:szCs w:val="24"/>
          <w:lang w:val="es-ES"/>
        </w:rPr>
      </w:pPr>
      <w:r w:rsidRPr="00617276">
        <w:rPr>
          <w:rFonts w:cs="Times New Roman"/>
          <w:szCs w:val="24"/>
          <w:lang w:val="es-ES"/>
        </w:rPr>
        <w:t>Publicar, descargar y gestionar la información de los sensores mediante el uso de Dashboard (cuadros de mandos).</w:t>
      </w:r>
    </w:p>
    <w:p w14:paraId="08421BB9" w14:textId="7052AB30" w:rsidR="008D2568" w:rsidRPr="00643726" w:rsidRDefault="008D2568" w:rsidP="008D6395">
      <w:pPr>
        <w:pStyle w:val="Prrafodelista"/>
        <w:numPr>
          <w:ilvl w:val="0"/>
          <w:numId w:val="1"/>
        </w:numPr>
        <w:spacing w:line="480" w:lineRule="auto"/>
        <w:jc w:val="both"/>
        <w:rPr>
          <w:rFonts w:cs="Times New Roman"/>
          <w:szCs w:val="24"/>
        </w:rPr>
      </w:pPr>
      <w:r w:rsidRPr="00617276">
        <w:rPr>
          <w:rFonts w:cs="Times New Roman"/>
          <w:szCs w:val="24"/>
          <w:lang w:val="es-ES"/>
        </w:rPr>
        <w:t>Validar y probar el sistema de lógica difusa dentro del cultivo.</w:t>
      </w:r>
    </w:p>
    <w:p w14:paraId="19B88C47" w14:textId="22A76A62" w:rsidR="00777515" w:rsidRPr="00BF25A8" w:rsidRDefault="00643726" w:rsidP="008D6395">
      <w:pPr>
        <w:pStyle w:val="Ttulo2"/>
      </w:pPr>
      <w:bookmarkStart w:id="17" w:name="_Toc60162336"/>
      <w:bookmarkStart w:id="18" w:name="_Toc60162978"/>
      <w:r w:rsidRPr="00BF25A8">
        <w:t>Antecedentes</w:t>
      </w:r>
      <w:bookmarkEnd w:id="17"/>
      <w:bookmarkEnd w:id="18"/>
      <w:r w:rsidRPr="00BF25A8">
        <w:t xml:space="preserve"> </w:t>
      </w:r>
    </w:p>
    <w:p w14:paraId="5BFD2A2F" w14:textId="510FF6DD" w:rsidR="00777515" w:rsidRDefault="00777515" w:rsidP="008D6395">
      <w:pPr>
        <w:spacing w:line="480" w:lineRule="auto"/>
        <w:jc w:val="both"/>
        <w:rPr>
          <w:rFonts w:cs="Times New Roman"/>
          <w:szCs w:val="24"/>
        </w:rPr>
      </w:pPr>
      <w:r>
        <w:t xml:space="preserve">     </w:t>
      </w:r>
      <w:r w:rsidRPr="0046289B">
        <w:rPr>
          <w:rFonts w:cs="Times New Roman"/>
          <w:szCs w:val="24"/>
        </w:rPr>
        <w:t xml:space="preserve">Un riego ineficiente contribuye a la escasez de agua, la contaminación, la degradación de las tierras y a la difusión de enfermedades trasmitidas por el agua. Gran parte de estos recursos híbridos se desperdician. </w:t>
      </w:r>
      <w:r>
        <w:rPr>
          <w:rFonts w:cs="Times New Roman"/>
          <w:szCs w:val="24"/>
        </w:rPr>
        <w:t xml:space="preserve">Según la </w:t>
      </w:r>
      <w:r>
        <w:rPr>
          <w:rFonts w:cs="Times New Roman"/>
          <w:szCs w:val="24"/>
        </w:rPr>
        <w:fldChar w:fldCharType="begin" w:fldLock="1"/>
      </w:r>
      <w:r w:rsidR="00F85366">
        <w:rPr>
          <w:rFonts w:cs="Times New Roman"/>
          <w:szCs w:val="24"/>
        </w:rPr>
        <w:instrText>ADDIN CSL_CITATION {"citationItems":[{"id":"ITEM-1","itemData":{"URL":"http://www.fao.org/FOCUS/S/SpeclPr/spro13-s.htm","author":[{"dropping-particle":"","family":"ONU Agricultura","given":"","non-dropping-particle":"","parse-names":false,"suffix":""}],"container-title":"Programa Especial para la Seguridad Alimentaria","id":"ITEM-1","issued":{"date-parts":[["2020"]]},"title":"Mal manejo del riego: amenaza para los suelos, el agua y la seguridad alimentaria","type":"webpage"},"uris":["http://www.mendeley.com/documents/?uuid=e78ed5dc-ae7e-4046-8e17-6702d5659a38"]}],"mendeley":{"formattedCitation":"(ONU Agricultura, 2020)","manualFormatting":"ONU Agricultura y Alimentación (2020)","plainTextFormattedCitation":"(ONU Agricultura, 2020)","previouslyFormattedCitation":"(ONU Agricultura, 2020)"},"properties":{"noteIndex":0},"schema":"https://github.com/citation-style-language/schema/raw/master/csl-citation.json"}</w:instrText>
      </w:r>
      <w:r>
        <w:rPr>
          <w:rFonts w:cs="Times New Roman"/>
          <w:szCs w:val="24"/>
        </w:rPr>
        <w:fldChar w:fldCharType="separate"/>
      </w:r>
      <w:r w:rsidRPr="00393F76">
        <w:rPr>
          <w:rFonts w:cs="Times New Roman"/>
          <w:noProof/>
          <w:szCs w:val="24"/>
        </w:rPr>
        <w:t xml:space="preserve">ONU Agricultura </w:t>
      </w:r>
      <w:r>
        <w:rPr>
          <w:rFonts w:cs="Times New Roman"/>
          <w:noProof/>
          <w:szCs w:val="24"/>
        </w:rPr>
        <w:t>y Alimentación (</w:t>
      </w:r>
      <w:r w:rsidRPr="00393F76">
        <w:rPr>
          <w:rFonts w:cs="Times New Roman"/>
          <w:noProof/>
          <w:szCs w:val="24"/>
        </w:rPr>
        <w:t>2020)</w:t>
      </w:r>
      <w:r>
        <w:rPr>
          <w:rFonts w:cs="Times New Roman"/>
          <w:szCs w:val="24"/>
        </w:rPr>
        <w:fldChar w:fldCharType="end"/>
      </w:r>
      <w:r>
        <w:rPr>
          <w:rFonts w:cs="Times New Roman"/>
          <w:szCs w:val="24"/>
        </w:rPr>
        <w:t xml:space="preserve"> existe h</w:t>
      </w:r>
      <w:r w:rsidRPr="0046289B">
        <w:rPr>
          <w:rFonts w:cs="Times New Roman"/>
          <w:szCs w:val="24"/>
        </w:rPr>
        <w:t>asta un 60% d</w:t>
      </w:r>
      <w:r>
        <w:rPr>
          <w:rFonts w:cs="Times New Roman"/>
          <w:szCs w:val="24"/>
        </w:rPr>
        <w:t>e</w:t>
      </w:r>
      <w:r w:rsidRPr="0046289B">
        <w:rPr>
          <w:rFonts w:cs="Times New Roman"/>
          <w:szCs w:val="24"/>
        </w:rPr>
        <w:t xml:space="preserve">l agua </w:t>
      </w:r>
      <w:r>
        <w:rPr>
          <w:rFonts w:cs="Times New Roman"/>
          <w:szCs w:val="24"/>
        </w:rPr>
        <w:t xml:space="preserve">que </w:t>
      </w:r>
      <w:r w:rsidRPr="0046289B">
        <w:rPr>
          <w:rFonts w:cs="Times New Roman"/>
          <w:szCs w:val="24"/>
        </w:rPr>
        <w:t>a menudo no llega a los cultivos y se pierde por filtraciones de canales, escapes, escurrimientos y evaporación improductiva, aunque parte de esta agua llega al río o a las corrientes subterráneas, lo que permite que otras personas la utilicen más adelante.</w:t>
      </w:r>
    </w:p>
    <w:p w14:paraId="1A4831C8" w14:textId="040D17F0" w:rsidR="00777515" w:rsidRDefault="00777515" w:rsidP="008D6395">
      <w:pPr>
        <w:spacing w:line="480" w:lineRule="auto"/>
        <w:ind w:firstLine="360"/>
        <w:jc w:val="both"/>
        <w:rPr>
          <w:rFonts w:cs="Times New Roman"/>
          <w:szCs w:val="24"/>
        </w:rPr>
      </w:pPr>
      <w:r w:rsidRPr="3B4C8AC3">
        <w:rPr>
          <w:rFonts w:cs="Times New Roman"/>
          <w:szCs w:val="24"/>
        </w:rPr>
        <w:t>En el 2016 fue presentado el “</w:t>
      </w:r>
      <w:r w:rsidRPr="3B4C8AC3">
        <w:rPr>
          <w:rFonts w:cs="Times New Roman"/>
          <w:i/>
          <w:iCs/>
          <w:szCs w:val="24"/>
        </w:rPr>
        <w:t>Sistema automatizado de riego por aspersión para el Jardín ubicado en la parte lateral del bloque de aulas #2 de Uniandes Quevedo”</w:t>
      </w:r>
      <w:r w:rsidRPr="3B4C8AC3">
        <w:rPr>
          <w:rFonts w:cs="Times New Roman"/>
          <w:szCs w:val="24"/>
        </w:rPr>
        <w:t xml:space="preserve"> por </w:t>
      </w:r>
      <w:r w:rsidRPr="3B4C8AC3">
        <w:rPr>
          <w:rFonts w:cs="Times New Roman"/>
          <w:szCs w:val="24"/>
        </w:rPr>
        <w:fldChar w:fldCharType="begin" w:fldLock="1"/>
      </w:r>
      <w:r w:rsidRPr="3B4C8AC3">
        <w:rPr>
          <w:rFonts w:cs="Times New Roman"/>
          <w:szCs w:val="24"/>
        </w:rPr>
        <w:instrText>ADDIN CSL_CITATION {"citationItems":[{"id":"ITEM-1","itemData":{"abstract":"La investigación que se presenta aborda la actualidad relativa a los empleos de la tecnología y la automatización para ahorrar agua, se fundamenta en el problema científico ¿Cómo contribuir a la automatización de los sistemas de riego de jardines en la universidad UNIANDES-Quevedo? Donde a partir de una investigación de tipo experimental y empleando diversos métodos de carácter teórico, empíricos y estadísticos matemáticos se ha podido determinar la veracidad del problema y plantear una solución, la cual consiste en el diseño de un prototipo de sistema automatizado para el riego de jardines, un paso intermedio para la escalabilidad a nivel de institución de esta experiencia. La investigación arroja resultados positivos contando con el sistema diseñado a nivel de realización práctica, que ha sido implementado con sus respectivas pruebas en el área del jardín de la Universidad.","author":[{"dropping-particle":"","family":"Laverde","given":"Jeannette","non-dropping-particle":"","parse-names":false,"suffix":""}],"id":"ITEM-1","issued":{"date-parts":[["2016"]]},"number-of-pages":"104","publisher":"Universidad Regional Autónoma de los Andes","title":"SISTEMA AUTOMATIZADO DE RIEGO POR ASPERSIÓN PARA EL JARDÍN UBICADO EN LA PARTE LATERAL DEL BLOQUE DE AULAS #2 DE UNIANDES QUEVEDO AUTORA","type":"thesis"},"uris":["http://www.mendeley.com/documents/?uuid=d0ac4998-8ad1-4228-a0b8-2932bdc6d8c4"]}],"mendeley":{"formattedCitation":"(Laverde, 2016)","plainTextFormattedCitation":"(Laverde, 2016)","previouslyFormattedCitation":"(Laverde, 2016)"},"properties":{"noteIndex":0},"schema":"https://github.com/citation-style-language/schema/raw/master/csl-citation.json"}</w:instrText>
      </w:r>
      <w:r w:rsidRPr="3B4C8AC3">
        <w:rPr>
          <w:rFonts w:cs="Times New Roman"/>
          <w:szCs w:val="24"/>
        </w:rPr>
        <w:fldChar w:fldCharType="separate"/>
      </w:r>
      <w:r w:rsidRPr="3B4C8AC3">
        <w:rPr>
          <w:rFonts w:cs="Times New Roman"/>
          <w:noProof/>
          <w:szCs w:val="24"/>
        </w:rPr>
        <w:t>(Laverde, 2016)</w:t>
      </w:r>
      <w:r w:rsidRPr="3B4C8AC3">
        <w:rPr>
          <w:rFonts w:cs="Times New Roman"/>
          <w:szCs w:val="24"/>
        </w:rPr>
        <w:fldChar w:fldCharType="end"/>
      </w:r>
      <w:r w:rsidRPr="3B4C8AC3">
        <w:rPr>
          <w:rFonts w:cs="Times New Roman"/>
          <w:szCs w:val="24"/>
        </w:rPr>
        <w:t xml:space="preserve"> con el objetivo de dar apoyo a todos los cultivos con la aplicación de hidratación </w:t>
      </w:r>
      <w:r w:rsidR="00C14B57">
        <w:rPr>
          <w:rFonts w:cs="Times New Roman"/>
          <w:szCs w:val="24"/>
        </w:rPr>
        <w:t>con</w:t>
      </w:r>
      <w:r w:rsidRPr="3B4C8AC3">
        <w:rPr>
          <w:rFonts w:cs="Times New Roman"/>
          <w:szCs w:val="24"/>
        </w:rPr>
        <w:t xml:space="preserve"> base a las necesidades de parámetros como: La temperatura ambiental y humedad relativa de la tierra al cultivo a fin de poder comparar un posible ahorro de agua </w:t>
      </w:r>
      <w:r w:rsidRPr="3B4C8AC3">
        <w:rPr>
          <w:rFonts w:cs="Times New Roman"/>
          <w:szCs w:val="24"/>
        </w:rPr>
        <w:lastRenderedPageBreak/>
        <w:t>frente a sistemas de riego convencionales. El estudio es concebido como una investigación de campo del tipo descriptiva y de campo que permita aseverar la pertinencia, vialidad y significación práctica de la investigación que puede ser escalado a otras áreas para satisfaces las necesidades de irrigación.</w:t>
      </w:r>
    </w:p>
    <w:p w14:paraId="5EAA7DED" w14:textId="602055C1" w:rsidR="00777515" w:rsidRDefault="00777515" w:rsidP="008D6395">
      <w:pPr>
        <w:spacing w:line="480" w:lineRule="auto"/>
        <w:jc w:val="both"/>
        <w:rPr>
          <w:rFonts w:cs="Times New Roman"/>
          <w:szCs w:val="24"/>
        </w:rPr>
      </w:pPr>
      <w:r w:rsidRPr="3B4C8AC3">
        <w:rPr>
          <w:rFonts w:cs="Times New Roman"/>
          <w:szCs w:val="24"/>
        </w:rPr>
        <w:t xml:space="preserve">     En este ámbito, los autores </w:t>
      </w:r>
      <w:r w:rsidRPr="3B4C8AC3">
        <w:rPr>
          <w:rFonts w:cs="Times New Roman"/>
          <w:szCs w:val="24"/>
        </w:rPr>
        <w:fldChar w:fldCharType="begin" w:fldLock="1"/>
      </w:r>
      <w:r w:rsidR="00F7597A">
        <w:rPr>
          <w:rFonts w:cs="Times New Roman"/>
          <w:szCs w:val="24"/>
        </w:rPr>
        <w:instrText>ADDIN CSL_CITATION {"citationItems":[{"id":"ITEM-1","itemData":{"abstract":"La presente tesis titulada “Diseño e implementación de un sistema de riego automatizado y controlado de forma inalámbrica para una finca ubicada en el sector popular de Balerio Estacio”, la que se realizó con el fin de utilizar la tecnología que hoy en día ha avanzado mucho para llevarla al campo y ayudar en esta ardua labor agrícola y a la vez beneficiar a las familias que habitan este sector marginal de Guayaquil. Para este sistema automatizado se aplicó la electrónica a los sistemas domóticos ya que éstos son los que permiten realizar tareas de control dentro y fuera del hogar. Este control se implementó con el Microcontrolador 16F877A que es el que realiza toda la operación de control del sistema de riego, y la programación se la realizó con el software microcode studio plus. El sistema cuenta con 2 sensores de nivel de agua, el uno ubicado en el reservorio de irrigación y el otro en un pozo localizado a 170 m de distancia de la zona de cultivo que es donde se bombea el agua, estos controlan los niveles del reservorio y pozo, y el encendido de esta bomba es por comunicación inalámbrica, utilizando los módulos XBee pro ya que la distancia entre estos es larga.","author":[{"dropping-particle":"","family":"Vásconez","given":"Juan","non-dropping-particle":"","parse-names":false,"suffix":""},{"dropping-particle":"","family":"Chamba","given":"Felipe","non-dropping-particle":"","parse-names":false,"suffix":""}],"id":"ITEM-1","issued":{"date-parts":[["2013"]]},"number-of-pages":"1-144","publisher":"Universidad Politécnica Salesiana sede Guayaquil","title":"Diseño e Implementacion de un Sistema de Riego Automatizado y Controlado De Forma Inalambrica para una Finca Ubicada en el Sector Popular de Balerio","type":"thesis"},"uris":["http://www.mendeley.com/documents/?uuid=d2b7bcc1-703f-4ab6-a473-b20eeb50b01e"]}],"mendeley":{"formattedCitation":"(Vásconez &amp; Chamba, 2013)","manualFormatting":"Vásconez y Chamba (2013)","plainTextFormattedCitation":"(Vásconez &amp; Chamba, 2013)","previouslyFormattedCitation":"(Vásconez &amp; Chamba, 2013)"},"properties":{"noteIndex":0},"schema":"https://github.com/citation-style-language/schema/raw/master/csl-citation.json"}</w:instrText>
      </w:r>
      <w:r w:rsidRPr="3B4C8AC3">
        <w:rPr>
          <w:rFonts w:cs="Times New Roman"/>
          <w:szCs w:val="24"/>
        </w:rPr>
        <w:fldChar w:fldCharType="separate"/>
      </w:r>
      <w:r w:rsidRPr="3B4C8AC3">
        <w:rPr>
          <w:rFonts w:cs="Times New Roman"/>
          <w:noProof/>
          <w:szCs w:val="24"/>
        </w:rPr>
        <w:t>Vásconez y Chamba</w:t>
      </w:r>
      <w:r w:rsidR="00366E52">
        <w:rPr>
          <w:rFonts w:cs="Times New Roman"/>
          <w:noProof/>
          <w:szCs w:val="24"/>
        </w:rPr>
        <w:t xml:space="preserve"> (</w:t>
      </w:r>
      <w:r w:rsidRPr="3B4C8AC3">
        <w:rPr>
          <w:rFonts w:cs="Times New Roman"/>
          <w:noProof/>
          <w:szCs w:val="24"/>
        </w:rPr>
        <w:t>2013)</w:t>
      </w:r>
      <w:r w:rsidRPr="3B4C8AC3">
        <w:rPr>
          <w:rFonts w:cs="Times New Roman"/>
          <w:szCs w:val="24"/>
        </w:rPr>
        <w:fldChar w:fldCharType="end"/>
      </w:r>
      <w:r w:rsidRPr="3B4C8AC3">
        <w:rPr>
          <w:rFonts w:cs="Times New Roman"/>
          <w:szCs w:val="24"/>
        </w:rPr>
        <w:t>, presentaron el “</w:t>
      </w:r>
      <w:r w:rsidRPr="3B4C8AC3">
        <w:rPr>
          <w:rFonts w:cs="Times New Roman"/>
          <w:i/>
          <w:iCs/>
          <w:szCs w:val="24"/>
        </w:rPr>
        <w:t>Diseño e implementación de un sistema de riego automatizado y controlado de forma inalámbrica para una finca ubicada en el sector popular de Balerio Estacio”</w:t>
      </w:r>
      <w:r w:rsidRPr="3B4C8AC3">
        <w:rPr>
          <w:rFonts w:cs="Times New Roman"/>
          <w:szCs w:val="24"/>
        </w:rPr>
        <w:t>. Este trabajo establece como objetivo el proceso de la irrigación del terreno agrícola comunicándose con mensajes SMS a varios teléfonos sobre todo en población con bajos recursos económicos. Todo a través de la recolección de información de datos en tiempo real para el accionamiento de los sistemas y el método deductivo para determinar rangos de humedad necesarios para el riego del terreno haciendo un análisis de humedad irrigando desde el agua en diferentes áreas. Como conclusión</w:t>
      </w:r>
      <w:r w:rsidR="00A41E89">
        <w:rPr>
          <w:rFonts w:cs="Times New Roman"/>
          <w:szCs w:val="24"/>
        </w:rPr>
        <w:t xml:space="preserve"> se determina que </w:t>
      </w:r>
      <w:r w:rsidR="003D2D80">
        <w:rPr>
          <w:rFonts w:cs="Times New Roman"/>
          <w:szCs w:val="24"/>
        </w:rPr>
        <w:t xml:space="preserve">entre </w:t>
      </w:r>
      <w:r w:rsidRPr="3B4C8AC3">
        <w:rPr>
          <w:rFonts w:cs="Times New Roman"/>
          <w:szCs w:val="24"/>
        </w:rPr>
        <w:t xml:space="preserve">el envío y recepción de mensajes </w:t>
      </w:r>
      <w:r w:rsidR="003D2D80">
        <w:rPr>
          <w:rFonts w:cs="Times New Roman"/>
          <w:szCs w:val="24"/>
        </w:rPr>
        <w:t>toma un</w:t>
      </w:r>
      <w:r w:rsidRPr="3B4C8AC3">
        <w:rPr>
          <w:rFonts w:cs="Times New Roman"/>
          <w:szCs w:val="24"/>
        </w:rPr>
        <w:t xml:space="preserve"> tiempo de aproximadamente 45 segundos con cobertura bastante amplio de la operadora CLARO para la activación del riego, los sensores de humedad funcionaron de manera aceptable con valores aproximados a los que normalmente entregan los sensores de alta precisión.</w:t>
      </w:r>
    </w:p>
    <w:p w14:paraId="75AF016D" w14:textId="688880A0" w:rsidR="00106F6F" w:rsidRPr="004101A1" w:rsidRDefault="00777515" w:rsidP="008D6395">
      <w:pPr>
        <w:spacing w:line="480" w:lineRule="auto"/>
        <w:jc w:val="both"/>
        <w:rPr>
          <w:rFonts w:cs="Times New Roman"/>
          <w:szCs w:val="24"/>
        </w:rPr>
      </w:pPr>
      <w:r w:rsidRPr="452E55EA">
        <w:rPr>
          <w:rFonts w:cs="Times New Roman"/>
          <w:szCs w:val="24"/>
        </w:rPr>
        <w:t xml:space="preserve">     En este contexto, en el año 2018 los autores</w:t>
      </w:r>
      <w:r w:rsidRPr="452E55EA">
        <w:rPr>
          <w:rFonts w:cs="Times New Roman"/>
          <w:i/>
          <w:iCs/>
          <w:szCs w:val="24"/>
        </w:rPr>
        <w:t xml:space="preserve"> </w:t>
      </w:r>
      <w:r w:rsidRPr="452E55EA">
        <w:rPr>
          <w:rFonts w:cs="Times New Roman"/>
          <w:i/>
          <w:iCs/>
          <w:szCs w:val="24"/>
        </w:rPr>
        <w:fldChar w:fldCharType="begin" w:fldLock="1"/>
      </w:r>
      <w:r w:rsidR="009F4FF8">
        <w:rPr>
          <w:rFonts w:cs="Times New Roman"/>
          <w:i/>
          <w:iCs/>
          <w:szCs w:val="24"/>
        </w:rPr>
        <w:instrText>ADDIN CSL_CITATION {"citationItems":[{"id":"ITEM-1","itemData":{"ISBN":"0940076748","abstract":"La presente investigación se basó en la optimización de los sistemas de riego de los cultivos de cacao del recinto Playa seca del cantón El triunfo. Debido a que los actuales sistemas de riego ocasionan desperdicio de agua, con la finalidad de optimizar el consumo de agua se ha propuesto el diseño de un sistema de riego automatizado por goteo, para reducir los niveles de recurso hídrico destinados para el riego de los cultivos de cacao. Este sistema está basado en una placa Arduino que por medio de relés controlan electroválvulas que permiten el paso del agua a través de tuberías para distribuirlas a cada una de las zonas de riego del cultivo, y en la que se emplean sensores como humedad del suelo y lluvia para medir las variables y tomar las decisiones de riego solamente cuando la planta lo necesite de manera automatizada.","author":[{"dropping-particle":"","family":"Escobar","given":"César","non-dropping-particle":"","parse-names":false,"suffix":""},{"dropping-particle":"","family":"Farfán","given":"Karina","non-dropping-particle":"","parse-names":false,"suffix":""}],"id":"ITEM-1","issued":{"date-parts":[["2018"]]},"number-of-pages":"2018","publisher":"Universidad de Guayaquil","title":"Diseño de un Sistema de Riego para la Implementación de Cultivos Automatizados en el recinto Playa Seca del cantón El Triunfo","type":"thesis"},"uris":["http://www.mendeley.com/documents/?uuid=249873cb-fd59-44d9-8e75-f9ef9c24b162"]}],"mendeley":{"formattedCitation":"(Escobar &amp; Farfán, 2018)","manualFormatting":"Escobar y Farfán (2018)","plainTextFormattedCitation":"(Escobar &amp; Farfán, 2018)","previouslyFormattedCitation":"(Escobar &amp; Farfán, 2018)"},"properties":{"noteIndex":0},"schema":"https://github.com/citation-style-language/schema/raw/master/csl-citation.json"}</w:instrText>
      </w:r>
      <w:r w:rsidRPr="452E55EA">
        <w:rPr>
          <w:rFonts w:cs="Times New Roman"/>
          <w:i/>
          <w:iCs/>
          <w:szCs w:val="24"/>
        </w:rPr>
        <w:fldChar w:fldCharType="separate"/>
      </w:r>
      <w:r w:rsidRPr="452E55EA">
        <w:rPr>
          <w:rFonts w:cs="Times New Roman"/>
          <w:noProof/>
          <w:szCs w:val="24"/>
        </w:rPr>
        <w:t xml:space="preserve">Escobar </w:t>
      </w:r>
      <w:r w:rsidR="009F4FF8">
        <w:rPr>
          <w:rFonts w:cs="Times New Roman"/>
          <w:noProof/>
          <w:szCs w:val="24"/>
        </w:rPr>
        <w:t>y</w:t>
      </w:r>
      <w:r w:rsidRPr="452E55EA">
        <w:rPr>
          <w:rFonts w:cs="Times New Roman"/>
          <w:noProof/>
          <w:szCs w:val="24"/>
        </w:rPr>
        <w:t xml:space="preserve"> Farfán</w:t>
      </w:r>
      <w:r w:rsidR="00A84690">
        <w:rPr>
          <w:rFonts w:cs="Times New Roman"/>
          <w:noProof/>
          <w:szCs w:val="24"/>
        </w:rPr>
        <w:t xml:space="preserve"> (</w:t>
      </w:r>
      <w:r w:rsidRPr="452E55EA">
        <w:rPr>
          <w:rFonts w:cs="Times New Roman"/>
          <w:noProof/>
          <w:szCs w:val="24"/>
        </w:rPr>
        <w:t>2018)</w:t>
      </w:r>
      <w:r w:rsidRPr="452E55EA">
        <w:rPr>
          <w:rFonts w:cs="Times New Roman"/>
          <w:i/>
          <w:iCs/>
          <w:szCs w:val="24"/>
        </w:rPr>
        <w:fldChar w:fldCharType="end"/>
      </w:r>
      <w:r w:rsidRPr="452E55EA">
        <w:rPr>
          <w:rFonts w:cs="Times New Roman"/>
          <w:szCs w:val="24"/>
        </w:rPr>
        <w:t xml:space="preserve"> presentaron un proyecto de campo cuyo objetivo es optimizar el sistema de riego al cultivo de cacao para el ahorro de agua con un sistema de riego por goteo utilizando componentes electrónicos para recolectar datos de humedad de suelo y lluvia para la toma de decisiones. Como conclusión se llegó a proveer un ahorro de agua, energía eléctrica y recurso</w:t>
      </w:r>
      <w:r w:rsidR="009F4FF8">
        <w:rPr>
          <w:rFonts w:cs="Times New Roman"/>
          <w:szCs w:val="24"/>
        </w:rPr>
        <w:t>s</w:t>
      </w:r>
      <w:r w:rsidRPr="452E55EA">
        <w:rPr>
          <w:rFonts w:cs="Times New Roman"/>
          <w:szCs w:val="24"/>
        </w:rPr>
        <w:t xml:space="preserve"> humano.</w:t>
      </w:r>
    </w:p>
    <w:p w14:paraId="7E4ED7F8" w14:textId="14221B58" w:rsidR="0026716F" w:rsidRPr="00BF25A8" w:rsidRDefault="002458F3" w:rsidP="00B519AD">
      <w:pPr>
        <w:pStyle w:val="Ttulo1"/>
      </w:pPr>
      <w:bookmarkStart w:id="19" w:name="_Toc51482508"/>
      <w:bookmarkStart w:id="20" w:name="_Toc51482677"/>
      <w:bookmarkStart w:id="21" w:name="_Toc51483208"/>
      <w:bookmarkStart w:id="22" w:name="_Toc51483407"/>
      <w:bookmarkStart w:id="23" w:name="_Toc51484098"/>
      <w:bookmarkStart w:id="24" w:name="_Toc60162337"/>
      <w:bookmarkStart w:id="25" w:name="_Toc60162979"/>
      <w:r w:rsidRPr="00BF25A8">
        <w:t xml:space="preserve">Capítulo </w:t>
      </w:r>
      <w:bookmarkEnd w:id="19"/>
      <w:bookmarkEnd w:id="20"/>
      <w:bookmarkEnd w:id="21"/>
      <w:bookmarkEnd w:id="22"/>
      <w:r w:rsidR="00EC3044" w:rsidRPr="00BF25A8">
        <w:t>II</w:t>
      </w:r>
      <w:bookmarkEnd w:id="23"/>
      <w:bookmarkEnd w:id="24"/>
      <w:bookmarkEnd w:id="25"/>
      <w:r w:rsidR="0092231B">
        <w:t>:</w:t>
      </w:r>
      <w:bookmarkStart w:id="26" w:name="_Toc51482509"/>
      <w:bookmarkStart w:id="27" w:name="_Toc51482678"/>
      <w:bookmarkStart w:id="28" w:name="_Toc51483209"/>
      <w:bookmarkStart w:id="29" w:name="_Toc51483408"/>
      <w:bookmarkStart w:id="30" w:name="_Toc51484099"/>
      <w:bookmarkStart w:id="31" w:name="_Toc60162338"/>
      <w:bookmarkStart w:id="32" w:name="_Toc60162980"/>
      <w:r w:rsidR="0092231B">
        <w:t xml:space="preserve"> </w:t>
      </w:r>
      <w:r w:rsidRPr="00BF25A8">
        <w:t>Fundamentos teóricos</w:t>
      </w:r>
      <w:bookmarkEnd w:id="26"/>
      <w:bookmarkEnd w:id="27"/>
      <w:bookmarkEnd w:id="28"/>
      <w:bookmarkEnd w:id="29"/>
      <w:bookmarkEnd w:id="30"/>
      <w:bookmarkEnd w:id="31"/>
      <w:bookmarkEnd w:id="32"/>
    </w:p>
    <w:p w14:paraId="3A5395A4" w14:textId="52E21019" w:rsidR="006F63AF" w:rsidRPr="00BF25A8" w:rsidRDefault="008646D4" w:rsidP="0092231B">
      <w:pPr>
        <w:pStyle w:val="Ttulo2"/>
      </w:pPr>
      <w:r w:rsidRPr="00BF25A8">
        <w:t xml:space="preserve"> </w:t>
      </w:r>
      <w:bookmarkStart w:id="33" w:name="_Toc60162339"/>
      <w:bookmarkStart w:id="34" w:name="_Toc60162981"/>
      <w:r w:rsidR="006F63AF" w:rsidRPr="00BF25A8">
        <w:t>L</w:t>
      </w:r>
      <w:r w:rsidR="00094C3F" w:rsidRPr="00BF25A8">
        <w:t>ógica difusa</w:t>
      </w:r>
      <w:bookmarkEnd w:id="33"/>
      <w:bookmarkEnd w:id="34"/>
      <w:r w:rsidRPr="00BF25A8">
        <w:t xml:space="preserve"> </w:t>
      </w:r>
    </w:p>
    <w:p w14:paraId="0F114259" w14:textId="670A22CD" w:rsidR="00896E72" w:rsidRPr="00617276" w:rsidRDefault="006D46A3" w:rsidP="001B0986">
      <w:pPr>
        <w:spacing w:line="480" w:lineRule="auto"/>
        <w:jc w:val="both"/>
        <w:rPr>
          <w:rFonts w:cs="Times New Roman"/>
          <w:szCs w:val="24"/>
          <w:lang w:val="es-ES"/>
        </w:rPr>
      </w:pPr>
      <w:r w:rsidRPr="00617276">
        <w:rPr>
          <w:rFonts w:cs="Times New Roman"/>
          <w:szCs w:val="24"/>
        </w:rPr>
        <w:t xml:space="preserve">     </w:t>
      </w:r>
      <w:r w:rsidR="009F4FF8">
        <w:rPr>
          <w:rFonts w:cs="Times New Roman"/>
          <w:szCs w:val="24"/>
        </w:rPr>
        <w:t>L</w:t>
      </w:r>
      <w:r w:rsidR="00AB57D3" w:rsidRPr="00617276">
        <w:rPr>
          <w:rFonts w:cs="Times New Roman"/>
          <w:szCs w:val="24"/>
        </w:rPr>
        <w:t xml:space="preserve">a </w:t>
      </w:r>
      <w:r w:rsidR="009A70C3" w:rsidRPr="00617276">
        <w:rPr>
          <w:rFonts w:cs="Times New Roman"/>
          <w:szCs w:val="24"/>
          <w:lang w:val="es-ES"/>
        </w:rPr>
        <w:t>lógica</w:t>
      </w:r>
      <w:r w:rsidR="00AB57D3" w:rsidRPr="00617276">
        <w:rPr>
          <w:rFonts w:cs="Times New Roman"/>
          <w:szCs w:val="24"/>
          <w:lang w:val="es-ES"/>
        </w:rPr>
        <w:t xml:space="preserve"> difusa es una extensión de la lógica booleana de Lotfi Zadeh en 1965 basada en teoría matemática de conjuntos difusos</w:t>
      </w:r>
      <w:r w:rsidR="00A50446" w:rsidRPr="00617276">
        <w:rPr>
          <w:rFonts w:cs="Times New Roman"/>
          <w:szCs w:val="24"/>
          <w:lang w:val="es-ES"/>
        </w:rPr>
        <w:t xml:space="preserve">, al introducir la </w:t>
      </w:r>
      <w:r w:rsidR="00D63E48" w:rsidRPr="00617276">
        <w:rPr>
          <w:rFonts w:cs="Times New Roman"/>
          <w:szCs w:val="24"/>
          <w:lang w:val="es-ES"/>
        </w:rPr>
        <w:t>noción</w:t>
      </w:r>
      <w:r w:rsidR="00A50446" w:rsidRPr="00617276">
        <w:rPr>
          <w:rFonts w:cs="Times New Roman"/>
          <w:szCs w:val="24"/>
          <w:lang w:val="es-ES"/>
        </w:rPr>
        <w:t xml:space="preserve"> de grado en la verificación de </w:t>
      </w:r>
      <w:r w:rsidR="00A50446" w:rsidRPr="00617276">
        <w:rPr>
          <w:rFonts w:cs="Times New Roman"/>
          <w:szCs w:val="24"/>
          <w:lang w:val="es-ES"/>
        </w:rPr>
        <w:lastRenderedPageBreak/>
        <w:t xml:space="preserve">una condición, permitiendo </w:t>
      </w:r>
      <w:r w:rsidR="00D63E48" w:rsidRPr="00617276">
        <w:rPr>
          <w:rFonts w:cs="Times New Roman"/>
          <w:szCs w:val="24"/>
          <w:lang w:val="es-ES"/>
        </w:rPr>
        <w:t>así</w:t>
      </w:r>
      <w:r w:rsidR="00A50446" w:rsidRPr="00617276">
        <w:rPr>
          <w:rFonts w:cs="Times New Roman"/>
          <w:szCs w:val="24"/>
          <w:lang w:val="es-ES"/>
        </w:rPr>
        <w:t xml:space="preserve"> una condición de estar en un estado que no sea verdadero o falso, la lógica difusa proporciona una flexibilidad de razonamiento, lo que permite tener en cuenta </w:t>
      </w:r>
      <w:r w:rsidR="008E5133" w:rsidRPr="00617276">
        <w:rPr>
          <w:rFonts w:cs="Times New Roman"/>
          <w:szCs w:val="24"/>
          <w:lang w:val="es-ES"/>
        </w:rPr>
        <w:t>inexactitudes</w:t>
      </w:r>
      <w:r w:rsidR="00A50446" w:rsidRPr="00617276">
        <w:rPr>
          <w:rFonts w:cs="Times New Roman"/>
          <w:szCs w:val="24"/>
          <w:lang w:val="es-ES"/>
        </w:rPr>
        <w:t xml:space="preserve"> e incertidumbres</w:t>
      </w:r>
      <w:r w:rsidR="009F4FF8" w:rsidRPr="00617276">
        <w:rPr>
          <w:rFonts w:cs="Times New Roman"/>
          <w:szCs w:val="24"/>
        </w:rPr>
        <w:t xml:space="preserve"> </w:t>
      </w:r>
      <w:r w:rsidR="009F4FF8" w:rsidRPr="00617276">
        <w:rPr>
          <w:rFonts w:cs="Times New Roman"/>
          <w:szCs w:val="24"/>
        </w:rPr>
        <w:fldChar w:fldCharType="begin" w:fldLock="1"/>
      </w:r>
      <w:r w:rsidR="009F4FF8">
        <w:rPr>
          <w:rFonts w:cs="Times New Roman"/>
          <w:szCs w:val="24"/>
        </w:rPr>
        <w:instrText>ADDIN CSL_CITATION {"citationItems":[{"id":"ITEM-1","itemData":{"DOI":"10.2298/fuee0502319m","ISSN":"0353-3670","abstract":"Since fuzzy logic has been mostly used for control and measurement in industry, this paper, firstly, describes fuzzy controls in the past, at present and in the future. Next, introduction to fuzzy logic and control is presented in a tutorial fashion. Lastly, practical examples of fuzzy control applications are given.","author":[{"dropping-particle":"","family":"Dote","given":"Yasuhiko","non-dropping-particle":"","parse-names":false,"suffix":""}],"container-title":"IECON Proceedings (Industrial Electronics Conference)","id":"ITEM-1","issue":"January","issued":{"date-parts":[["2013"]]},"page":"50-56","title":"Introduction to fuzzy logic","type":"article-journal","volume":"1"},"uris":["http://www.mendeley.com/documents/?uuid=e6dda36d-74fb-4f5f-819a-0b2309fa949b","http://www.mendeley.com/documents/?uuid=e51a36f3-51d3-4155-99f4-d8ef70bc5992"]}],"mendeley":{"formattedCitation":"(Dote, 2013)","manualFormatting":"(Dote, 2013)","plainTextFormattedCitation":"(Dote, 2013)","previouslyFormattedCitation":"(Dote, 2013)"},"properties":{"noteIndex":0},"schema":"https://github.com/citation-style-language/schema/raw/master/csl-citation.json"}</w:instrText>
      </w:r>
      <w:r w:rsidR="009F4FF8" w:rsidRPr="00617276">
        <w:rPr>
          <w:rFonts w:cs="Times New Roman"/>
          <w:szCs w:val="24"/>
        </w:rPr>
        <w:fldChar w:fldCharType="separate"/>
      </w:r>
      <w:r w:rsidR="009F4FF8">
        <w:rPr>
          <w:rFonts w:cs="Times New Roman"/>
          <w:noProof/>
          <w:szCs w:val="24"/>
        </w:rPr>
        <w:t>(D</w:t>
      </w:r>
      <w:r w:rsidR="009F4FF8" w:rsidRPr="00617276">
        <w:rPr>
          <w:rFonts w:cs="Times New Roman"/>
          <w:noProof/>
          <w:szCs w:val="24"/>
        </w:rPr>
        <w:t>ote</w:t>
      </w:r>
      <w:r w:rsidR="009F4FF8">
        <w:rPr>
          <w:rFonts w:cs="Times New Roman"/>
          <w:noProof/>
          <w:szCs w:val="24"/>
        </w:rPr>
        <w:t xml:space="preserve">, </w:t>
      </w:r>
      <w:r w:rsidR="009F4FF8" w:rsidRPr="00617276">
        <w:rPr>
          <w:rFonts w:cs="Times New Roman"/>
          <w:noProof/>
          <w:szCs w:val="24"/>
        </w:rPr>
        <w:t>2013)</w:t>
      </w:r>
      <w:r w:rsidR="009F4FF8" w:rsidRPr="00617276">
        <w:rPr>
          <w:rFonts w:cs="Times New Roman"/>
          <w:szCs w:val="24"/>
        </w:rPr>
        <w:fldChar w:fldCharType="end"/>
      </w:r>
      <w:r w:rsidR="009F4FF8">
        <w:rPr>
          <w:rFonts w:cs="Times New Roman"/>
          <w:szCs w:val="24"/>
        </w:rPr>
        <w:t>.</w:t>
      </w:r>
    </w:p>
    <w:p w14:paraId="14F11C55" w14:textId="39B69101" w:rsidR="000E5E63" w:rsidRPr="00617276" w:rsidRDefault="006D46A3" w:rsidP="001B0986">
      <w:pPr>
        <w:spacing w:line="480" w:lineRule="auto"/>
        <w:jc w:val="both"/>
        <w:rPr>
          <w:rFonts w:cs="Times New Roman"/>
          <w:szCs w:val="24"/>
          <w:lang w:val="es-ES"/>
        </w:rPr>
      </w:pPr>
      <w:r w:rsidRPr="00617276">
        <w:rPr>
          <w:rFonts w:cs="Times New Roman"/>
          <w:szCs w:val="24"/>
          <w:lang w:val="es-ES"/>
        </w:rPr>
        <w:t xml:space="preserve">     </w:t>
      </w:r>
      <w:r w:rsidR="002422C2" w:rsidRPr="00617276">
        <w:rPr>
          <w:rFonts w:cs="Times New Roman"/>
          <w:szCs w:val="24"/>
          <w:lang w:val="es-ES"/>
        </w:rPr>
        <w:t>Por otro lado,</w:t>
      </w:r>
      <w:r w:rsidR="009E23B5" w:rsidRPr="00617276">
        <w:rPr>
          <w:rFonts w:cs="Times New Roman"/>
          <w:szCs w:val="24"/>
          <w:lang w:val="es-ES"/>
        </w:rPr>
        <w:t xml:space="preserve"> </w:t>
      </w:r>
      <w:r w:rsidR="009E23B5" w:rsidRPr="00617276">
        <w:rPr>
          <w:rFonts w:cs="Times New Roman"/>
          <w:szCs w:val="24"/>
          <w:lang w:val="es-ES"/>
        </w:rPr>
        <w:fldChar w:fldCharType="begin" w:fldLock="1"/>
      </w:r>
      <w:r w:rsidR="00444973" w:rsidRPr="00617276">
        <w:rPr>
          <w:rFonts w:cs="Times New Roman"/>
          <w:szCs w:val="24"/>
          <w:lang w:val="es-ES"/>
        </w:rPr>
        <w:instrText>ADDIN CSL_CITATION {"citationItems":[{"id":"ITEM-1","itemData":{"DOI":"10.4018/978-1-46660-294-6","ISBN":"9781466602946","abstract":"Recent advances in computing and communication have caused a significant shift in wireless sensor network (WSN) research and brought it close to achieving its original vision. WSNs have gained much attention in both public and research committees, because they are expected to bring the interaction between humans, environment, and machines to a new paradigm. The development of WSN requires technology from three different research areas: sensing, communication, and computing (including hardware, software, and algorithms). Combined and separate advancements in each of these areas have driven research in WSN. Small and inexpensive sensors based on Micro-electro mechanical system (MEMS) technology, wireless networks, and inexpensive low power processors allow the deployment of wireless ad-hoc networks for various applications. This chapter discusses about WSN, industrial WSN, and technical challenges. One of the major challenges is reduction in power consumption. The chapter also discusses some of the major industrial applications and two case-studies of fire-fighting and home healthcare.","author":[{"dropping-particle":"","family":"Johnston","given":"Lindsay","non-dropping-particle":"","parse-names":false,"suffix":""},{"dropping-particle":"","family":"Probst","given":"Heather A","non-dropping-particle":"","parse-names":false,"suffix":""},{"dropping-particle":"","family":"Gamon","given":"Joel","non-dropping-particle":"","parse-names":false,"suffix":""}],"container-title":"Handbook of Research on Industrial Informatics and Manufacturing Intelligence","editor":[{"dropping-particle":"","family":"Khan","given":"Mohammad Ayoub","non-dropping-particle":"","parse-names":false,"suffix":""},{"dropping-particle":"","family":"Ansari","given":"Abdul Quaiyum","non-dropping-particle":"","parse-names":false,"suffix":""}],"id":"ITEM-1","issued":{"date-parts":[["2012","3","31"]]},"publisher":"IGI Global","title":"Handbook of Research on Industrial Informatics and Manufacturing Intelligence","type":"book"},"uris":["http://www.mendeley.com/documents/?uuid=77281415-ba08-493c-a0dc-776f686fcd56"]}],"mendeley":{"formattedCitation":"(Johnston et al., 2012)","manualFormatting":"Johnston et al. (2011)","plainTextFormattedCitation":"(Johnston et al., 2012)","previouslyFormattedCitation":"(Johnston et al., 2012)"},"properties":{"noteIndex":0},"schema":"https://github.com/citation-style-language/schema/raw/master/csl-citation.json"}</w:instrText>
      </w:r>
      <w:r w:rsidR="009E23B5" w:rsidRPr="00617276">
        <w:rPr>
          <w:rFonts w:cs="Times New Roman"/>
          <w:szCs w:val="24"/>
          <w:lang w:val="es-ES"/>
        </w:rPr>
        <w:fldChar w:fldCharType="separate"/>
      </w:r>
      <w:r w:rsidR="005F4ACD" w:rsidRPr="00617276">
        <w:rPr>
          <w:rFonts w:cs="Times New Roman"/>
          <w:noProof/>
          <w:szCs w:val="24"/>
          <w:lang w:val="es-ES"/>
        </w:rPr>
        <w:t>Johnston et al. (2011)</w:t>
      </w:r>
      <w:r w:rsidR="009E23B5" w:rsidRPr="00617276">
        <w:rPr>
          <w:rFonts w:cs="Times New Roman"/>
          <w:szCs w:val="24"/>
          <w:lang w:val="es-ES"/>
        </w:rPr>
        <w:fldChar w:fldCharType="end"/>
      </w:r>
      <w:r w:rsidR="000E5E63" w:rsidRPr="00617276">
        <w:rPr>
          <w:rFonts w:cs="Times New Roman"/>
          <w:szCs w:val="24"/>
          <w:lang w:val="es-ES"/>
        </w:rPr>
        <w:t>,</w:t>
      </w:r>
      <w:r w:rsidR="005F4ACD" w:rsidRPr="00617276">
        <w:rPr>
          <w:rFonts w:cs="Times New Roman"/>
          <w:szCs w:val="24"/>
          <w:lang w:val="es-ES"/>
        </w:rPr>
        <w:t xml:space="preserve"> declara que</w:t>
      </w:r>
      <w:r w:rsidR="00A0061C" w:rsidRPr="00617276">
        <w:rPr>
          <w:rFonts w:cs="Times New Roman"/>
          <w:szCs w:val="24"/>
          <w:lang w:val="es-ES"/>
        </w:rPr>
        <w:t>,</w:t>
      </w:r>
      <w:r w:rsidR="000E5E63" w:rsidRPr="00617276">
        <w:rPr>
          <w:rFonts w:cs="Times New Roman"/>
          <w:szCs w:val="24"/>
          <w:lang w:val="es-ES"/>
        </w:rPr>
        <w:t xml:space="preserve"> </w:t>
      </w:r>
      <w:r w:rsidR="00743FCD" w:rsidRPr="00617276">
        <w:rPr>
          <w:rFonts w:cs="Times New Roman"/>
          <w:szCs w:val="24"/>
          <w:lang w:val="es-ES"/>
        </w:rPr>
        <w:t>el termino difuso significa algo vag</w:t>
      </w:r>
      <w:r w:rsidR="00A0061C" w:rsidRPr="00617276">
        <w:rPr>
          <w:rFonts w:cs="Times New Roman"/>
          <w:szCs w:val="24"/>
          <w:lang w:val="es-ES"/>
        </w:rPr>
        <w:t>o</w:t>
      </w:r>
      <w:r w:rsidR="00743FCD" w:rsidRPr="00617276">
        <w:rPr>
          <w:rFonts w:cs="Times New Roman"/>
          <w:szCs w:val="24"/>
          <w:lang w:val="es-ES"/>
        </w:rPr>
        <w:t>, oscur</w:t>
      </w:r>
      <w:r w:rsidR="00A0061C" w:rsidRPr="00617276">
        <w:rPr>
          <w:rFonts w:cs="Times New Roman"/>
          <w:szCs w:val="24"/>
          <w:lang w:val="es-ES"/>
        </w:rPr>
        <w:t>o</w:t>
      </w:r>
      <w:r w:rsidR="00743FCD" w:rsidRPr="00617276">
        <w:rPr>
          <w:rFonts w:cs="Times New Roman"/>
          <w:szCs w:val="24"/>
          <w:lang w:val="es-ES"/>
        </w:rPr>
        <w:t xml:space="preserve"> e </w:t>
      </w:r>
      <w:r w:rsidR="00C57ECE" w:rsidRPr="00617276">
        <w:rPr>
          <w:rFonts w:cs="Times New Roman"/>
          <w:szCs w:val="24"/>
          <w:lang w:val="es-ES"/>
        </w:rPr>
        <w:t>imprecis</w:t>
      </w:r>
      <w:r w:rsidR="00A0061C" w:rsidRPr="00617276">
        <w:rPr>
          <w:rFonts w:cs="Times New Roman"/>
          <w:szCs w:val="24"/>
          <w:lang w:val="es-ES"/>
        </w:rPr>
        <w:t>o</w:t>
      </w:r>
      <w:r w:rsidR="00743FCD" w:rsidRPr="00617276">
        <w:rPr>
          <w:rFonts w:cs="Times New Roman"/>
          <w:szCs w:val="24"/>
          <w:lang w:val="es-ES"/>
        </w:rPr>
        <w:t xml:space="preserve"> para replicar la </w:t>
      </w:r>
      <w:r w:rsidR="00007EA2" w:rsidRPr="00617276">
        <w:rPr>
          <w:rFonts w:cs="Times New Roman"/>
          <w:szCs w:val="24"/>
          <w:lang w:val="es-ES"/>
        </w:rPr>
        <w:t>noción</w:t>
      </w:r>
      <w:r w:rsidR="00743FCD" w:rsidRPr="00617276">
        <w:rPr>
          <w:rFonts w:cs="Times New Roman"/>
          <w:szCs w:val="24"/>
          <w:lang w:val="es-ES"/>
        </w:rPr>
        <w:t xml:space="preserve"> de la compresión humana no mensurable y lógica</w:t>
      </w:r>
      <w:r w:rsidR="00C57ECE" w:rsidRPr="00617276">
        <w:rPr>
          <w:rFonts w:cs="Times New Roman"/>
          <w:szCs w:val="24"/>
          <w:lang w:val="es-ES"/>
        </w:rPr>
        <w:t xml:space="preserve">, </w:t>
      </w:r>
      <w:r w:rsidR="009F4FF8">
        <w:rPr>
          <w:rFonts w:cs="Times New Roman"/>
          <w:szCs w:val="24"/>
          <w:lang w:val="es-ES"/>
        </w:rPr>
        <w:t>donde la</w:t>
      </w:r>
      <w:r w:rsidR="00C57ECE" w:rsidRPr="00617276">
        <w:rPr>
          <w:rFonts w:cs="Times New Roman"/>
          <w:szCs w:val="24"/>
          <w:lang w:val="es-ES"/>
        </w:rPr>
        <w:t xml:space="preserve"> columna vertebral son los </w:t>
      </w:r>
      <w:r w:rsidR="00972DB9" w:rsidRPr="00617276">
        <w:rPr>
          <w:rFonts w:cs="Times New Roman"/>
          <w:szCs w:val="24"/>
          <w:lang w:val="es-ES"/>
        </w:rPr>
        <w:t>conjuntos</w:t>
      </w:r>
      <w:r w:rsidR="00C57ECE" w:rsidRPr="00617276">
        <w:rPr>
          <w:rFonts w:cs="Times New Roman"/>
          <w:szCs w:val="24"/>
          <w:lang w:val="es-ES"/>
        </w:rPr>
        <w:t xml:space="preserve"> difusos</w:t>
      </w:r>
      <w:r w:rsidR="0070136D" w:rsidRPr="00617276">
        <w:rPr>
          <w:rFonts w:cs="Times New Roman"/>
          <w:szCs w:val="24"/>
          <w:lang w:val="es-ES"/>
        </w:rPr>
        <w:t xml:space="preserve"> </w:t>
      </w:r>
      <w:r w:rsidR="00972DB9" w:rsidRPr="00617276">
        <w:rPr>
          <w:rFonts w:cs="Times New Roman"/>
          <w:szCs w:val="24"/>
          <w:lang w:val="es-ES"/>
        </w:rPr>
        <w:t>haciéndolo</w:t>
      </w:r>
      <w:r w:rsidR="0070136D" w:rsidRPr="00617276">
        <w:rPr>
          <w:rFonts w:cs="Times New Roman"/>
          <w:szCs w:val="24"/>
          <w:lang w:val="es-ES"/>
        </w:rPr>
        <w:t xml:space="preserve"> inmune a incertidumbres e imprecisiones prevalecientes en el mundo real que operan en un marco </w:t>
      </w:r>
      <w:r w:rsidR="00972DB9" w:rsidRPr="00617276">
        <w:rPr>
          <w:rFonts w:cs="Times New Roman"/>
          <w:szCs w:val="24"/>
          <w:lang w:val="es-ES"/>
        </w:rPr>
        <w:t>lingüístico</w:t>
      </w:r>
      <w:r w:rsidR="0070136D" w:rsidRPr="00617276">
        <w:rPr>
          <w:rFonts w:cs="Times New Roman"/>
          <w:szCs w:val="24"/>
          <w:lang w:val="es-ES"/>
        </w:rPr>
        <w:t>.</w:t>
      </w:r>
    </w:p>
    <w:p w14:paraId="434412FB" w14:textId="2969AD61" w:rsidR="00FF1F06" w:rsidRPr="00617276" w:rsidRDefault="006D46A3" w:rsidP="001B0986">
      <w:pPr>
        <w:spacing w:line="480" w:lineRule="auto"/>
        <w:jc w:val="both"/>
        <w:rPr>
          <w:rFonts w:cs="Times New Roman"/>
          <w:szCs w:val="24"/>
          <w:lang w:val="es-ES"/>
        </w:rPr>
      </w:pPr>
      <w:r w:rsidRPr="00617276">
        <w:rPr>
          <w:rFonts w:cs="Times New Roman"/>
          <w:szCs w:val="24"/>
          <w:lang w:val="es-ES"/>
        </w:rPr>
        <w:t xml:space="preserve">     </w:t>
      </w:r>
      <w:r w:rsidR="005D3016" w:rsidRPr="00617276">
        <w:rPr>
          <w:rFonts w:cs="Times New Roman"/>
          <w:szCs w:val="24"/>
          <w:lang w:val="es-ES"/>
        </w:rPr>
        <w:t>Por último,</w:t>
      </w:r>
      <w:r w:rsidR="00FF1F06" w:rsidRPr="00617276">
        <w:rPr>
          <w:rFonts w:cs="Times New Roman"/>
          <w:szCs w:val="24"/>
          <w:lang w:val="es-ES"/>
        </w:rPr>
        <w:t xml:space="preserve"> </w:t>
      </w:r>
      <w:r w:rsidR="004A405F" w:rsidRPr="00617276">
        <w:rPr>
          <w:rFonts w:cs="Times New Roman"/>
          <w:szCs w:val="24"/>
          <w:lang w:val="es-ES"/>
        </w:rPr>
        <w:fldChar w:fldCharType="begin" w:fldLock="1"/>
      </w:r>
      <w:r w:rsidR="009F4FF8">
        <w:rPr>
          <w:rFonts w:cs="Times New Roman"/>
          <w:szCs w:val="24"/>
          <w:lang w:val="es-ES"/>
        </w:rPr>
        <w:instrText>ADDIN CSL_CITATION {"citationItems":[{"id":"ITEM-1","itemData":{"ISSN":"14269686","PMID":"26802694","author":[{"dropping-particle":"","family":"Iwańczak","given":"Barbara","non-dropping-particle":"","parse-names":false,"suffix":""},{"dropping-particle":"","family":"Iwańczak","given":"Franciszek","non-dropping-particle":"","parse-names":false,"suffix":""}],"container-title":"Morcillo, Carlos","id":"ITEM-1","issue":"234","issued":{"date-parts":[["2015"]]},"page":"389-392","title":"Lógica Difusa: Técnicas de Softcomputing","type":"article-journal","volume":"39"},"uris":["http://www.mendeley.com/documents/?uuid=40f19558-3837-4528-9fbc-1fd4a22b0ca3"]}],"mendeley":{"formattedCitation":"(Iwańczak &amp; Iwańczak, 2015)","manualFormatting":"Iwańczak y Iwańczak (2015)","plainTextFormattedCitation":"(Iwańczak &amp; Iwańczak, 2015)","previouslyFormattedCitation":"(Iwańczak &amp; Iwańczak, 2015)"},"properties":{"noteIndex":0},"schema":"https://github.com/citation-style-language/schema/raw/master/csl-citation.json"}</w:instrText>
      </w:r>
      <w:r w:rsidR="004A405F" w:rsidRPr="00617276">
        <w:rPr>
          <w:rFonts w:cs="Times New Roman"/>
          <w:szCs w:val="24"/>
          <w:lang w:val="es-ES"/>
        </w:rPr>
        <w:fldChar w:fldCharType="separate"/>
      </w:r>
      <w:r w:rsidR="004A405F" w:rsidRPr="00617276">
        <w:rPr>
          <w:rFonts w:cs="Times New Roman"/>
          <w:noProof/>
          <w:szCs w:val="24"/>
          <w:lang w:val="es-ES"/>
        </w:rPr>
        <w:t xml:space="preserve">Iwańczak </w:t>
      </w:r>
      <w:r w:rsidR="009F4FF8">
        <w:rPr>
          <w:rFonts w:cs="Times New Roman"/>
          <w:noProof/>
          <w:szCs w:val="24"/>
          <w:lang w:val="es-ES"/>
        </w:rPr>
        <w:t>y</w:t>
      </w:r>
      <w:r w:rsidR="004A405F" w:rsidRPr="00617276">
        <w:rPr>
          <w:rFonts w:cs="Times New Roman"/>
          <w:noProof/>
          <w:szCs w:val="24"/>
          <w:lang w:val="es-ES"/>
        </w:rPr>
        <w:t xml:space="preserve"> Iwańczak</w:t>
      </w:r>
      <w:r w:rsidR="005D3016" w:rsidRPr="00617276">
        <w:rPr>
          <w:rFonts w:cs="Times New Roman"/>
          <w:noProof/>
          <w:szCs w:val="24"/>
          <w:lang w:val="es-ES"/>
        </w:rPr>
        <w:t xml:space="preserve"> (</w:t>
      </w:r>
      <w:r w:rsidR="004A405F" w:rsidRPr="00617276">
        <w:rPr>
          <w:rFonts w:cs="Times New Roman"/>
          <w:noProof/>
          <w:szCs w:val="24"/>
          <w:lang w:val="es-ES"/>
        </w:rPr>
        <w:t>2015)</w:t>
      </w:r>
      <w:r w:rsidR="004A405F" w:rsidRPr="00617276">
        <w:rPr>
          <w:rFonts w:cs="Times New Roman"/>
          <w:szCs w:val="24"/>
          <w:lang w:val="es-ES"/>
        </w:rPr>
        <w:fldChar w:fldCharType="end"/>
      </w:r>
      <w:r w:rsidR="005D3016" w:rsidRPr="00617276">
        <w:rPr>
          <w:rFonts w:cs="Times New Roman"/>
          <w:szCs w:val="24"/>
          <w:lang w:val="es-ES"/>
        </w:rPr>
        <w:t xml:space="preserve"> </w:t>
      </w:r>
      <w:r w:rsidR="00344E59" w:rsidRPr="00617276">
        <w:rPr>
          <w:rFonts w:cs="Times New Roman"/>
          <w:szCs w:val="24"/>
          <w:lang w:val="es-ES"/>
        </w:rPr>
        <w:t>“</w:t>
      </w:r>
      <w:r w:rsidR="00344E59" w:rsidRPr="00617276">
        <w:t>la Lógica Difusa es una lógica multivaluada que permite representar matemáticamente la incertidumbre y la vaguedad, proporcionando herramientas formales para su tratamiento</w:t>
      </w:r>
      <w:r w:rsidR="00344E59" w:rsidRPr="00617276">
        <w:rPr>
          <w:rFonts w:cs="Times New Roman"/>
          <w:szCs w:val="24"/>
          <w:lang w:val="es-ES"/>
        </w:rPr>
        <w:t>”</w:t>
      </w:r>
      <w:r w:rsidR="005D3016" w:rsidRPr="00617276">
        <w:rPr>
          <w:rFonts w:cs="Times New Roman"/>
          <w:szCs w:val="24"/>
          <w:lang w:val="es-ES"/>
        </w:rPr>
        <w:t xml:space="preserve">(p.7). </w:t>
      </w:r>
      <w:r w:rsidR="004A405F" w:rsidRPr="00617276">
        <w:rPr>
          <w:rFonts w:cs="Times New Roman"/>
          <w:szCs w:val="24"/>
          <w:lang w:val="es-ES"/>
        </w:rPr>
        <w:t>También</w:t>
      </w:r>
      <w:r w:rsidR="009F4FF8">
        <w:rPr>
          <w:rFonts w:cs="Times New Roman"/>
          <w:szCs w:val="24"/>
          <w:lang w:val="es-ES"/>
        </w:rPr>
        <w:t>,</w:t>
      </w:r>
      <w:r w:rsidR="00404C17" w:rsidRPr="00617276">
        <w:rPr>
          <w:rFonts w:cs="Times New Roman"/>
          <w:szCs w:val="24"/>
          <w:lang w:val="es-ES"/>
        </w:rPr>
        <w:t xml:space="preserve"> menciona que un conjunto difuso “</w:t>
      </w:r>
      <w:r w:rsidR="00404C17" w:rsidRPr="00617276">
        <w:t>es un intento de desarrollar una serie de conceptos para tratar de un modo sistemático el tipo de imprecisión que aparece cuando los límites de las clases de objetos no están claramente definidos”</w:t>
      </w:r>
      <w:r w:rsidR="00ED66DA" w:rsidRPr="00617276">
        <w:t xml:space="preserve"> (p. 14).</w:t>
      </w:r>
    </w:p>
    <w:p w14:paraId="0AC53343" w14:textId="4AAE5C7A" w:rsidR="00847BCD" w:rsidRPr="00617276" w:rsidRDefault="008F7736" w:rsidP="001B0986">
      <w:pPr>
        <w:spacing w:line="480" w:lineRule="auto"/>
        <w:jc w:val="both"/>
        <w:rPr>
          <w:rFonts w:cs="Times New Roman"/>
          <w:szCs w:val="24"/>
          <w:lang w:val="es-ES"/>
        </w:rPr>
      </w:pPr>
      <w:r>
        <w:rPr>
          <w:rFonts w:cs="Times New Roman"/>
          <w:szCs w:val="24"/>
          <w:lang w:val="es-ES"/>
        </w:rPr>
        <w:t xml:space="preserve">     </w:t>
      </w:r>
      <w:r w:rsidR="00AC6460" w:rsidRPr="00617276">
        <w:rPr>
          <w:rFonts w:cs="Times New Roman"/>
          <w:szCs w:val="24"/>
          <w:lang w:val="es-ES"/>
        </w:rPr>
        <w:t>Los autores anteriormente mencionados concuerdan</w:t>
      </w:r>
      <w:r w:rsidR="00C20557" w:rsidRPr="00617276">
        <w:rPr>
          <w:rFonts w:cs="Times New Roman"/>
          <w:szCs w:val="24"/>
          <w:lang w:val="es-ES"/>
        </w:rPr>
        <w:t xml:space="preserve"> que</w:t>
      </w:r>
      <w:r w:rsidR="00847BCD" w:rsidRPr="00617276">
        <w:rPr>
          <w:rFonts w:cs="Times New Roman"/>
          <w:szCs w:val="24"/>
          <w:lang w:val="es-ES"/>
        </w:rPr>
        <w:t xml:space="preserve"> existen 2 tipos de si</w:t>
      </w:r>
      <w:r w:rsidR="00E802E5" w:rsidRPr="00617276">
        <w:rPr>
          <w:rFonts w:cs="Times New Roman"/>
          <w:szCs w:val="24"/>
          <w:lang w:val="es-ES"/>
        </w:rPr>
        <w:t>stemas de lógica difusa</w:t>
      </w:r>
      <w:r w:rsidR="00C20557" w:rsidRPr="00617276">
        <w:rPr>
          <w:rFonts w:cs="Times New Roman"/>
          <w:szCs w:val="24"/>
          <w:lang w:val="es-ES"/>
        </w:rPr>
        <w:t>:</w:t>
      </w:r>
    </w:p>
    <w:p w14:paraId="458B8CC3" w14:textId="75F3ED54" w:rsidR="00E802E5" w:rsidRPr="00617276" w:rsidRDefault="00E802E5" w:rsidP="002159C5">
      <w:pPr>
        <w:pStyle w:val="Prrafodelista"/>
        <w:numPr>
          <w:ilvl w:val="0"/>
          <w:numId w:val="16"/>
        </w:numPr>
        <w:spacing w:line="480" w:lineRule="auto"/>
        <w:jc w:val="both"/>
        <w:rPr>
          <w:rFonts w:cs="Times New Roman"/>
          <w:szCs w:val="24"/>
          <w:lang w:val="es-ES"/>
        </w:rPr>
      </w:pPr>
      <w:r w:rsidRPr="00617276">
        <w:rPr>
          <w:rFonts w:cs="Times New Roman"/>
          <w:szCs w:val="24"/>
          <w:lang w:val="es-ES"/>
        </w:rPr>
        <w:t>Sistemas Tipo Mamdani</w:t>
      </w:r>
      <w:r w:rsidR="002B02B9" w:rsidRPr="00617276">
        <w:rPr>
          <w:rFonts w:cs="Times New Roman"/>
          <w:szCs w:val="24"/>
          <w:lang w:val="es-ES"/>
        </w:rPr>
        <w:t>: Ampliamente utilizado propuesto por Ebrahim Mamdani en 1975.</w:t>
      </w:r>
      <w:r w:rsidR="005A69B5" w:rsidRPr="00617276">
        <w:rPr>
          <w:rFonts w:cs="Times New Roman"/>
          <w:szCs w:val="24"/>
          <w:lang w:val="es-ES"/>
        </w:rPr>
        <w:t xml:space="preserve"> El proceso se realiza en 4 pasos:</w:t>
      </w:r>
    </w:p>
    <w:p w14:paraId="29E4AF6B" w14:textId="2F8B18EB" w:rsidR="005A69B5" w:rsidRPr="00617276" w:rsidRDefault="005A69B5" w:rsidP="002159C5">
      <w:pPr>
        <w:pStyle w:val="Prrafodelista"/>
        <w:numPr>
          <w:ilvl w:val="1"/>
          <w:numId w:val="16"/>
        </w:numPr>
        <w:spacing w:line="480" w:lineRule="auto"/>
        <w:jc w:val="both"/>
        <w:rPr>
          <w:rFonts w:cs="Times New Roman"/>
          <w:szCs w:val="24"/>
          <w:lang w:val="es-ES"/>
        </w:rPr>
      </w:pPr>
      <w:r w:rsidRPr="00617276">
        <w:rPr>
          <w:rFonts w:cs="Times New Roman"/>
          <w:szCs w:val="24"/>
          <w:lang w:val="es-ES"/>
        </w:rPr>
        <w:t>Fuz</w:t>
      </w:r>
      <w:r w:rsidR="00782B13" w:rsidRPr="00617276">
        <w:rPr>
          <w:rFonts w:cs="Times New Roman"/>
          <w:szCs w:val="24"/>
          <w:lang w:val="es-ES"/>
        </w:rPr>
        <w:t>z</w:t>
      </w:r>
      <w:r w:rsidRPr="00617276">
        <w:rPr>
          <w:rFonts w:cs="Times New Roman"/>
          <w:szCs w:val="24"/>
          <w:lang w:val="es-ES"/>
        </w:rPr>
        <w:t>ificaci</w:t>
      </w:r>
      <w:r w:rsidR="006D46A3" w:rsidRPr="00617276">
        <w:rPr>
          <w:rFonts w:cs="Times New Roman"/>
          <w:szCs w:val="24"/>
          <w:lang w:val="es-ES"/>
        </w:rPr>
        <w:t>ó</w:t>
      </w:r>
      <w:r w:rsidRPr="00617276">
        <w:rPr>
          <w:rFonts w:cs="Times New Roman"/>
          <w:szCs w:val="24"/>
          <w:lang w:val="es-ES"/>
        </w:rPr>
        <w:t>n de las variables de entrada.</w:t>
      </w:r>
    </w:p>
    <w:p w14:paraId="69AB6333" w14:textId="3CDCB3E9" w:rsidR="005A69B5" w:rsidRPr="00617276" w:rsidRDefault="006D46A3" w:rsidP="002159C5">
      <w:pPr>
        <w:pStyle w:val="Prrafodelista"/>
        <w:numPr>
          <w:ilvl w:val="1"/>
          <w:numId w:val="16"/>
        </w:numPr>
        <w:spacing w:line="480" w:lineRule="auto"/>
        <w:jc w:val="both"/>
        <w:rPr>
          <w:rFonts w:cs="Times New Roman"/>
          <w:szCs w:val="24"/>
          <w:lang w:val="es-ES"/>
        </w:rPr>
      </w:pPr>
      <w:r w:rsidRPr="00617276">
        <w:rPr>
          <w:rFonts w:cs="Times New Roman"/>
          <w:szCs w:val="24"/>
          <w:lang w:val="es-ES"/>
        </w:rPr>
        <w:t>Evaluación</w:t>
      </w:r>
      <w:r w:rsidR="005A69B5" w:rsidRPr="00617276">
        <w:rPr>
          <w:rFonts w:cs="Times New Roman"/>
          <w:szCs w:val="24"/>
          <w:lang w:val="es-ES"/>
        </w:rPr>
        <w:t xml:space="preserve"> de las reglas.</w:t>
      </w:r>
    </w:p>
    <w:p w14:paraId="4370B223" w14:textId="5AECAF9A" w:rsidR="005A69B5" w:rsidRPr="00617276" w:rsidRDefault="006D46A3" w:rsidP="002159C5">
      <w:pPr>
        <w:pStyle w:val="Prrafodelista"/>
        <w:numPr>
          <w:ilvl w:val="1"/>
          <w:numId w:val="16"/>
        </w:numPr>
        <w:spacing w:line="480" w:lineRule="auto"/>
        <w:jc w:val="both"/>
        <w:rPr>
          <w:rFonts w:cs="Times New Roman"/>
          <w:szCs w:val="24"/>
          <w:lang w:val="es-ES"/>
        </w:rPr>
      </w:pPr>
      <w:r w:rsidRPr="00617276">
        <w:rPr>
          <w:rFonts w:cs="Times New Roman"/>
          <w:szCs w:val="24"/>
          <w:lang w:val="es-ES"/>
        </w:rPr>
        <w:t>Agregación</w:t>
      </w:r>
      <w:r w:rsidR="005A69B5" w:rsidRPr="00617276">
        <w:rPr>
          <w:rFonts w:cs="Times New Roman"/>
          <w:szCs w:val="24"/>
          <w:lang w:val="es-ES"/>
        </w:rPr>
        <w:t xml:space="preserve"> de las salidas de las reglas.</w:t>
      </w:r>
    </w:p>
    <w:p w14:paraId="1CA4B70A" w14:textId="4040B660" w:rsidR="005A69B5" w:rsidRPr="00617276" w:rsidRDefault="005A69B5" w:rsidP="002159C5">
      <w:pPr>
        <w:pStyle w:val="Prrafodelista"/>
        <w:numPr>
          <w:ilvl w:val="1"/>
          <w:numId w:val="16"/>
        </w:numPr>
        <w:spacing w:line="480" w:lineRule="auto"/>
        <w:jc w:val="both"/>
        <w:rPr>
          <w:rFonts w:cs="Times New Roman"/>
          <w:szCs w:val="24"/>
          <w:lang w:val="es-ES"/>
        </w:rPr>
      </w:pPr>
      <w:r w:rsidRPr="00617276">
        <w:rPr>
          <w:rFonts w:cs="Times New Roman"/>
          <w:szCs w:val="24"/>
          <w:lang w:val="es-ES"/>
        </w:rPr>
        <w:t>Defuz</w:t>
      </w:r>
      <w:r w:rsidR="00994F27" w:rsidRPr="00617276">
        <w:rPr>
          <w:rFonts w:cs="Times New Roman"/>
          <w:szCs w:val="24"/>
          <w:lang w:val="es-ES"/>
        </w:rPr>
        <w:t>z</w:t>
      </w:r>
      <w:r w:rsidRPr="00617276">
        <w:rPr>
          <w:rFonts w:cs="Times New Roman"/>
          <w:szCs w:val="24"/>
          <w:lang w:val="es-ES"/>
        </w:rPr>
        <w:t>ificaci</w:t>
      </w:r>
      <w:r w:rsidR="006D46A3" w:rsidRPr="00617276">
        <w:rPr>
          <w:rFonts w:cs="Times New Roman"/>
          <w:szCs w:val="24"/>
          <w:lang w:val="es-ES"/>
        </w:rPr>
        <w:t>ó</w:t>
      </w:r>
      <w:r w:rsidRPr="00617276">
        <w:rPr>
          <w:rFonts w:cs="Times New Roman"/>
          <w:szCs w:val="24"/>
          <w:lang w:val="es-ES"/>
        </w:rPr>
        <w:t>n</w:t>
      </w:r>
      <w:r w:rsidR="00D16860" w:rsidRPr="00617276">
        <w:rPr>
          <w:rFonts w:cs="Times New Roman"/>
          <w:szCs w:val="24"/>
          <w:lang w:val="es-ES"/>
        </w:rPr>
        <w:t>.</w:t>
      </w:r>
    </w:p>
    <w:p w14:paraId="6BE6C26D" w14:textId="428E4F64" w:rsidR="00E802E5" w:rsidRPr="00617276" w:rsidRDefault="00E802E5" w:rsidP="002159C5">
      <w:pPr>
        <w:pStyle w:val="Prrafodelista"/>
        <w:numPr>
          <w:ilvl w:val="0"/>
          <w:numId w:val="16"/>
        </w:numPr>
        <w:spacing w:line="480" w:lineRule="auto"/>
        <w:jc w:val="both"/>
        <w:rPr>
          <w:rFonts w:cs="Times New Roman"/>
          <w:szCs w:val="24"/>
          <w:lang w:val="es-ES"/>
        </w:rPr>
      </w:pPr>
      <w:r w:rsidRPr="00617276">
        <w:rPr>
          <w:rFonts w:cs="Times New Roman"/>
          <w:szCs w:val="24"/>
          <w:lang w:val="es-ES"/>
        </w:rPr>
        <w:t xml:space="preserve">Sistemas Tipo </w:t>
      </w:r>
      <w:r w:rsidR="00752F84" w:rsidRPr="00617276">
        <w:rPr>
          <w:rFonts w:cs="Times New Roman"/>
          <w:szCs w:val="24"/>
          <w:lang w:val="es-ES"/>
        </w:rPr>
        <w:t>TSK (</w:t>
      </w:r>
      <w:r w:rsidR="002B02B9" w:rsidRPr="00617276">
        <w:rPr>
          <w:rFonts w:cs="Times New Roman"/>
          <w:szCs w:val="24"/>
          <w:lang w:val="es-ES"/>
        </w:rPr>
        <w:t>Takagi, Sugeno y Kang</w:t>
      </w:r>
      <w:r w:rsidR="006D46A3" w:rsidRPr="00617276">
        <w:rPr>
          <w:rFonts w:cs="Times New Roman"/>
          <w:szCs w:val="24"/>
          <w:lang w:val="es-ES"/>
        </w:rPr>
        <w:t>)</w:t>
      </w:r>
      <w:r w:rsidR="00E53DC6" w:rsidRPr="00617276">
        <w:rPr>
          <w:rFonts w:cs="Times New Roman"/>
          <w:szCs w:val="24"/>
          <w:lang w:val="es-ES"/>
        </w:rPr>
        <w:t xml:space="preserve">: </w:t>
      </w:r>
      <w:r w:rsidR="00F16CEA" w:rsidRPr="00617276">
        <w:rPr>
          <w:rFonts w:cs="Times New Roman"/>
          <w:szCs w:val="24"/>
          <w:lang w:val="es-ES"/>
        </w:rPr>
        <w:t xml:space="preserve">Por regla general </w:t>
      </w:r>
      <w:r w:rsidR="005D252A" w:rsidRPr="00617276">
        <w:rPr>
          <w:rFonts w:cs="Times New Roman"/>
          <w:szCs w:val="24"/>
          <w:lang w:val="es-ES"/>
        </w:rPr>
        <w:t>no hay una función de pertenencia de salida, sin defuz</w:t>
      </w:r>
      <w:r w:rsidR="00994F27" w:rsidRPr="00617276">
        <w:rPr>
          <w:rFonts w:cs="Times New Roman"/>
          <w:szCs w:val="24"/>
          <w:lang w:val="es-ES"/>
        </w:rPr>
        <w:t>z</w:t>
      </w:r>
      <w:r w:rsidR="005D252A" w:rsidRPr="00617276">
        <w:rPr>
          <w:rFonts w:cs="Times New Roman"/>
          <w:szCs w:val="24"/>
          <w:lang w:val="es-ES"/>
        </w:rPr>
        <w:t>ificaci</w:t>
      </w:r>
      <w:r w:rsidR="005B3FB9" w:rsidRPr="00617276">
        <w:rPr>
          <w:rFonts w:cs="Times New Roman"/>
          <w:szCs w:val="24"/>
          <w:lang w:val="es-ES"/>
        </w:rPr>
        <w:t>ó</w:t>
      </w:r>
      <w:r w:rsidR="005D252A" w:rsidRPr="00617276">
        <w:rPr>
          <w:rFonts w:cs="Times New Roman"/>
          <w:szCs w:val="24"/>
          <w:lang w:val="es-ES"/>
        </w:rPr>
        <w:t>n y mayor flexibilidad en el diseño del sistema</w:t>
      </w:r>
      <w:r w:rsidR="00752F84" w:rsidRPr="00617276">
        <w:rPr>
          <w:rFonts w:cs="Times New Roman"/>
          <w:szCs w:val="24"/>
          <w:lang w:val="es-ES"/>
        </w:rPr>
        <w:t>,</w:t>
      </w:r>
      <w:r w:rsidR="00E30D82" w:rsidRPr="00617276">
        <w:rPr>
          <w:rFonts w:cs="Times New Roman"/>
          <w:szCs w:val="24"/>
          <w:lang w:val="es-ES"/>
        </w:rPr>
        <w:t xml:space="preserve"> la carga computacional </w:t>
      </w:r>
      <w:r w:rsidR="006B5A32" w:rsidRPr="00617276">
        <w:rPr>
          <w:rFonts w:cs="Times New Roman"/>
          <w:szCs w:val="24"/>
          <w:lang w:val="es-ES"/>
        </w:rPr>
        <w:t xml:space="preserve">es </w:t>
      </w:r>
      <w:r w:rsidR="009F4FF8" w:rsidRPr="00617276">
        <w:rPr>
          <w:rFonts w:cs="Times New Roman"/>
          <w:szCs w:val="24"/>
          <w:lang w:val="es-ES"/>
        </w:rPr>
        <w:t>más</w:t>
      </w:r>
      <w:r w:rsidR="006B5A32" w:rsidRPr="00617276">
        <w:rPr>
          <w:rFonts w:cs="Times New Roman"/>
          <w:szCs w:val="24"/>
          <w:lang w:val="es-ES"/>
        </w:rPr>
        <w:t xml:space="preserve"> eficiente adecuado para el análisis </w:t>
      </w:r>
      <w:r w:rsidR="006B5A32" w:rsidRPr="00617276">
        <w:rPr>
          <w:rFonts w:cs="Times New Roman"/>
          <w:szCs w:val="24"/>
          <w:lang w:val="es-ES"/>
        </w:rPr>
        <w:lastRenderedPageBreak/>
        <w:t>matemático</w:t>
      </w:r>
      <w:r w:rsidR="00993B1F" w:rsidRPr="00617276">
        <w:rPr>
          <w:rFonts w:cs="Times New Roman"/>
          <w:szCs w:val="24"/>
          <w:lang w:val="es-ES"/>
        </w:rPr>
        <w:t>.</w:t>
      </w:r>
      <w:r w:rsidR="00F16CEA" w:rsidRPr="00617276">
        <w:rPr>
          <w:rFonts w:cs="Times New Roman"/>
          <w:szCs w:val="24"/>
          <w:lang w:val="es-ES"/>
        </w:rPr>
        <w:t xml:space="preserve"> </w:t>
      </w:r>
      <w:r w:rsidR="00993B1F" w:rsidRPr="00617276">
        <w:rPr>
          <w:rFonts w:cs="Times New Roman"/>
          <w:szCs w:val="24"/>
          <w:lang w:val="es-ES"/>
        </w:rPr>
        <w:t>E</w:t>
      </w:r>
      <w:r w:rsidR="00CF7066" w:rsidRPr="00617276">
        <w:rPr>
          <w:rFonts w:cs="Times New Roman"/>
          <w:szCs w:val="24"/>
          <w:lang w:val="es-ES"/>
        </w:rPr>
        <w:t xml:space="preserve">n un sistema que busca aplicaciones de control y problemas de optimización se emplea </w:t>
      </w:r>
      <w:r w:rsidR="006D46A3" w:rsidRPr="00617276">
        <w:rPr>
          <w:rFonts w:cs="Times New Roman"/>
          <w:szCs w:val="24"/>
          <w:lang w:val="es-ES"/>
        </w:rPr>
        <w:t>más</w:t>
      </w:r>
      <w:r w:rsidR="00CF7066" w:rsidRPr="00617276">
        <w:rPr>
          <w:rFonts w:cs="Times New Roman"/>
          <w:szCs w:val="24"/>
          <w:lang w:val="es-ES"/>
        </w:rPr>
        <w:t xml:space="preserve"> frecuentemente el método de inferencia TSK.</w:t>
      </w:r>
      <w:r w:rsidR="00C640D9" w:rsidRPr="00617276">
        <w:rPr>
          <w:rFonts w:cs="Times New Roman"/>
          <w:szCs w:val="24"/>
          <w:lang w:val="es-ES"/>
        </w:rPr>
        <w:t xml:space="preserve"> </w:t>
      </w:r>
    </w:p>
    <w:p w14:paraId="5F6AE2AC" w14:textId="79A63D28" w:rsidR="00D64DBD" w:rsidRPr="00617276" w:rsidRDefault="00794B12" w:rsidP="001B0986">
      <w:pPr>
        <w:spacing w:line="480" w:lineRule="auto"/>
        <w:jc w:val="both"/>
        <w:rPr>
          <w:rFonts w:cs="Times New Roman"/>
          <w:szCs w:val="24"/>
          <w:lang w:val="es-ES"/>
        </w:rPr>
      </w:pPr>
      <w:r w:rsidRPr="00617276">
        <w:rPr>
          <w:rFonts w:cs="Times New Roman"/>
          <w:szCs w:val="24"/>
          <w:lang w:val="es-ES"/>
        </w:rPr>
        <w:t xml:space="preserve">     </w:t>
      </w:r>
      <w:r w:rsidR="009E23B5" w:rsidRPr="00617276">
        <w:rPr>
          <w:rFonts w:cs="Times New Roman"/>
          <w:szCs w:val="24"/>
          <w:lang w:val="es-ES"/>
        </w:rPr>
        <w:t>Tanto el autor</w:t>
      </w:r>
      <w:r w:rsidR="00D64DBD" w:rsidRPr="00617276">
        <w:rPr>
          <w:rFonts w:cs="Times New Roman"/>
          <w:szCs w:val="24"/>
          <w:lang w:val="es-ES"/>
        </w:rPr>
        <w:t xml:space="preserve"> </w:t>
      </w:r>
      <w:r w:rsidR="009E23B5" w:rsidRPr="00617276">
        <w:rPr>
          <w:rFonts w:cs="Times New Roman"/>
          <w:szCs w:val="24"/>
          <w:lang w:val="es-ES"/>
        </w:rPr>
        <w:fldChar w:fldCharType="begin" w:fldLock="1"/>
      </w:r>
      <w:r w:rsidR="009E23B5" w:rsidRPr="00617276">
        <w:rPr>
          <w:rFonts w:cs="Times New Roman"/>
          <w:szCs w:val="24"/>
          <w:lang w:val="es-ES"/>
        </w:rPr>
        <w:instrText>ADDIN CSL_CITATION {"citationItems":[{"id":"ITEM-1","itemData":{"DOI":"10.2298/fuee0502319m","ISSN":"0353-3670","abstract":"Since fuzzy logic has been mostly used for control and measurement in industry, this paper, firstly, describes fuzzy controls in the past, at present and in the future. Next, introduction to fuzzy logic and control is presented in a tutorial fashion. Lastly, practical examples of fuzzy control applications are given.","author":[{"dropping-particle":"","family":"Dote","given":"Yasuhiko","non-dropping-particle":"","parse-names":false,"suffix":""}],"container-title":"IECON Proceedings (Industrial Electronics Conference)","id":"ITEM-1","issue":"January","issued":{"date-parts":[["2013"]]},"page":"50-56","title":"Introduction to fuzzy logic","type":"article-journal","volume":"1"},"uris":["http://www.mendeley.com/documents/?uuid=e6dda36d-74fb-4f5f-819a-0b2309fa949b"]}],"mendeley":{"formattedCitation":"(Dote, 2013)","plainTextFormattedCitation":"(Dote, 2013)","previouslyFormattedCitation":"(Dote, 2013)"},"properties":{"noteIndex":0},"schema":"https://github.com/citation-style-language/schema/raw/master/csl-citation.json"}</w:instrText>
      </w:r>
      <w:r w:rsidR="009E23B5" w:rsidRPr="00617276">
        <w:rPr>
          <w:rFonts w:cs="Times New Roman"/>
          <w:szCs w:val="24"/>
          <w:lang w:val="es-ES"/>
        </w:rPr>
        <w:fldChar w:fldCharType="separate"/>
      </w:r>
      <w:r w:rsidR="009E23B5" w:rsidRPr="00617276">
        <w:rPr>
          <w:rFonts w:cs="Times New Roman"/>
          <w:noProof/>
          <w:szCs w:val="24"/>
          <w:lang w:val="es-ES"/>
        </w:rPr>
        <w:t>(Dote, 2013)</w:t>
      </w:r>
      <w:r w:rsidR="009E23B5" w:rsidRPr="00617276">
        <w:rPr>
          <w:rFonts w:cs="Times New Roman"/>
          <w:szCs w:val="24"/>
          <w:lang w:val="es-ES"/>
        </w:rPr>
        <w:fldChar w:fldCharType="end"/>
      </w:r>
      <w:r w:rsidR="006D46A3" w:rsidRPr="00617276">
        <w:rPr>
          <w:rFonts w:cs="Times New Roman"/>
          <w:szCs w:val="24"/>
          <w:lang w:val="es-ES"/>
        </w:rPr>
        <w:t>,</w:t>
      </w:r>
      <w:r w:rsidR="00CC1D80" w:rsidRPr="00617276">
        <w:rPr>
          <w:rFonts w:cs="Times New Roman"/>
          <w:szCs w:val="24"/>
          <w:lang w:val="es-ES"/>
        </w:rPr>
        <w:t xml:space="preserve"> </w:t>
      </w:r>
      <w:r w:rsidR="009E23B5" w:rsidRPr="00617276">
        <w:rPr>
          <w:rFonts w:cs="Times New Roman"/>
          <w:szCs w:val="24"/>
          <w:lang w:val="es-ES"/>
        </w:rPr>
        <w:fldChar w:fldCharType="begin" w:fldLock="1"/>
      </w:r>
      <w:r w:rsidR="00444973" w:rsidRPr="00617276">
        <w:rPr>
          <w:rFonts w:cs="Times New Roman"/>
          <w:szCs w:val="24"/>
          <w:lang w:val="es-ES"/>
        </w:rPr>
        <w:instrText>ADDIN CSL_CITATION {"citationItems":[{"id":"ITEM-1","itemData":{"DOI":"10.4018/978-1-46660-294-6","ISBN":"9781466602946","abstract":"Recent advances in computing and communication have caused a significant shift in wireless sensor network (WSN) research and brought it close to achieving its original vision. WSNs have gained much attention in both public and research committees, because they are expected to bring the interaction between humans, environment, and machines to a new paradigm. The development of WSN requires technology from three different research areas: sensing, communication, and computing (including hardware, software, and algorithms). Combined and separate advancements in each of these areas have driven research in WSN. Small and inexpensive sensors based on Micro-electro mechanical system (MEMS) technology, wireless networks, and inexpensive low power processors allow the deployment of wireless ad-hoc networks for various applications. This chapter discusses about WSN, industrial WSN, and technical challenges. One of the major challenges is reduction in power consumption. The chapter also discusses some of the major industrial applications and two case-studies of fire-fighting and home healthcare.","author":[{"dropping-particle":"","family":"Johnston","given":"Lindsay","non-dropping-particle":"","parse-names":false,"suffix":""},{"dropping-particle":"","family":"Probst","given":"Heather A","non-dropping-particle":"","parse-names":false,"suffix":""},{"dropping-particle":"","family":"Gamon","given":"Joel","non-dropping-particle":"","parse-names":false,"suffix":""}],"container-title":"Handbook of Research on Industrial Informatics and Manufacturing Intelligence","editor":[{"dropping-particle":"","family":"Khan","given":"Mohammad Ayoub","non-dropping-particle":"","parse-names":false,"suffix":""},{"dropping-particle":"","family":"Ansari","given":"Abdul Quaiyum","non-dropping-particle":"","parse-names":false,"suffix":""}],"id":"ITEM-1","issued":{"date-parts":[["2012","3","31"]]},"publisher":"IGI Global","title":"Handbook of Research on Industrial Informatics and Manufacturing Intelligence","type":"book"},"uris":["http://www.mendeley.com/documents/?uuid=77281415-ba08-493c-a0dc-776f686fcd56"]}],"mendeley":{"formattedCitation":"(Johnston et al., 2012)","plainTextFormattedCitation":"(Johnston et al., 2012)","previouslyFormattedCitation":"(Johnston et al., 2012)"},"properties":{"noteIndex":0},"schema":"https://github.com/citation-style-language/schema/raw/master/csl-citation.json"}</w:instrText>
      </w:r>
      <w:r w:rsidR="009E23B5" w:rsidRPr="00617276">
        <w:rPr>
          <w:rFonts w:cs="Times New Roman"/>
          <w:szCs w:val="24"/>
          <w:lang w:val="es-ES"/>
        </w:rPr>
        <w:fldChar w:fldCharType="separate"/>
      </w:r>
      <w:r w:rsidR="00A35518" w:rsidRPr="00617276">
        <w:rPr>
          <w:rFonts w:cs="Times New Roman"/>
          <w:noProof/>
          <w:szCs w:val="24"/>
          <w:lang w:val="es-ES"/>
        </w:rPr>
        <w:t>(Johnston et al., 2012)</w:t>
      </w:r>
      <w:r w:rsidR="009E23B5" w:rsidRPr="00617276">
        <w:rPr>
          <w:rFonts w:cs="Times New Roman"/>
          <w:szCs w:val="24"/>
          <w:lang w:val="es-ES"/>
        </w:rPr>
        <w:fldChar w:fldCharType="end"/>
      </w:r>
      <w:r w:rsidR="006D46A3" w:rsidRPr="00617276">
        <w:rPr>
          <w:rFonts w:cs="Times New Roman"/>
          <w:szCs w:val="24"/>
          <w:lang w:val="es-ES"/>
        </w:rPr>
        <w:t xml:space="preserve"> y </w:t>
      </w:r>
      <w:r w:rsidR="006D46A3" w:rsidRPr="00617276">
        <w:rPr>
          <w:rFonts w:cs="Times New Roman"/>
          <w:szCs w:val="24"/>
          <w:lang w:val="es-ES"/>
        </w:rPr>
        <w:fldChar w:fldCharType="begin" w:fldLock="1"/>
      </w:r>
      <w:r w:rsidR="009F4FF8">
        <w:rPr>
          <w:rFonts w:cs="Times New Roman"/>
          <w:szCs w:val="24"/>
          <w:lang w:val="es-ES"/>
        </w:rPr>
        <w:instrText>ADDIN CSL_CITATION {"citationItems":[{"id":"ITEM-1","itemData":{"ISSN":"14269686","PMID":"26802694","author":[{"dropping-particle":"","family":"Iwańczak","given":"Barbara","non-dropping-particle":"","parse-names":false,"suffix":""},{"dropping-particle":"","family":"Iwańczak","given":"Franciszek","non-dropping-particle":"","parse-names":false,"suffix":""}],"container-title":"Morcillo, Carlos","id":"ITEM-1","issue":"234","issued":{"date-parts":[["2015"]]},"page":"389-392","title":"Lógica Difusa: Técnicas de Softcomputing","type":"article-journal","volume":"39"},"uris":["http://www.mendeley.com/documents/?uuid=40f19558-3837-4528-9fbc-1fd4a22b0ca3"]}],"mendeley":{"formattedCitation":"(Iwańczak &amp; Iwańczak, 2015)","manualFormatting":"(Iwańczak y Iwańczak, 2015)","plainTextFormattedCitation":"(Iwańczak &amp; Iwańczak, 2015)","previouslyFormattedCitation":"(Iwańczak &amp; Iwańczak, 2015)"},"properties":{"noteIndex":0},"schema":"https://github.com/citation-style-language/schema/raw/master/csl-citation.json"}</w:instrText>
      </w:r>
      <w:r w:rsidR="006D46A3" w:rsidRPr="00617276">
        <w:rPr>
          <w:rFonts w:cs="Times New Roman"/>
          <w:szCs w:val="24"/>
          <w:lang w:val="es-ES"/>
        </w:rPr>
        <w:fldChar w:fldCharType="separate"/>
      </w:r>
      <w:r w:rsidR="006D46A3" w:rsidRPr="00617276">
        <w:rPr>
          <w:rFonts w:cs="Times New Roman"/>
          <w:noProof/>
          <w:szCs w:val="24"/>
          <w:lang w:val="es-ES"/>
        </w:rPr>
        <w:t xml:space="preserve">(Iwańczak </w:t>
      </w:r>
      <w:r w:rsidR="009F4FF8">
        <w:rPr>
          <w:rFonts w:cs="Times New Roman"/>
          <w:noProof/>
          <w:szCs w:val="24"/>
          <w:lang w:val="es-ES"/>
        </w:rPr>
        <w:t>y</w:t>
      </w:r>
      <w:r w:rsidR="006D46A3" w:rsidRPr="00617276">
        <w:rPr>
          <w:rFonts w:cs="Times New Roman"/>
          <w:noProof/>
          <w:szCs w:val="24"/>
          <w:lang w:val="es-ES"/>
        </w:rPr>
        <w:t xml:space="preserve"> Iwańczak, 2015)</w:t>
      </w:r>
      <w:r w:rsidR="006D46A3" w:rsidRPr="00617276">
        <w:rPr>
          <w:rFonts w:cs="Times New Roman"/>
          <w:szCs w:val="24"/>
          <w:lang w:val="es-ES"/>
        </w:rPr>
        <w:fldChar w:fldCharType="end"/>
      </w:r>
      <w:r w:rsidR="00D64DBD" w:rsidRPr="00617276">
        <w:rPr>
          <w:rFonts w:cs="Times New Roman"/>
          <w:szCs w:val="24"/>
          <w:lang w:val="es-ES"/>
        </w:rPr>
        <w:t>,</w:t>
      </w:r>
      <w:r w:rsidR="00645708" w:rsidRPr="00617276">
        <w:rPr>
          <w:rFonts w:cs="Times New Roman"/>
          <w:szCs w:val="24"/>
          <w:lang w:val="es-ES"/>
        </w:rPr>
        <w:t xml:space="preserve"> por el hecho de ser el primero en aparecer</w:t>
      </w:r>
      <w:r w:rsidR="00860FAD" w:rsidRPr="00617276">
        <w:rPr>
          <w:rFonts w:cs="Times New Roman"/>
          <w:szCs w:val="24"/>
          <w:lang w:val="es-ES"/>
        </w:rPr>
        <w:t xml:space="preserve"> el</w:t>
      </w:r>
      <w:r w:rsidR="00E802E5" w:rsidRPr="00617276">
        <w:rPr>
          <w:rFonts w:cs="Times New Roman"/>
          <w:szCs w:val="24"/>
          <w:lang w:val="es-ES"/>
        </w:rPr>
        <w:t xml:space="preserve"> tipo de sistema </w:t>
      </w:r>
      <w:r w:rsidR="00860FAD" w:rsidRPr="00617276">
        <w:rPr>
          <w:rFonts w:cs="Times New Roman"/>
          <w:szCs w:val="24"/>
          <w:lang w:val="es-ES"/>
        </w:rPr>
        <w:t>Mamdani</w:t>
      </w:r>
      <w:r w:rsidR="009F4FF8">
        <w:rPr>
          <w:rFonts w:cs="Times New Roman"/>
          <w:szCs w:val="24"/>
          <w:lang w:val="es-ES"/>
        </w:rPr>
        <w:t xml:space="preserve"> se ha convertido</w:t>
      </w:r>
      <w:r w:rsidR="00860FAD" w:rsidRPr="00617276">
        <w:rPr>
          <w:rFonts w:cs="Times New Roman"/>
          <w:szCs w:val="24"/>
          <w:lang w:val="es-ES"/>
        </w:rPr>
        <w:t xml:space="preserve"> e</w:t>
      </w:r>
      <w:r w:rsidR="009F4FF8">
        <w:rPr>
          <w:rFonts w:cs="Times New Roman"/>
          <w:szCs w:val="24"/>
          <w:lang w:val="es-ES"/>
        </w:rPr>
        <w:t>n</w:t>
      </w:r>
      <w:r w:rsidR="00860FAD" w:rsidRPr="00617276">
        <w:rPr>
          <w:rFonts w:cs="Times New Roman"/>
          <w:szCs w:val="24"/>
          <w:lang w:val="es-ES"/>
        </w:rPr>
        <w:t xml:space="preserve"> el </w:t>
      </w:r>
      <w:r w:rsidR="006D46A3" w:rsidRPr="00617276">
        <w:rPr>
          <w:rFonts w:cs="Times New Roman"/>
          <w:szCs w:val="24"/>
          <w:lang w:val="es-ES"/>
        </w:rPr>
        <w:t>más</w:t>
      </w:r>
      <w:r w:rsidR="00390E39" w:rsidRPr="00617276">
        <w:rPr>
          <w:rFonts w:cs="Times New Roman"/>
          <w:szCs w:val="24"/>
          <w:lang w:val="es-ES"/>
        </w:rPr>
        <w:t xml:space="preserve"> usado</w:t>
      </w:r>
      <w:r w:rsidR="006D46A3" w:rsidRPr="00617276">
        <w:rPr>
          <w:rFonts w:cs="Times New Roman"/>
          <w:szCs w:val="24"/>
          <w:lang w:val="es-ES"/>
        </w:rPr>
        <w:t xml:space="preserve"> </w:t>
      </w:r>
      <w:r w:rsidR="00264260" w:rsidRPr="00617276">
        <w:rPr>
          <w:rFonts w:cs="Times New Roman"/>
          <w:szCs w:val="24"/>
          <w:lang w:val="es-ES"/>
        </w:rPr>
        <w:t>por su simplicidad</w:t>
      </w:r>
      <w:r w:rsidR="00390E39" w:rsidRPr="00617276">
        <w:rPr>
          <w:rFonts w:cs="Times New Roman"/>
          <w:szCs w:val="24"/>
          <w:lang w:val="es-ES"/>
        </w:rPr>
        <w:t>,</w:t>
      </w:r>
      <w:r w:rsidR="00264260" w:rsidRPr="00617276">
        <w:rPr>
          <w:rFonts w:cs="Times New Roman"/>
          <w:szCs w:val="24"/>
          <w:lang w:val="es-ES"/>
        </w:rPr>
        <w:t xml:space="preserve"> facilidad de uso</w:t>
      </w:r>
      <w:r w:rsidR="00390E39" w:rsidRPr="00617276">
        <w:rPr>
          <w:rFonts w:cs="Times New Roman"/>
          <w:szCs w:val="24"/>
          <w:lang w:val="es-ES"/>
        </w:rPr>
        <w:t xml:space="preserve"> y continuo desarrollo.</w:t>
      </w:r>
    </w:p>
    <w:p w14:paraId="1443C4B2" w14:textId="40AEFCA8" w:rsidR="00D228DA" w:rsidRPr="00BF25A8" w:rsidRDefault="008646D4" w:rsidP="0092231B">
      <w:pPr>
        <w:pStyle w:val="Ttulo2"/>
      </w:pPr>
      <w:r w:rsidRPr="00BF25A8">
        <w:t xml:space="preserve"> </w:t>
      </w:r>
      <w:bookmarkStart w:id="35" w:name="_Toc60162340"/>
      <w:bookmarkStart w:id="36" w:name="_Toc60162982"/>
      <w:r w:rsidR="006F63AF" w:rsidRPr="00BF25A8">
        <w:t>S</w:t>
      </w:r>
      <w:r w:rsidR="0026716F" w:rsidRPr="00BF25A8">
        <w:t>istema de riego</w:t>
      </w:r>
      <w:bookmarkEnd w:id="35"/>
      <w:bookmarkEnd w:id="36"/>
    </w:p>
    <w:p w14:paraId="44BB8BD5" w14:textId="713BBACE" w:rsidR="00C744C8" w:rsidRPr="00456344" w:rsidRDefault="00FB78D5" w:rsidP="001B0986">
      <w:pPr>
        <w:spacing w:line="480" w:lineRule="auto"/>
        <w:jc w:val="both"/>
        <w:rPr>
          <w:rFonts w:cs="Times New Roman"/>
          <w:szCs w:val="24"/>
          <w:u w:val="single"/>
        </w:rPr>
      </w:pPr>
      <w:r w:rsidRPr="00617276">
        <w:rPr>
          <w:rFonts w:cs="Times New Roman"/>
          <w:lang w:val="es-ES"/>
        </w:rPr>
        <w:t xml:space="preserve">     </w:t>
      </w:r>
      <w:r w:rsidR="0022282A" w:rsidRPr="00617276">
        <w:rPr>
          <w:rFonts w:cs="Times New Roman"/>
          <w:lang w:val="es-ES"/>
        </w:rPr>
        <w:t xml:space="preserve">En la </w:t>
      </w:r>
      <w:r w:rsidR="00C04ECC" w:rsidRPr="00617276">
        <w:rPr>
          <w:rFonts w:cs="Times New Roman"/>
          <w:lang w:val="es-ES"/>
        </w:rPr>
        <w:t>agricultura, un sistema de riego</w:t>
      </w:r>
      <w:r w:rsidR="008F2B04" w:rsidRPr="00617276">
        <w:rPr>
          <w:rFonts w:cs="Times New Roman"/>
          <w:lang w:val="es-ES"/>
        </w:rPr>
        <w:t xml:space="preserve"> </w:t>
      </w:r>
      <w:r w:rsidR="00AA0DA1" w:rsidRPr="00617276">
        <w:rPr>
          <w:rFonts w:cs="Times New Roman"/>
          <w:szCs w:val="24"/>
        </w:rPr>
        <w:t>es fundamental</w:t>
      </w:r>
      <w:r w:rsidR="00C855D6" w:rsidRPr="00617276">
        <w:rPr>
          <w:rFonts w:cs="Times New Roman"/>
          <w:szCs w:val="24"/>
        </w:rPr>
        <w:t xml:space="preserve">, según </w:t>
      </w:r>
      <w:r w:rsidR="00C855D6" w:rsidRPr="00617276">
        <w:rPr>
          <w:rFonts w:cs="Times New Roman"/>
          <w:szCs w:val="24"/>
        </w:rPr>
        <w:fldChar w:fldCharType="begin" w:fldLock="1"/>
      </w:r>
      <w:r w:rsidR="00C855D6" w:rsidRPr="00617276">
        <w:rPr>
          <w:rFonts w:cs="Times New Roman"/>
          <w:szCs w:val="24"/>
        </w:rPr>
        <w:instrText>ADDIN CSL_CITATION {"citationItems":[{"id":"ITEM-1","itemData":{"DOI":"10.18632/oncotarget.23143","ISSN":"19492553","author":[{"dropping-particle":"","family":"Carrazón","given":"Julián","non-dropping-particle":"","parse-names":false,"suffix":""}],"container-title":"Programa Especial para la Seguridad Alimentaria (PESA)","id":"ITEM-1","issued":{"date-parts":[["2007"]]},"title":"Manual práctico para el diseño de sistemas de minirriego","type":"report"},"uris":["http://www.mendeley.com/documents/?uuid=891ab019-58a8-43db-89cd-420f67697905"]}],"mendeley":{"formattedCitation":"(Carrazón, 2007)","manualFormatting":"Carrazón (2007)","plainTextFormattedCitation":"(Carrazón, 2007)","previouslyFormattedCitation":"(Carrazón, 2007)"},"properties":{"noteIndex":0},"schema":"https://github.com/citation-style-language/schema/raw/master/csl-citation.json"}</w:instrText>
      </w:r>
      <w:r w:rsidR="00C855D6" w:rsidRPr="00617276">
        <w:rPr>
          <w:rFonts w:cs="Times New Roman"/>
          <w:szCs w:val="24"/>
        </w:rPr>
        <w:fldChar w:fldCharType="separate"/>
      </w:r>
      <w:r w:rsidR="00C855D6" w:rsidRPr="00617276">
        <w:rPr>
          <w:rFonts w:cs="Times New Roman"/>
          <w:noProof/>
          <w:szCs w:val="24"/>
        </w:rPr>
        <w:t>Carrazón (2007)</w:t>
      </w:r>
      <w:r w:rsidR="00C855D6" w:rsidRPr="00617276">
        <w:rPr>
          <w:rFonts w:cs="Times New Roman"/>
          <w:szCs w:val="24"/>
        </w:rPr>
        <w:fldChar w:fldCharType="end"/>
      </w:r>
      <w:r w:rsidR="00C855D6" w:rsidRPr="00617276">
        <w:rPr>
          <w:rFonts w:cs="Times New Roman"/>
          <w:szCs w:val="24"/>
        </w:rPr>
        <w:t xml:space="preserve"> </w:t>
      </w:r>
      <w:r w:rsidR="00C855D6" w:rsidRPr="00617276">
        <w:rPr>
          <w:rFonts w:cs="Times New Roman"/>
          <w:szCs w:val="24"/>
          <w:lang w:val="es-ES"/>
        </w:rPr>
        <w:t xml:space="preserve"> este </w:t>
      </w:r>
      <w:r w:rsidR="0033624B" w:rsidRPr="00617276">
        <w:rPr>
          <w:rFonts w:cs="Times New Roman"/>
          <w:szCs w:val="24"/>
          <w:lang w:val="es-ES"/>
        </w:rPr>
        <w:t xml:space="preserve">debe ser </w:t>
      </w:r>
      <w:r w:rsidR="0033624B" w:rsidRPr="00617276">
        <w:rPr>
          <w:rFonts w:cs="Times New Roman"/>
          <w:szCs w:val="24"/>
        </w:rPr>
        <w:t>“</w:t>
      </w:r>
      <w:r w:rsidR="00AA0DA1" w:rsidRPr="00617276">
        <w:rPr>
          <w:rFonts w:cs="Times New Roman"/>
          <w:szCs w:val="24"/>
        </w:rPr>
        <w:t>tomado como un medio o herramienta para lograr potenciar la capacidad productiva del sistema de producción y no como un fin en sí mismo</w:t>
      </w:r>
      <w:r w:rsidR="0033624B" w:rsidRPr="00617276">
        <w:rPr>
          <w:rFonts w:cs="Times New Roman"/>
          <w:szCs w:val="24"/>
        </w:rPr>
        <w:t>”</w:t>
      </w:r>
      <w:r w:rsidR="00AA0DA1" w:rsidRPr="00617276">
        <w:rPr>
          <w:rFonts w:cs="Times New Roman"/>
          <w:szCs w:val="24"/>
        </w:rPr>
        <w:t xml:space="preserve"> </w:t>
      </w:r>
      <w:r w:rsidR="00C855D6" w:rsidRPr="00617276">
        <w:rPr>
          <w:rFonts w:cs="Times New Roman"/>
          <w:noProof/>
          <w:szCs w:val="24"/>
        </w:rPr>
        <w:t>p.19</w:t>
      </w:r>
      <w:r w:rsidR="0033624B" w:rsidRPr="00617276">
        <w:rPr>
          <w:rFonts w:cs="Times New Roman"/>
          <w:noProof/>
          <w:szCs w:val="24"/>
        </w:rPr>
        <w:t>.</w:t>
      </w:r>
      <w:r w:rsidR="00C0483B" w:rsidRPr="00617276">
        <w:rPr>
          <w:rFonts w:cs="Times New Roman"/>
          <w:noProof/>
          <w:szCs w:val="24"/>
        </w:rPr>
        <w:t xml:space="preserve"> </w:t>
      </w:r>
      <w:r w:rsidR="0070392E" w:rsidRPr="00617276">
        <w:rPr>
          <w:rFonts w:cs="Times New Roman"/>
          <w:noProof/>
          <w:szCs w:val="24"/>
        </w:rPr>
        <w:t>De manera análoga</w:t>
      </w:r>
      <w:r w:rsidR="002174D1" w:rsidRPr="00617276">
        <w:rPr>
          <w:rFonts w:cs="Times New Roman"/>
          <w:noProof/>
          <w:szCs w:val="24"/>
        </w:rPr>
        <w:t xml:space="preserve"> </w:t>
      </w:r>
      <w:r w:rsidR="002174D1" w:rsidRPr="00617276">
        <w:rPr>
          <w:rFonts w:cs="Times New Roman"/>
          <w:szCs w:val="24"/>
        </w:rPr>
        <w:fldChar w:fldCharType="begin" w:fldLock="1"/>
      </w:r>
      <w:r w:rsidR="002174D1" w:rsidRPr="00617276">
        <w:rPr>
          <w:rFonts w:cs="Times New Roman"/>
          <w:szCs w:val="24"/>
        </w:rPr>
        <w:instrText>ADDIN CSL_CITATION {"citationItems":[{"id":"ITEM-1","itemData":{"ISBN":"9788469299791","abstract":"La producción agraria a nivel mundial tiene dos misiones básicas: abastecer de alimentos a la población humana y promover su desarrollo económico-social. El que la actividad agraria sea competitiva en un mercado mundial cada vez más globalizado condiciona el futuro de muchas explotaciones, unidades técnico-económicas de gestión, en su viabilidad económica, dentro del marco de una Agricultura Sustentada, Sostenida o Perdurable, donde la tecnología aplicada reduzca los posibles impactos ambientales, conserve los recursos naturales (genéticos, suelo, agua, etc.) y contribuya a la equidad social. El riego es un componente esencial del desarrollo agrario sustentado. La escasez de agua constituye una importante limitación para el desarrollo agrícola en las regiones áridas y semiáridas. En muchas áreas mundiales, la competencia creciente por el agua, consecuencia del aumento de la demanda para distintos usos, conlleva un incremento de su coste y una creciente limitación de su disponibilidad para su uso en la Agricultura. Para poder alcanzar estos objetivos, se hace necesario la incorporación y el aprovechamiento de los avances científicos de ingeniería y tecnológicos a los regadíos, principal usuario del agua, en el diseño y proyecto de los regadíos, pero, también, en el funcionamiento, conservación y manejo de los sistemas de riego en la explotación agrícola individual.","author":[{"dropping-particle":"","family":"Pereira","given":"Luis","non-dropping-particle":"","parse-names":false,"suffix":""},{"dropping-particle":"","family":"Juan Valero","given":"Jose","non-dropping-particle":"de","parse-names":false,"suffix":""},{"dropping-particle":"","family":"Picordell","given":"María","non-dropping-particle":"","parse-names":false,"suffix":""},{"dropping-particle":"","family":"Martín","given":"José","non-dropping-particle":"","parse-names":false,"suffix":""}],"editor":[{"dropping-particle":"","family":"Europa-América","given":"","non-dropping-particle":"","parse-names":false,"suffix":""}],"id":"ITEM-1","issued":{"date-parts":[["2010"]]},"number-of-pages":"296","publisher-place":"Lisboa","title":"El Riego Y Sus Tecnologías","type":"book"},"uris":["http://www.mendeley.com/documents/?uuid=6d74bdc7-fc79-4c8b-b8b1-5961c28e9a8f"]}],"mendeley":{"formattedCitation":"(Pereira et al., 2010)","manualFormatting":"Pereira et al. (2010)","plainTextFormattedCitation":"(Pereira et al., 2010)","previouslyFormattedCitation":"(Pereira et al., 2010)"},"properties":{"noteIndex":0},"schema":"https://github.com/citation-style-language/schema/raw/master/csl-citation.json"}</w:instrText>
      </w:r>
      <w:r w:rsidR="002174D1" w:rsidRPr="00617276">
        <w:rPr>
          <w:rFonts w:cs="Times New Roman"/>
          <w:szCs w:val="24"/>
        </w:rPr>
        <w:fldChar w:fldCharType="separate"/>
      </w:r>
      <w:r w:rsidR="002174D1" w:rsidRPr="00617276">
        <w:rPr>
          <w:rFonts w:cs="Times New Roman"/>
          <w:noProof/>
          <w:szCs w:val="24"/>
        </w:rPr>
        <w:t>Pereira et al. (2010)</w:t>
      </w:r>
      <w:r w:rsidR="002174D1" w:rsidRPr="00617276">
        <w:rPr>
          <w:rFonts w:cs="Times New Roman"/>
          <w:szCs w:val="24"/>
        </w:rPr>
        <w:fldChar w:fldCharType="end"/>
      </w:r>
      <w:r w:rsidR="008E0088" w:rsidRPr="00617276">
        <w:rPr>
          <w:rFonts w:cs="Times New Roman"/>
          <w:szCs w:val="24"/>
        </w:rPr>
        <w:t xml:space="preserve"> añade que el sistema de riego es “</w:t>
      </w:r>
      <w:r w:rsidR="00C04ECC" w:rsidRPr="00617276">
        <w:rPr>
          <w:rFonts w:cs="Times New Roman"/>
          <w:szCs w:val="24"/>
        </w:rPr>
        <w:t>un componente esencial del desarrollo agrario sustentado. La escasez de agua constituye una importante limitación para el desarrollo agrícola en las regiones áridas y semiáridas</w:t>
      </w:r>
      <w:r w:rsidR="008E0088" w:rsidRPr="00617276">
        <w:rPr>
          <w:rFonts w:cs="Times New Roman"/>
          <w:szCs w:val="24"/>
        </w:rPr>
        <w:t>”</w:t>
      </w:r>
      <w:r w:rsidR="00C04ECC" w:rsidRPr="00617276">
        <w:rPr>
          <w:rFonts w:cs="Times New Roman"/>
          <w:szCs w:val="24"/>
        </w:rPr>
        <w:t xml:space="preserve"> </w:t>
      </w:r>
      <w:r w:rsidR="002174D1" w:rsidRPr="00617276">
        <w:rPr>
          <w:rFonts w:cs="Times New Roman"/>
          <w:szCs w:val="24"/>
        </w:rPr>
        <w:t>(p.5).</w:t>
      </w:r>
      <w:r w:rsidR="00B541F8" w:rsidRPr="00617276">
        <w:rPr>
          <w:rFonts w:cs="Times New Roman"/>
          <w:szCs w:val="24"/>
        </w:rPr>
        <w:t xml:space="preserve"> Por lo tanto, el responsable de</w:t>
      </w:r>
      <w:r w:rsidR="00DD3173" w:rsidRPr="00617276">
        <w:rPr>
          <w:rFonts w:cs="Times New Roman"/>
          <w:szCs w:val="24"/>
        </w:rPr>
        <w:t xml:space="preserve"> la explotaci</w:t>
      </w:r>
      <w:r w:rsidR="0039784E" w:rsidRPr="00617276">
        <w:rPr>
          <w:rFonts w:cs="Times New Roman"/>
          <w:szCs w:val="24"/>
        </w:rPr>
        <w:t>ó</w:t>
      </w:r>
      <w:r w:rsidR="00DD3173" w:rsidRPr="00617276">
        <w:rPr>
          <w:rFonts w:cs="Times New Roman"/>
          <w:szCs w:val="24"/>
        </w:rPr>
        <w:t>n agr</w:t>
      </w:r>
      <w:r w:rsidR="0039784E" w:rsidRPr="00617276">
        <w:rPr>
          <w:rFonts w:cs="Times New Roman"/>
          <w:szCs w:val="24"/>
        </w:rPr>
        <w:t>í</w:t>
      </w:r>
      <w:r w:rsidR="00DD3173" w:rsidRPr="00617276">
        <w:rPr>
          <w:rFonts w:cs="Times New Roman"/>
          <w:szCs w:val="24"/>
        </w:rPr>
        <w:t xml:space="preserve">cola  </w:t>
      </w:r>
      <w:r w:rsidR="0039784E" w:rsidRPr="00617276">
        <w:rPr>
          <w:rFonts w:cs="Times New Roman"/>
          <w:szCs w:val="24"/>
        </w:rPr>
        <w:t>tiene que</w:t>
      </w:r>
      <w:r w:rsidR="00BC2955" w:rsidRPr="00617276">
        <w:rPr>
          <w:rFonts w:cs="Times New Roman"/>
          <w:szCs w:val="24"/>
        </w:rPr>
        <w:t xml:space="preserve"> </w:t>
      </w:r>
      <w:r w:rsidR="0039784E" w:rsidRPr="00617276">
        <w:rPr>
          <w:rFonts w:cs="Times New Roman"/>
          <w:szCs w:val="24"/>
        </w:rPr>
        <w:t>manejar un si</w:t>
      </w:r>
      <w:r w:rsidR="002352E1" w:rsidRPr="00617276">
        <w:rPr>
          <w:rFonts w:cs="Times New Roman"/>
          <w:szCs w:val="24"/>
        </w:rPr>
        <w:t>s</w:t>
      </w:r>
      <w:r w:rsidR="0039784E" w:rsidRPr="00617276">
        <w:rPr>
          <w:rFonts w:cs="Times New Roman"/>
          <w:szCs w:val="24"/>
        </w:rPr>
        <w:t>tema de riego eficiente</w:t>
      </w:r>
      <w:r w:rsidR="00BC2955" w:rsidRPr="00617276">
        <w:rPr>
          <w:rFonts w:cs="Times New Roman"/>
          <w:szCs w:val="24"/>
        </w:rPr>
        <w:t xml:space="preserve">, que permita la disposición de agua </w:t>
      </w:r>
      <w:r w:rsidR="00E31056" w:rsidRPr="00617276">
        <w:rPr>
          <w:rFonts w:cs="Times New Roman"/>
          <w:szCs w:val="24"/>
        </w:rPr>
        <w:t xml:space="preserve">constante en el cultivo y </w:t>
      </w:r>
      <w:r w:rsidR="00BC278F" w:rsidRPr="00617276">
        <w:rPr>
          <w:rFonts w:cs="Times New Roman"/>
          <w:szCs w:val="24"/>
        </w:rPr>
        <w:t>para la</w:t>
      </w:r>
      <w:r w:rsidR="00E31056" w:rsidRPr="00617276">
        <w:rPr>
          <w:rFonts w:cs="Times New Roman"/>
          <w:szCs w:val="24"/>
        </w:rPr>
        <w:t xml:space="preserve"> elección de sistema comprende las </w:t>
      </w:r>
      <w:r w:rsidR="00782B13" w:rsidRPr="00617276">
        <w:rPr>
          <w:rFonts w:cs="Times New Roman"/>
          <w:szCs w:val="24"/>
        </w:rPr>
        <w:t>características</w:t>
      </w:r>
      <w:r w:rsidR="00BC278F" w:rsidRPr="00617276">
        <w:rPr>
          <w:rFonts w:cs="Times New Roman"/>
          <w:szCs w:val="24"/>
        </w:rPr>
        <w:t xml:space="preserve"> medio ambientales</w:t>
      </w:r>
      <w:r w:rsidR="003B50F2" w:rsidRPr="00617276">
        <w:rPr>
          <w:rFonts w:cs="Times New Roman"/>
          <w:szCs w:val="24"/>
        </w:rPr>
        <w:t xml:space="preserve"> del contexto agrícola</w:t>
      </w:r>
      <w:r w:rsidR="00E31056" w:rsidRPr="00617276">
        <w:rPr>
          <w:rFonts w:cs="Times New Roman"/>
          <w:szCs w:val="24"/>
        </w:rPr>
        <w:t xml:space="preserve"> </w:t>
      </w:r>
      <w:r w:rsidR="00E31056" w:rsidRPr="00617276">
        <w:rPr>
          <w:rFonts w:cs="Times New Roman"/>
          <w:szCs w:val="24"/>
        </w:rPr>
        <w:fldChar w:fldCharType="begin" w:fldLock="1"/>
      </w:r>
      <w:r w:rsidR="00456344">
        <w:rPr>
          <w:rFonts w:cs="Times New Roman"/>
          <w:szCs w:val="24"/>
        </w:rPr>
        <w:instrText>ADDIN CSL_CITATION {"citationItems":[{"id":"ITEM-1","itemData":{"ISBN":"9789875215122","author":[{"dropping-particle":"","family":"Demin","given":"Pablo","non-dropping-particle":"","parse-names":false,"suffix":""}],"container-title":"Aporte para el mejoramiento del manejo de los sitemas de riego.","edition":"INTA","id":"ITEM-1","issued":{"date-parts":[["2014"]]},"number-of-pages":"1 - 24","publisher-place":"Catamarca","title":"Métodos de riego : fundamentos , usos y adaptaciones","type":"book"},"uris":["http://www.mendeley.com/documents/?uuid=711a8315-f989-4629-bed1-ac72053737f5"]}],"mendeley":{"formattedCitation":"(Demin, 2014)","manualFormatting":"Demin  (2014)","plainTextFormattedCitation":"(Demin, 2014)","previouslyFormattedCitation":"(Demin, 2014)"},"properties":{"noteIndex":0},"schema":"https://github.com/citation-style-language/schema/raw/master/csl-citation.json"}</w:instrText>
      </w:r>
      <w:r w:rsidR="00E31056" w:rsidRPr="00617276">
        <w:rPr>
          <w:rFonts w:cs="Times New Roman"/>
          <w:szCs w:val="24"/>
        </w:rPr>
        <w:fldChar w:fldCharType="separate"/>
      </w:r>
      <w:r w:rsidR="00E31056" w:rsidRPr="00617276">
        <w:rPr>
          <w:rFonts w:cs="Times New Roman"/>
          <w:noProof/>
          <w:szCs w:val="24"/>
        </w:rPr>
        <w:t>Demin</w:t>
      </w:r>
      <w:r w:rsidR="00456344">
        <w:rPr>
          <w:rFonts w:cs="Times New Roman"/>
          <w:noProof/>
          <w:szCs w:val="24"/>
        </w:rPr>
        <w:t xml:space="preserve"> </w:t>
      </w:r>
      <w:r w:rsidR="00E31056" w:rsidRPr="00617276">
        <w:rPr>
          <w:rFonts w:cs="Times New Roman"/>
          <w:noProof/>
          <w:szCs w:val="24"/>
        </w:rPr>
        <w:t xml:space="preserve"> </w:t>
      </w:r>
      <w:r w:rsidR="00456344">
        <w:rPr>
          <w:rFonts w:cs="Times New Roman"/>
          <w:noProof/>
          <w:szCs w:val="24"/>
        </w:rPr>
        <w:t>(</w:t>
      </w:r>
      <w:r w:rsidR="00E31056" w:rsidRPr="00617276">
        <w:rPr>
          <w:rFonts w:cs="Times New Roman"/>
          <w:noProof/>
          <w:szCs w:val="24"/>
        </w:rPr>
        <w:t>2014)</w:t>
      </w:r>
      <w:r w:rsidR="00E31056" w:rsidRPr="00617276">
        <w:rPr>
          <w:rFonts w:cs="Times New Roman"/>
          <w:szCs w:val="24"/>
        </w:rPr>
        <w:fldChar w:fldCharType="end"/>
      </w:r>
      <w:r w:rsidR="00E31056" w:rsidRPr="00617276">
        <w:rPr>
          <w:rFonts w:cs="Times New Roman"/>
          <w:szCs w:val="24"/>
        </w:rPr>
        <w:t>.</w:t>
      </w:r>
      <w:r w:rsidR="006078CC" w:rsidRPr="00617276">
        <w:rPr>
          <w:rFonts w:cs="Times New Roman"/>
          <w:szCs w:val="24"/>
        </w:rPr>
        <w:t xml:space="preserve"> </w:t>
      </w:r>
      <w:r w:rsidR="00E31056" w:rsidRPr="00617276">
        <w:rPr>
          <w:rFonts w:cs="Times New Roman"/>
          <w:szCs w:val="24"/>
        </w:rPr>
        <w:t xml:space="preserve"> </w:t>
      </w:r>
      <w:r w:rsidR="00C744C8" w:rsidRPr="00617276">
        <w:rPr>
          <w:rFonts w:ascii="Calibri" w:hAnsi="Calibri" w:cs="Calibri"/>
          <w:szCs w:val="24"/>
        </w:rPr>
        <w:t>﻿</w:t>
      </w:r>
      <w:r w:rsidR="008F2B04" w:rsidRPr="00617276">
        <w:rPr>
          <w:rFonts w:cs="Times New Roman"/>
          <w:szCs w:val="24"/>
        </w:rPr>
        <w:t xml:space="preserve"> </w:t>
      </w:r>
    </w:p>
    <w:p w14:paraId="745BCF50" w14:textId="1B192AC9" w:rsidR="0067645D" w:rsidRPr="00617276" w:rsidRDefault="00794B12" w:rsidP="001B0986">
      <w:pPr>
        <w:spacing w:line="480" w:lineRule="auto"/>
        <w:jc w:val="both"/>
        <w:rPr>
          <w:rFonts w:cs="Times New Roman"/>
          <w:szCs w:val="24"/>
        </w:rPr>
      </w:pPr>
      <w:r w:rsidRPr="00617276">
        <w:rPr>
          <w:rFonts w:cs="Times New Roman"/>
          <w:szCs w:val="24"/>
        </w:rPr>
        <w:t xml:space="preserve">     </w:t>
      </w:r>
      <w:r w:rsidR="00115F15" w:rsidRPr="00617276">
        <w:rPr>
          <w:rFonts w:cs="Times New Roman"/>
          <w:szCs w:val="24"/>
        </w:rPr>
        <w:t xml:space="preserve">En consecuencia </w:t>
      </w:r>
      <w:r w:rsidR="00C744C8" w:rsidRPr="00617276">
        <w:rPr>
          <w:rFonts w:cs="Times New Roman"/>
          <w:szCs w:val="24"/>
        </w:rPr>
        <w:fldChar w:fldCharType="begin" w:fldLock="1"/>
      </w:r>
      <w:r w:rsidR="00EA3E79" w:rsidRPr="00617276">
        <w:rPr>
          <w:rFonts w:cs="Times New Roman"/>
          <w:szCs w:val="24"/>
        </w:rPr>
        <w:instrText>ADDIN CSL_CITATION {"citationItems":[{"id":"ITEM-1","itemData":{"ISBN":"9789875215122","author":[{"dropping-particle":"","family":"Demin","given":"Pablo","non-dropping-particle":"","parse-names":false,"suffix":""}],"container-title":"Aporte para el mejoramiento del manejo de los sitemas de riego.","edition":"INTA","id":"ITEM-1","issued":{"date-parts":[["2014"]]},"number-of-pages":"1 - 24","publisher-place":"Catamarca","title":"Métodos de riego : fundamentos , usos y adaptaciones","type":"book"},"uris":["http://www.mendeley.com/documents/?uuid=711a8315-f989-4629-bed1-ac72053737f5"]}],"mendeley":{"formattedCitation":"(Demin, 2014)","manualFormatting":"Demin (2014)","plainTextFormattedCitation":"(Demin, 2014)","previouslyFormattedCitation":"(Demin, 2014)"},"properties":{"noteIndex":0},"schema":"https://github.com/citation-style-language/schema/raw/master/csl-citation.json"}</w:instrText>
      </w:r>
      <w:r w:rsidR="00C744C8" w:rsidRPr="00617276">
        <w:rPr>
          <w:rFonts w:cs="Times New Roman"/>
          <w:szCs w:val="24"/>
        </w:rPr>
        <w:fldChar w:fldCharType="separate"/>
      </w:r>
      <w:r w:rsidR="00C744C8" w:rsidRPr="00617276">
        <w:rPr>
          <w:rFonts w:cs="Times New Roman"/>
          <w:noProof/>
          <w:szCs w:val="24"/>
        </w:rPr>
        <w:t>Demin</w:t>
      </w:r>
      <w:r w:rsidR="00115F15" w:rsidRPr="00617276">
        <w:rPr>
          <w:rFonts w:cs="Times New Roman"/>
          <w:noProof/>
          <w:szCs w:val="24"/>
        </w:rPr>
        <w:t xml:space="preserve"> (</w:t>
      </w:r>
      <w:r w:rsidR="00C744C8" w:rsidRPr="00617276">
        <w:rPr>
          <w:rFonts w:cs="Times New Roman"/>
          <w:noProof/>
          <w:szCs w:val="24"/>
        </w:rPr>
        <w:t>2014)</w:t>
      </w:r>
      <w:r w:rsidR="00C744C8" w:rsidRPr="00617276">
        <w:rPr>
          <w:rFonts w:cs="Times New Roman"/>
          <w:szCs w:val="24"/>
        </w:rPr>
        <w:fldChar w:fldCharType="end"/>
      </w:r>
      <w:r w:rsidR="00EA3E79" w:rsidRPr="00617276">
        <w:rPr>
          <w:rFonts w:cs="Times New Roman"/>
          <w:szCs w:val="24"/>
        </w:rPr>
        <w:t xml:space="preserve"> </w:t>
      </w:r>
      <w:r w:rsidR="00C744C8" w:rsidRPr="00617276">
        <w:rPr>
          <w:rFonts w:cs="Times New Roman"/>
          <w:szCs w:val="24"/>
        </w:rPr>
        <w:t>presentan dos grandes métodos de riego</w:t>
      </w:r>
      <w:r w:rsidR="007E471D" w:rsidRPr="00617276">
        <w:rPr>
          <w:rFonts w:cs="Times New Roman"/>
          <w:szCs w:val="24"/>
        </w:rPr>
        <w:t xml:space="preserve">. </w:t>
      </w:r>
      <w:r w:rsidR="00C744C8" w:rsidRPr="00617276">
        <w:rPr>
          <w:rFonts w:cs="Times New Roman"/>
          <w:szCs w:val="24"/>
        </w:rPr>
        <w:t>El riego por superficie y el riego presurizado. Los cuales a su vez tienen</w:t>
      </w:r>
      <w:r w:rsidR="007E471D" w:rsidRPr="00617276">
        <w:rPr>
          <w:rFonts w:cs="Times New Roman"/>
          <w:szCs w:val="24"/>
        </w:rPr>
        <w:t xml:space="preserve"> derivaciones</w:t>
      </w:r>
      <w:r w:rsidR="00EF415F" w:rsidRPr="00617276">
        <w:rPr>
          <w:rFonts w:cs="Times New Roman"/>
          <w:szCs w:val="24"/>
        </w:rPr>
        <w:t xml:space="preserve">, el riego por superficie </w:t>
      </w:r>
      <w:r w:rsidR="00C54634" w:rsidRPr="00617276">
        <w:rPr>
          <w:rFonts w:cs="Times New Roman"/>
          <w:szCs w:val="24"/>
        </w:rPr>
        <w:t>se clasifica en: riego tendido, riego por surcos y riego por melgas</w:t>
      </w:r>
      <w:r w:rsidR="005E3DF2" w:rsidRPr="00617276">
        <w:rPr>
          <w:rFonts w:cs="Times New Roman"/>
          <w:szCs w:val="24"/>
        </w:rPr>
        <w:t xml:space="preserve">; el riego presurizado se clasifica en: riego por </w:t>
      </w:r>
      <w:r w:rsidR="00782B13" w:rsidRPr="00617276">
        <w:rPr>
          <w:rFonts w:cs="Times New Roman"/>
          <w:szCs w:val="24"/>
        </w:rPr>
        <w:t>aspersión</w:t>
      </w:r>
      <w:r w:rsidR="005E3DF2" w:rsidRPr="00617276">
        <w:rPr>
          <w:rFonts w:cs="Times New Roman"/>
          <w:szCs w:val="24"/>
        </w:rPr>
        <w:t xml:space="preserve">, </w:t>
      </w:r>
      <w:r w:rsidR="0009532C" w:rsidRPr="00617276">
        <w:rPr>
          <w:rFonts w:cs="Times New Roman"/>
          <w:szCs w:val="24"/>
        </w:rPr>
        <w:t xml:space="preserve">riego por </w:t>
      </w:r>
      <w:r w:rsidR="00782B13" w:rsidRPr="00617276">
        <w:rPr>
          <w:rFonts w:cs="Times New Roman"/>
          <w:szCs w:val="24"/>
        </w:rPr>
        <w:t>microaspersión</w:t>
      </w:r>
      <w:r w:rsidR="0009532C" w:rsidRPr="00617276">
        <w:rPr>
          <w:rFonts w:cs="Times New Roman"/>
          <w:szCs w:val="24"/>
        </w:rPr>
        <w:t xml:space="preserve"> y riego por goteo. </w:t>
      </w:r>
    </w:p>
    <w:p w14:paraId="53C6ED08" w14:textId="3A3113DD" w:rsidR="00791DF7" w:rsidRPr="00617276" w:rsidRDefault="00AD4959" w:rsidP="001B0986">
      <w:pPr>
        <w:spacing w:line="480" w:lineRule="auto"/>
        <w:jc w:val="both"/>
        <w:rPr>
          <w:rFonts w:cs="Times New Roman"/>
          <w:szCs w:val="24"/>
        </w:rPr>
      </w:pPr>
      <w:r>
        <w:rPr>
          <w:rFonts w:cs="Times New Roman"/>
          <w:szCs w:val="24"/>
        </w:rPr>
        <w:t xml:space="preserve">     </w:t>
      </w:r>
      <w:r w:rsidR="00EE5CAC" w:rsidRPr="00617276">
        <w:rPr>
          <w:rFonts w:cs="Times New Roman"/>
          <w:szCs w:val="24"/>
        </w:rPr>
        <w:t>Los riegos por superficie</w:t>
      </w:r>
      <w:r w:rsidR="00A24DBC" w:rsidRPr="00617276">
        <w:rPr>
          <w:rFonts w:cs="Times New Roman"/>
          <w:szCs w:val="24"/>
        </w:rPr>
        <w:t xml:space="preserve"> tienen la ventaja de ser económicos, sin embargo </w:t>
      </w:r>
      <w:r w:rsidR="00EC69B6" w:rsidRPr="00617276">
        <w:rPr>
          <w:rFonts w:cs="Times New Roman"/>
          <w:szCs w:val="24"/>
        </w:rPr>
        <w:t>presentan una pérdida de agua por infiltración</w:t>
      </w:r>
      <w:r w:rsidR="000E3904" w:rsidRPr="00617276">
        <w:rPr>
          <w:rFonts w:cs="Times New Roman"/>
          <w:szCs w:val="24"/>
        </w:rPr>
        <w:t xml:space="preserve"> </w:t>
      </w:r>
      <w:r w:rsidR="000E3904" w:rsidRPr="00617276">
        <w:rPr>
          <w:rFonts w:cs="Times New Roman"/>
          <w:szCs w:val="24"/>
        </w:rPr>
        <w:fldChar w:fldCharType="begin" w:fldLock="1"/>
      </w:r>
      <w:r w:rsidR="000E3904" w:rsidRPr="00617276">
        <w:rPr>
          <w:rFonts w:cs="Times New Roman"/>
          <w:szCs w:val="24"/>
        </w:rPr>
        <w:instrText>ADDIN CSL_CITATION {"citationItems":[{"id":"ITEM-1","itemData":{"ISBN":"9789875215122","author":[{"dropping-particle":"","family":"Demin","given":"Pablo","non-dropping-particle":"","parse-names":false,"suffix":""}],"container-title":"Aporte para el mejoramiento del manejo de los sitemas de riego.","edition":"INTA","id":"ITEM-1","issued":{"date-parts":[["2014"]]},"number-of-pages":"1 - 24","publisher-place":"Catamarca","title":"Métodos de riego : fundamentos , usos y adaptaciones","type":"book"},"uris":["http://www.mendeley.com/documents/?uuid=711a8315-f989-4629-bed1-ac72053737f5"]}],"mendeley":{"formattedCitation":"(Demin, 2014)","manualFormatting":"(Demin, 2014)","plainTextFormattedCitation":"(Demin, 2014)","previouslyFormattedCitation":"(Demin, 2014)"},"properties":{"noteIndex":0},"schema":"https://github.com/citation-style-language/schema/raw/master/csl-citation.json"}</w:instrText>
      </w:r>
      <w:r w:rsidR="000E3904" w:rsidRPr="00617276">
        <w:rPr>
          <w:rFonts w:cs="Times New Roman"/>
          <w:szCs w:val="24"/>
        </w:rPr>
        <w:fldChar w:fldCharType="separate"/>
      </w:r>
      <w:r w:rsidR="000E3904" w:rsidRPr="00617276">
        <w:rPr>
          <w:rFonts w:cs="Times New Roman"/>
          <w:noProof/>
          <w:szCs w:val="24"/>
        </w:rPr>
        <w:t>(Demin, 2014)</w:t>
      </w:r>
      <w:r w:rsidR="000E3904" w:rsidRPr="00617276">
        <w:rPr>
          <w:rFonts w:cs="Times New Roman"/>
          <w:szCs w:val="24"/>
        </w:rPr>
        <w:fldChar w:fldCharType="end"/>
      </w:r>
      <w:r w:rsidR="00DC387A" w:rsidRPr="00617276">
        <w:rPr>
          <w:rFonts w:cs="Times New Roman"/>
          <w:szCs w:val="24"/>
        </w:rPr>
        <w:t xml:space="preserve">, los </w:t>
      </w:r>
      <w:r w:rsidR="009F4FF8" w:rsidRPr="00617276">
        <w:rPr>
          <w:rFonts w:cs="Times New Roman"/>
          <w:szCs w:val="24"/>
        </w:rPr>
        <w:t>métodos</w:t>
      </w:r>
      <w:r w:rsidR="00DC387A" w:rsidRPr="00617276">
        <w:rPr>
          <w:rFonts w:cs="Times New Roman"/>
          <w:szCs w:val="24"/>
        </w:rPr>
        <w:t xml:space="preserve"> de riego por </w:t>
      </w:r>
      <w:r w:rsidR="009F4FF8" w:rsidRPr="00617276">
        <w:rPr>
          <w:rFonts w:cs="Times New Roman"/>
          <w:szCs w:val="24"/>
        </w:rPr>
        <w:t>superficie</w:t>
      </w:r>
      <w:r w:rsidR="00DC387A" w:rsidRPr="00617276">
        <w:rPr>
          <w:rFonts w:cs="Times New Roman"/>
          <w:szCs w:val="24"/>
        </w:rPr>
        <w:t xml:space="preserve"> siguen siendo los m</w:t>
      </w:r>
      <w:r w:rsidR="00791DF7" w:rsidRPr="00617276">
        <w:rPr>
          <w:rFonts w:cs="Times New Roman"/>
          <w:szCs w:val="24"/>
        </w:rPr>
        <w:t>á</w:t>
      </w:r>
      <w:r w:rsidR="00DC387A" w:rsidRPr="00617276">
        <w:rPr>
          <w:rFonts w:cs="Times New Roman"/>
          <w:szCs w:val="24"/>
        </w:rPr>
        <w:t>s usados</w:t>
      </w:r>
      <w:r w:rsidR="00791DF7" w:rsidRPr="00617276">
        <w:rPr>
          <w:rFonts w:cs="Times New Roman"/>
          <w:szCs w:val="24"/>
        </w:rPr>
        <w:t xml:space="preserve"> y representan un 80% de las áreas regadas en el mundo, especialmente en suelos llanos </w:t>
      </w:r>
      <w:r w:rsidR="00791DF7" w:rsidRPr="00617276">
        <w:rPr>
          <w:rFonts w:cs="Times New Roman"/>
          <w:szCs w:val="24"/>
        </w:rPr>
        <w:fldChar w:fldCharType="begin" w:fldLock="1"/>
      </w:r>
      <w:r w:rsidR="00791DF7" w:rsidRPr="00617276">
        <w:rPr>
          <w:rFonts w:cs="Times New Roman"/>
          <w:szCs w:val="24"/>
        </w:rPr>
        <w:instrText>ADDIN CSL_CITATION {"citationItems":[{"id":"ITEM-1","itemData":{"ISBN":"9788469299791","abstract":"La producción agraria a nivel mundial tiene dos misiones básicas: abastecer de alimentos a la población humana y promover su desarrollo económico-social. El que la actividad agraria sea competitiva en un mercado mundial cada vez más globalizado condiciona el futuro de muchas explotaciones, unidades técnico-económicas de gestión, en su viabilidad económica, dentro del marco de una Agricultura Sustentada, Sostenida o Perdurable, donde la tecnología aplicada reduzca los posibles impactos ambientales, conserve los recursos naturales (genéticos, suelo, agua, etc.) y contribuya a la equidad social. El riego es un componente esencial del desarrollo agrario sustentado. La escasez de agua constituye una importante limitación para el desarrollo agrícola en las regiones áridas y semiáridas. En muchas áreas mundiales, la competencia creciente por el agua, consecuencia del aumento de la demanda para distintos usos, conlleva un incremento de su coste y una creciente limitación de su disponibilidad para su uso en la Agricultura. Para poder alcanzar estos objetivos, se hace necesario la incorporación y el aprovechamiento de los avances científicos de ingeniería y tecnológicos a los regadíos, principal usuario del agua, en el diseño y proyecto de los regadíos, pero, también, en el funcionamiento, conservación y manejo de los sistemas de riego en la explotación agrícola individual.","author":[{"dropping-particle":"","family":"Pereira","given":"Luis","non-dropping-particle":"","parse-names":false,"suffix":""},{"dropping-particle":"","family":"Juan Valero","given":"Jose","non-dropping-particle":"de","parse-names":false,"suffix":""},{"dropping-particle":"","family":"Picordell","given":"María","non-dropping-particle":"","parse-names":false,"suffix":""},{"dropping-particle":"","family":"Martín","given":"José","non-dropping-particle":"","parse-names":false,"suffix":""}],"editor":[{"dropping-particle":"","family":"Europa-América","given":"","non-dropping-particle":"","parse-names":false,"suffix":""}],"id":"ITEM-1","issued":{"date-parts":[["2010"]]},"number-of-pages":"296","publisher-place":"Lisboa","title":"El Riego Y Sus Tecnologías","type":"book"},"uris":["http://www.mendeley.com/documents/?uuid=6d74bdc7-fc79-4c8b-b8b1-5961c28e9a8f"]}],"mendeley":{"formattedCitation":"(Pereira et al., 2010)","manualFormatting":"(Pereira et al., 2010)","plainTextFormattedCitation":"(Pereira et al., 2010)","previouslyFormattedCitation":"(Pereira et al., 2010)"},"properties":{"noteIndex":0},"schema":"https://github.com/citation-style-language/schema/raw/master/csl-citation.json"}</w:instrText>
      </w:r>
      <w:r w:rsidR="00791DF7" w:rsidRPr="00617276">
        <w:rPr>
          <w:rFonts w:cs="Times New Roman"/>
          <w:szCs w:val="24"/>
        </w:rPr>
        <w:fldChar w:fldCharType="separate"/>
      </w:r>
      <w:r w:rsidR="00791DF7" w:rsidRPr="00617276">
        <w:rPr>
          <w:rFonts w:cs="Times New Roman"/>
          <w:noProof/>
          <w:szCs w:val="24"/>
        </w:rPr>
        <w:t>(Pereira et al., 2010)</w:t>
      </w:r>
      <w:r w:rsidR="00791DF7" w:rsidRPr="00617276">
        <w:rPr>
          <w:rFonts w:cs="Times New Roman"/>
          <w:szCs w:val="24"/>
        </w:rPr>
        <w:fldChar w:fldCharType="end"/>
      </w:r>
      <w:r w:rsidR="00791DF7" w:rsidRPr="00617276">
        <w:rPr>
          <w:rFonts w:cs="Times New Roman"/>
          <w:szCs w:val="24"/>
        </w:rPr>
        <w:t>.</w:t>
      </w:r>
      <w:r w:rsidR="00FA4FCC" w:rsidRPr="00617276">
        <w:rPr>
          <w:rFonts w:cs="Times New Roman"/>
          <w:szCs w:val="24"/>
        </w:rPr>
        <w:t xml:space="preserve"> </w:t>
      </w:r>
      <w:r w:rsidR="00791DF7" w:rsidRPr="00617276">
        <w:rPr>
          <w:rFonts w:cs="Times New Roman"/>
          <w:szCs w:val="24"/>
        </w:rPr>
        <w:t xml:space="preserve">Por lo contrario, los riegos </w:t>
      </w:r>
      <w:r w:rsidR="005E085D" w:rsidRPr="00617276">
        <w:rPr>
          <w:rFonts w:cs="Times New Roman"/>
          <w:szCs w:val="24"/>
        </w:rPr>
        <w:t xml:space="preserve">presurizados requieren </w:t>
      </w:r>
      <w:r w:rsidRPr="00617276">
        <w:rPr>
          <w:rFonts w:cs="Times New Roman"/>
          <w:szCs w:val="24"/>
        </w:rPr>
        <w:t>más</w:t>
      </w:r>
      <w:r w:rsidR="005E085D" w:rsidRPr="00617276">
        <w:rPr>
          <w:rFonts w:cs="Times New Roman"/>
          <w:szCs w:val="24"/>
        </w:rPr>
        <w:t xml:space="preserve"> </w:t>
      </w:r>
      <w:r w:rsidR="005E085D" w:rsidRPr="00617276">
        <w:rPr>
          <w:rFonts w:cs="Times New Roman"/>
          <w:szCs w:val="24"/>
        </w:rPr>
        <w:lastRenderedPageBreak/>
        <w:t>inver</w:t>
      </w:r>
      <w:r w:rsidR="009F4FF8">
        <w:rPr>
          <w:rFonts w:cs="Times New Roman"/>
          <w:szCs w:val="24"/>
        </w:rPr>
        <w:t>s</w:t>
      </w:r>
      <w:r w:rsidR="005E085D" w:rsidRPr="00617276">
        <w:rPr>
          <w:rFonts w:cs="Times New Roman"/>
          <w:szCs w:val="24"/>
        </w:rPr>
        <w:t xml:space="preserve">ión </w:t>
      </w:r>
      <w:r w:rsidR="0021799F" w:rsidRPr="00617276">
        <w:rPr>
          <w:rFonts w:cs="Times New Roman"/>
          <w:szCs w:val="24"/>
        </w:rPr>
        <w:t>para la instalación y tienen la ventaja del ahorro de agua. Por ejemplo, el riego por goteo</w:t>
      </w:r>
      <w:r w:rsidR="00362630" w:rsidRPr="00617276">
        <w:rPr>
          <w:rFonts w:cs="Times New Roman"/>
          <w:szCs w:val="24"/>
        </w:rPr>
        <w:t xml:space="preserve">, el agua llega directamente a la </w:t>
      </w:r>
      <w:r w:rsidR="009F4FF8" w:rsidRPr="00617276">
        <w:rPr>
          <w:rFonts w:cs="Times New Roman"/>
          <w:szCs w:val="24"/>
        </w:rPr>
        <w:t>raíz</w:t>
      </w:r>
      <w:r w:rsidR="00362630" w:rsidRPr="00617276">
        <w:rPr>
          <w:rFonts w:cs="Times New Roman"/>
          <w:szCs w:val="24"/>
        </w:rPr>
        <w:t xml:space="preserve"> de la planta</w:t>
      </w:r>
      <w:r w:rsidR="00FA4FCC" w:rsidRPr="00617276">
        <w:rPr>
          <w:rFonts w:cs="Times New Roman"/>
          <w:szCs w:val="24"/>
        </w:rPr>
        <w:t xml:space="preserve"> </w:t>
      </w:r>
      <w:r w:rsidR="00FA4FCC" w:rsidRPr="00617276">
        <w:rPr>
          <w:rFonts w:cs="Times New Roman"/>
          <w:szCs w:val="24"/>
        </w:rPr>
        <w:fldChar w:fldCharType="begin" w:fldLock="1"/>
      </w:r>
      <w:r w:rsidR="00FA4FCC" w:rsidRPr="00617276">
        <w:rPr>
          <w:rFonts w:cs="Times New Roman"/>
          <w:szCs w:val="24"/>
        </w:rPr>
        <w:instrText>ADDIN CSL_CITATION {"citationItems":[{"id":"ITEM-1","itemData":{"ISBN":"9789875215122","author":[{"dropping-particle":"","family":"Demin","given":"Pablo","non-dropping-particle":"","parse-names":false,"suffix":""}],"container-title":"Aporte para el mejoramiento del manejo de los sitemas de riego.","edition":"INTA","id":"ITEM-1","issued":{"date-parts":[["2014"]]},"number-of-pages":"1 - 24","publisher-place":"Catamarca","title":"Métodos de riego : fundamentos , usos y adaptaciones","type":"book"},"uris":["http://www.mendeley.com/documents/?uuid=711a8315-f989-4629-bed1-ac72053737f5"]}],"mendeley":{"formattedCitation":"(Demin, 2014)","manualFormatting":"(Demin, 2014)","plainTextFormattedCitation":"(Demin, 2014)","previouslyFormattedCitation":"(Demin, 2014)"},"properties":{"noteIndex":0},"schema":"https://github.com/citation-style-language/schema/raw/master/csl-citation.json"}</w:instrText>
      </w:r>
      <w:r w:rsidR="00FA4FCC" w:rsidRPr="00617276">
        <w:rPr>
          <w:rFonts w:cs="Times New Roman"/>
          <w:szCs w:val="24"/>
        </w:rPr>
        <w:fldChar w:fldCharType="separate"/>
      </w:r>
      <w:r w:rsidR="00FA4FCC" w:rsidRPr="00617276">
        <w:rPr>
          <w:rFonts w:cs="Times New Roman"/>
          <w:noProof/>
          <w:szCs w:val="24"/>
        </w:rPr>
        <w:t>(Demin, 2014)</w:t>
      </w:r>
      <w:r w:rsidR="00FA4FCC" w:rsidRPr="00617276">
        <w:rPr>
          <w:rFonts w:cs="Times New Roman"/>
          <w:szCs w:val="24"/>
        </w:rPr>
        <w:fldChar w:fldCharType="end"/>
      </w:r>
    </w:p>
    <w:p w14:paraId="0D21C721" w14:textId="7D85219C" w:rsidR="0026716F" w:rsidRPr="00617276" w:rsidRDefault="00AD4959" w:rsidP="001B0986">
      <w:pPr>
        <w:spacing w:line="480" w:lineRule="auto"/>
        <w:jc w:val="both"/>
        <w:rPr>
          <w:rFonts w:cs="Times New Roman"/>
          <w:szCs w:val="24"/>
        </w:rPr>
      </w:pPr>
      <w:r>
        <w:rPr>
          <w:rFonts w:cs="Times New Roman"/>
          <w:szCs w:val="24"/>
        </w:rPr>
        <w:t xml:space="preserve">     </w:t>
      </w:r>
      <w:r w:rsidR="00FA4FCC" w:rsidRPr="00617276">
        <w:rPr>
          <w:rFonts w:cs="Times New Roman"/>
          <w:szCs w:val="24"/>
        </w:rPr>
        <w:t>En conclu</w:t>
      </w:r>
      <w:r w:rsidR="009F4FF8">
        <w:rPr>
          <w:rFonts w:cs="Times New Roman"/>
          <w:szCs w:val="24"/>
        </w:rPr>
        <w:t>s</w:t>
      </w:r>
      <w:r w:rsidR="00FA4FCC" w:rsidRPr="00617276">
        <w:rPr>
          <w:rFonts w:cs="Times New Roman"/>
          <w:szCs w:val="24"/>
        </w:rPr>
        <w:t>ión</w:t>
      </w:r>
      <w:r w:rsidR="000120F5" w:rsidRPr="00617276">
        <w:rPr>
          <w:rFonts w:cs="Times New Roman"/>
          <w:szCs w:val="24"/>
        </w:rPr>
        <w:t xml:space="preserve">, para optar por un buen sistema de riego, es necesario conocer </w:t>
      </w:r>
      <w:r w:rsidR="00C92165" w:rsidRPr="00617276">
        <w:rPr>
          <w:rFonts w:cs="Times New Roman"/>
          <w:szCs w:val="24"/>
        </w:rPr>
        <w:t>el espacio</w:t>
      </w:r>
      <w:r w:rsidR="005873DC" w:rsidRPr="00617276">
        <w:rPr>
          <w:rFonts w:cs="Times New Roman"/>
          <w:szCs w:val="24"/>
        </w:rPr>
        <w:t xml:space="preserve">, las condiciones, las necesidades del cultivo y </w:t>
      </w:r>
      <w:r w:rsidR="00C92165" w:rsidRPr="00617276">
        <w:rPr>
          <w:rFonts w:cs="Times New Roman"/>
          <w:szCs w:val="24"/>
        </w:rPr>
        <w:t xml:space="preserve">donde se </w:t>
      </w:r>
      <w:r w:rsidRPr="00617276">
        <w:rPr>
          <w:rFonts w:cs="Times New Roman"/>
          <w:szCs w:val="24"/>
        </w:rPr>
        <w:t>va a</w:t>
      </w:r>
      <w:r w:rsidR="00C92165" w:rsidRPr="00617276">
        <w:rPr>
          <w:rFonts w:cs="Times New Roman"/>
          <w:szCs w:val="24"/>
        </w:rPr>
        <w:t xml:space="preserve"> utilizar el sistema de riego y </w:t>
      </w:r>
      <w:r w:rsidR="009F4FF8" w:rsidRPr="00617276">
        <w:rPr>
          <w:rFonts w:cs="Times New Roman"/>
          <w:szCs w:val="24"/>
        </w:rPr>
        <w:t>elegir</w:t>
      </w:r>
      <w:r w:rsidR="00C92165" w:rsidRPr="00617276">
        <w:rPr>
          <w:rFonts w:cs="Times New Roman"/>
          <w:szCs w:val="24"/>
        </w:rPr>
        <w:t xml:space="preserve"> el más adecuado a las </w:t>
      </w:r>
      <w:r w:rsidR="009F4FF8" w:rsidRPr="00617276">
        <w:rPr>
          <w:rFonts w:cs="Times New Roman"/>
          <w:szCs w:val="24"/>
        </w:rPr>
        <w:t>circunstancias</w:t>
      </w:r>
      <w:r w:rsidR="005873DC" w:rsidRPr="00617276">
        <w:rPr>
          <w:rFonts w:cs="Times New Roman"/>
          <w:szCs w:val="24"/>
        </w:rPr>
        <w:t>.</w:t>
      </w:r>
    </w:p>
    <w:p w14:paraId="761C7547" w14:textId="33F25D3E" w:rsidR="009047B9" w:rsidRPr="00BF25A8" w:rsidRDefault="008D123B" w:rsidP="0092231B">
      <w:pPr>
        <w:pStyle w:val="Ttulo2"/>
      </w:pPr>
      <w:r w:rsidRPr="00BF25A8">
        <w:t xml:space="preserve"> </w:t>
      </w:r>
      <w:bookmarkStart w:id="37" w:name="_Toc60162341"/>
      <w:bookmarkStart w:id="38" w:name="_Toc60162983"/>
      <w:r w:rsidR="0026716F" w:rsidRPr="00BF25A8">
        <w:t>Base de datos</w:t>
      </w:r>
      <w:bookmarkEnd w:id="37"/>
      <w:bookmarkEnd w:id="38"/>
    </w:p>
    <w:p w14:paraId="1E93AEDF" w14:textId="207B7C0D" w:rsidR="008C5CA5" w:rsidRPr="00617276" w:rsidRDefault="00AD4959" w:rsidP="001B0986">
      <w:pPr>
        <w:spacing w:line="480" w:lineRule="auto"/>
        <w:jc w:val="both"/>
        <w:rPr>
          <w:lang w:val="es-ES"/>
        </w:rPr>
      </w:pPr>
      <w:r>
        <w:rPr>
          <w:lang w:val="es-ES"/>
        </w:rPr>
        <w:t xml:space="preserve">     </w:t>
      </w:r>
      <w:r w:rsidR="0020551D" w:rsidRPr="00617276">
        <w:rPr>
          <w:lang w:val="es-ES"/>
        </w:rPr>
        <w:t>La definición de base de datos es amplia,</w:t>
      </w:r>
      <w:r w:rsidR="003D50D0" w:rsidRPr="00617276">
        <w:rPr>
          <w:rFonts w:cs="Times New Roman"/>
          <w:szCs w:val="24"/>
        </w:rPr>
        <w:t xml:space="preserve"> </w:t>
      </w:r>
      <w:r w:rsidR="00CF69CC" w:rsidRPr="00617276">
        <w:rPr>
          <w:rFonts w:cs="Times New Roman"/>
          <w:szCs w:val="24"/>
        </w:rPr>
        <w:t>y se</w:t>
      </w:r>
      <w:r w:rsidR="003D50D0" w:rsidRPr="00617276">
        <w:rPr>
          <w:rFonts w:cs="Times New Roman"/>
          <w:szCs w:val="24"/>
        </w:rPr>
        <w:t xml:space="preserve"> </w:t>
      </w:r>
      <w:r w:rsidR="00CF69CC" w:rsidRPr="00617276">
        <w:rPr>
          <w:rFonts w:cs="Times New Roman"/>
          <w:szCs w:val="24"/>
        </w:rPr>
        <w:t>“</w:t>
      </w:r>
      <w:r w:rsidR="003D50D0" w:rsidRPr="00617276">
        <w:rPr>
          <w:rFonts w:cs="Times New Roman"/>
          <w:szCs w:val="24"/>
        </w:rPr>
        <w:t>usan tan ampliamente que se pueden encontrar en organizaciones de todos los tamaños, desde grandes corporaciones y agencias gubername</w:t>
      </w:r>
      <w:r w:rsidR="00CF69CC" w:rsidRPr="00617276">
        <w:rPr>
          <w:rFonts w:cs="Times New Roman"/>
          <w:szCs w:val="24"/>
        </w:rPr>
        <w:t>n</w:t>
      </w:r>
      <w:r w:rsidR="003D50D0" w:rsidRPr="00617276">
        <w:rPr>
          <w:rFonts w:cs="Times New Roman"/>
          <w:szCs w:val="24"/>
        </w:rPr>
        <w:t>tales, hasta pequeños negocios e incluso en hogares</w:t>
      </w:r>
      <w:r w:rsidR="00CF69CC" w:rsidRPr="00617276">
        <w:rPr>
          <w:rFonts w:cs="Times New Roman"/>
          <w:szCs w:val="24"/>
        </w:rPr>
        <w:t>”</w:t>
      </w:r>
      <w:r w:rsidR="003D50D0" w:rsidRPr="00617276">
        <w:rPr>
          <w:rFonts w:cs="Times New Roman"/>
          <w:szCs w:val="24"/>
        </w:rPr>
        <w:t xml:space="preserve"> </w:t>
      </w:r>
      <w:r w:rsidR="003D50D0" w:rsidRPr="00617276">
        <w:rPr>
          <w:rFonts w:cs="Times New Roman"/>
          <w:szCs w:val="24"/>
        </w:rPr>
        <w:fldChar w:fldCharType="begin" w:fldLock="1"/>
      </w:r>
      <w:r w:rsidR="003D50D0" w:rsidRPr="00617276">
        <w:rPr>
          <w:rFonts w:cs="Times New Roman"/>
          <w:szCs w:val="24"/>
        </w:rPr>
        <w:instrText>ADDIN CSL_CITATION {"citationItems":[{"id":"ITEM-1","itemData":{"ISBN":"9789701072752","author":[{"dropping-particle":"","family":"Ricardo","given":"Catherine","non-dropping-particle":"","parse-names":false,"suffix":""}],"edition":"McGRAW-HIL","editor":[{"dropping-particle":"","family":"McGRAW-HILL","given":"","non-dropping-particle":"","parse-names":false,"suffix":""}],"id":"ITEM-1","issued":{"date-parts":[["2009"]]},"number-of-pages":"641","publisher-place":"México","title":"Base de Datos","type":"book"},"uris":["http://www.mendeley.com/documents/?uuid=9e955b62-3a22-4107-a685-c7808e48ee94"]}],"mendeley":{"formattedCitation":"(Ricardo, 2009)","manualFormatting":"(Ricardo, 2009, p. 2)","plainTextFormattedCitation":"(Ricardo, 2009)","previouslyFormattedCitation":"(Ricardo, 2009)"},"properties":{"noteIndex":0},"schema":"https://github.com/citation-style-language/schema/raw/master/csl-citation.json"}</w:instrText>
      </w:r>
      <w:r w:rsidR="003D50D0" w:rsidRPr="00617276">
        <w:rPr>
          <w:rFonts w:cs="Times New Roman"/>
          <w:szCs w:val="24"/>
        </w:rPr>
        <w:fldChar w:fldCharType="separate"/>
      </w:r>
      <w:r w:rsidR="003D50D0" w:rsidRPr="00617276">
        <w:rPr>
          <w:rFonts w:cs="Times New Roman"/>
          <w:noProof/>
          <w:szCs w:val="24"/>
        </w:rPr>
        <w:t>(Ricardo, 2009, p. 2)</w:t>
      </w:r>
      <w:r w:rsidR="003D50D0" w:rsidRPr="00617276">
        <w:rPr>
          <w:rFonts w:cs="Times New Roman"/>
          <w:szCs w:val="24"/>
        </w:rPr>
        <w:fldChar w:fldCharType="end"/>
      </w:r>
      <w:r w:rsidR="00CF69CC" w:rsidRPr="00617276">
        <w:rPr>
          <w:rFonts w:cs="Times New Roman"/>
          <w:szCs w:val="24"/>
        </w:rPr>
        <w:t>.</w:t>
      </w:r>
      <w:r w:rsidR="009240AE" w:rsidRPr="00617276">
        <w:rPr>
          <w:rFonts w:cs="Times New Roman"/>
          <w:szCs w:val="24"/>
        </w:rPr>
        <w:t xml:space="preserve"> Desde este punto de vista se define</w:t>
      </w:r>
      <w:r w:rsidR="00774349" w:rsidRPr="00617276">
        <w:rPr>
          <w:rFonts w:cs="Times New Roman"/>
          <w:szCs w:val="24"/>
        </w:rPr>
        <w:t xml:space="preserve"> como </w:t>
      </w:r>
      <w:r w:rsidR="00774349" w:rsidRPr="00617276">
        <w:rPr>
          <w:lang w:val="es-ES"/>
        </w:rPr>
        <w:t>“</w:t>
      </w:r>
      <w:r w:rsidR="009047B9" w:rsidRPr="00617276">
        <w:rPr>
          <w:lang w:val="es-ES"/>
        </w:rPr>
        <w:t>un conjunto estructurado de datos que representa entidades y sus interrelaciones. La representación será única e integrada, a pesar de que debe permitir utilizaciones varias y simultáneas</w:t>
      </w:r>
      <w:r w:rsidR="00774349" w:rsidRPr="00617276">
        <w:rPr>
          <w:lang w:val="es-ES"/>
        </w:rPr>
        <w:t>”</w:t>
      </w:r>
      <w:r w:rsidR="009047B9" w:rsidRPr="00617276">
        <w:rPr>
          <w:lang w:val="es-ES"/>
        </w:rPr>
        <w:t xml:space="preserve"> </w:t>
      </w:r>
      <w:r w:rsidR="009047B9" w:rsidRPr="00617276">
        <w:rPr>
          <w:lang w:val="es-ES"/>
        </w:rPr>
        <w:fldChar w:fldCharType="begin" w:fldLock="1"/>
      </w:r>
      <w:r w:rsidR="009047B9" w:rsidRPr="00617276">
        <w:rPr>
          <w:lang w:val="es-ES"/>
        </w:rPr>
        <w:instrText>ADDIN CSL_CITATION {"citationItems":[{"id":"ITEM-1","itemData":{"ISBN":"8497882695","ISSN":"09547762","PMID":"5642869","author":[{"dropping-particle":"","family":"Camps","given":"Rafael","non-dropping-particle":"","parse-names":false,"suffix":""},{"dropping-particle":"","family":"Casillas","given":"Luis","non-dropping-particle":"","parse-names":false,"suffix":""},{"dropping-particle":"","family":"Costal","given":"Dolors","non-dropping-particle":"","parse-names":false,"suffix":""},{"dropping-particle":"","family":"Ginesta","given":"Marc","non-dropping-particle":"","parse-names":false,"suffix":""},{"dropping-particle":"","family":"Martín","given":"Carme","non-dropping-particle":"","parse-names":false,"suffix":""},{"dropping-particle":"","family":"Pérez","given":"Oscar","non-dropping-particle":"","parse-names":false,"suffix":""}],"container-title":"Nursing times","id":"ITEM-1","issued":{"date-parts":[["2005"]]},"publisher-place":"Barcelona","title":"Base de Datos","type":"book","volume":"2"},"uris":["http://www.mendeley.com/documents/?uuid=86b6e6fa-9899-4c0a-8bf6-1157bb9e172c"]}],"mendeley":{"formattedCitation":"(Camps et al., 2005)","manualFormatting":"(Camps et al., 2005, p.8)","plainTextFormattedCitation":"(Camps et al., 2005)","previouslyFormattedCitation":"(Camps et al., 2005)"},"properties":{"noteIndex":0},"schema":"https://github.com/citation-style-language/schema/raw/master/csl-citation.json"}</w:instrText>
      </w:r>
      <w:r w:rsidR="009047B9" w:rsidRPr="00617276">
        <w:rPr>
          <w:lang w:val="es-ES"/>
        </w:rPr>
        <w:fldChar w:fldCharType="separate"/>
      </w:r>
      <w:r w:rsidR="009047B9" w:rsidRPr="00617276">
        <w:rPr>
          <w:noProof/>
          <w:lang w:val="es-ES"/>
        </w:rPr>
        <w:t>(Camps et al., 2005, p.8)</w:t>
      </w:r>
      <w:r w:rsidR="009047B9" w:rsidRPr="00617276">
        <w:rPr>
          <w:lang w:val="es-ES"/>
        </w:rPr>
        <w:fldChar w:fldCharType="end"/>
      </w:r>
      <w:r w:rsidR="00774349" w:rsidRPr="00617276">
        <w:rPr>
          <w:lang w:val="es-ES"/>
        </w:rPr>
        <w:t xml:space="preserve">. Para </w:t>
      </w:r>
      <w:r w:rsidR="002C1B62" w:rsidRPr="00617276">
        <w:rPr>
          <w:lang w:val="es-ES"/>
        </w:rPr>
        <w:t>ello una base de datos debe se diseñada, creada</w:t>
      </w:r>
      <w:r w:rsidR="008744F0" w:rsidRPr="00617276">
        <w:rPr>
          <w:lang w:val="es-ES"/>
        </w:rPr>
        <w:t xml:space="preserve"> y mantenida en el tiempo </w:t>
      </w:r>
      <w:r w:rsidR="00FF72BF" w:rsidRPr="00617276">
        <w:rPr>
          <w:lang w:val="es-ES"/>
        </w:rPr>
        <w:t xml:space="preserve">por un </w:t>
      </w:r>
      <w:r w:rsidR="00345698" w:rsidRPr="00617276">
        <w:rPr>
          <w:lang w:val="es-ES"/>
        </w:rPr>
        <w:t xml:space="preserve">letrado en las ciencias de la computación </w:t>
      </w:r>
      <w:r w:rsidR="008744F0" w:rsidRPr="00617276">
        <w:rPr>
          <w:lang w:val="es-ES"/>
        </w:rPr>
        <w:t>con la finalidad de</w:t>
      </w:r>
      <w:r w:rsidR="009C728A" w:rsidRPr="00617276">
        <w:rPr>
          <w:lang w:val="es-ES"/>
        </w:rPr>
        <w:t xml:space="preserve"> compensar las necesidades de información que los usuarios finales requieren para ejecutar sus acciones en los asuntos laborales </w:t>
      </w:r>
      <w:r w:rsidR="00774349" w:rsidRPr="00617276">
        <w:rPr>
          <w:lang w:val="es-ES"/>
        </w:rPr>
        <w:fldChar w:fldCharType="begin" w:fldLock="1"/>
      </w:r>
      <w:r w:rsidR="009C728A" w:rsidRPr="00617276">
        <w:rPr>
          <w:lang w:val="es-ES"/>
        </w:rPr>
        <w:instrText>ADDIN CSL_CITATION {"citationItems":[{"id":"ITEM-1","itemData":{"ISBN":"9789701072752","author":[{"dropping-particle":"","family":"Ricardo","given":"Catherine","non-dropping-particle":"","parse-names":false,"suffix":""}],"edition":"McGRAW-HIL","editor":[{"dropping-particle":"","family":"McGRAW-HILL","given":"","non-dropping-particle":"","parse-names":false,"suffix":""}],"id":"ITEM-1","issued":{"date-parts":[["2009"]]},"number-of-pages":"641","publisher-place":"México","title":"Base de Datos","type":"book"},"uris":["http://www.mendeley.com/documents/?uuid=9e955b62-3a22-4107-a685-c7808e48ee94"]}],"mendeley":{"formattedCitation":"(Ricardo, 2009)","manualFormatting":"(Ricardo, 2009)","plainTextFormattedCitation":"(Ricardo, 2009)","previouslyFormattedCitation":"(Ricardo, 2009)"},"properties":{"noteIndex":0},"schema":"https://github.com/citation-style-language/schema/raw/master/csl-citation.json"}</w:instrText>
      </w:r>
      <w:r w:rsidR="00774349" w:rsidRPr="00617276">
        <w:rPr>
          <w:lang w:val="es-ES"/>
        </w:rPr>
        <w:fldChar w:fldCharType="separate"/>
      </w:r>
      <w:r w:rsidR="00774349" w:rsidRPr="00617276">
        <w:rPr>
          <w:noProof/>
          <w:lang w:val="es-ES"/>
        </w:rPr>
        <w:t>(Ricardo, 2009)</w:t>
      </w:r>
      <w:r w:rsidR="00774349" w:rsidRPr="00617276">
        <w:rPr>
          <w:lang w:val="es-ES"/>
        </w:rPr>
        <w:fldChar w:fldCharType="end"/>
      </w:r>
      <w:r w:rsidR="009C728A" w:rsidRPr="00617276">
        <w:rPr>
          <w:lang w:val="es-ES"/>
        </w:rPr>
        <w:t xml:space="preserve">. </w:t>
      </w:r>
      <w:r w:rsidR="006C404F" w:rsidRPr="00617276">
        <w:rPr>
          <w:lang w:val="es-ES"/>
        </w:rPr>
        <w:t xml:space="preserve">Además, una base de datos </w:t>
      </w:r>
      <w:r w:rsidR="002B576F" w:rsidRPr="00617276">
        <w:rPr>
          <w:lang w:val="es-ES"/>
        </w:rPr>
        <w:t>debe asegurar la integridad</w:t>
      </w:r>
      <w:r w:rsidR="00D72809" w:rsidRPr="00617276">
        <w:rPr>
          <w:lang w:val="es-ES"/>
        </w:rPr>
        <w:t xml:space="preserve"> y almacenamiento</w:t>
      </w:r>
      <w:r w:rsidR="002B576F" w:rsidRPr="00617276">
        <w:rPr>
          <w:lang w:val="es-ES"/>
        </w:rPr>
        <w:t xml:space="preserve"> de los datos y permitir su uso organizado </w:t>
      </w:r>
      <w:r w:rsidR="00242D57" w:rsidRPr="00617276">
        <w:rPr>
          <w:lang w:val="es-ES"/>
        </w:rPr>
        <w:t>facilitando la manipulación de usuarios como de programadores</w:t>
      </w:r>
      <w:r w:rsidR="00D72809" w:rsidRPr="00617276">
        <w:rPr>
          <w:lang w:val="es-ES"/>
        </w:rPr>
        <w:t xml:space="preserve"> </w:t>
      </w:r>
      <w:r w:rsidR="002743FB" w:rsidRPr="00617276">
        <w:rPr>
          <w:lang w:val="es-ES"/>
        </w:rPr>
        <w:fldChar w:fldCharType="begin" w:fldLock="1"/>
      </w:r>
      <w:r w:rsidR="00D72809" w:rsidRPr="00617276">
        <w:rPr>
          <w:lang w:val="es-ES"/>
        </w:rPr>
        <w:instrText>ADDIN CSL_CITATION {"citationItems":[{"id":"ITEM-1","itemData":{"ISBN":"8497882695","ISSN":"09547762","PMID":"5642869","author":[{"dropping-particle":"","family":"Camps","given":"Rafael","non-dropping-particle":"","parse-names":false,"suffix":""},{"dropping-particle":"","family":"Casillas","given":"Luis","non-dropping-particle":"","parse-names":false,"suffix":""},{"dropping-particle":"","family":"Costal","given":"Dolors","non-dropping-particle":"","parse-names":false,"suffix":""},{"dropping-particle":"","family":"Ginesta","given":"Marc","non-dropping-particle":"","parse-names":false,"suffix":""},{"dropping-particle":"","family":"Martín","given":"Carme","non-dropping-particle":"","parse-names":false,"suffix":""},{"dropping-particle":"","family":"Pérez","given":"Oscar","non-dropping-particle":"","parse-names":false,"suffix":""}],"container-title":"Nursing times","id":"ITEM-1","issued":{"date-parts":[["2005"]]},"publisher-place":"Barcelona","title":"Base de Datos","type":"book","volume":"2"},"uris":["http://www.mendeley.com/documents/?uuid=86b6e6fa-9899-4c0a-8bf6-1157bb9e172c"]}],"mendeley":{"formattedCitation":"(Camps et al., 2005)","manualFormatting":"(Camps et al., 2005)","plainTextFormattedCitation":"(Camps et al., 2005)","previouslyFormattedCitation":"(Camps et al., 2005)"},"properties":{"noteIndex":0},"schema":"https://github.com/citation-style-language/schema/raw/master/csl-citation.json"}</w:instrText>
      </w:r>
      <w:r w:rsidR="002743FB" w:rsidRPr="00617276">
        <w:rPr>
          <w:lang w:val="es-ES"/>
        </w:rPr>
        <w:fldChar w:fldCharType="separate"/>
      </w:r>
      <w:r w:rsidR="002743FB" w:rsidRPr="00617276">
        <w:rPr>
          <w:noProof/>
          <w:lang w:val="es-ES"/>
        </w:rPr>
        <w:t>(Camps et al., 2005)</w:t>
      </w:r>
      <w:r w:rsidR="002743FB" w:rsidRPr="00617276">
        <w:rPr>
          <w:lang w:val="es-ES"/>
        </w:rPr>
        <w:fldChar w:fldCharType="end"/>
      </w:r>
      <w:r w:rsidR="00D72809" w:rsidRPr="00617276">
        <w:rPr>
          <w:lang w:val="es-ES"/>
        </w:rPr>
        <w:t xml:space="preserve">.  </w:t>
      </w:r>
    </w:p>
    <w:p w14:paraId="0EF3B35D" w14:textId="285172EC" w:rsidR="00094C3F" w:rsidRPr="00BF25A8" w:rsidRDefault="008F2480" w:rsidP="0092231B">
      <w:pPr>
        <w:pStyle w:val="Ttulo2"/>
      </w:pPr>
      <w:r w:rsidRPr="00BF25A8">
        <w:t xml:space="preserve"> </w:t>
      </w:r>
      <w:bookmarkStart w:id="39" w:name="_Toc60162342"/>
      <w:bookmarkStart w:id="40" w:name="_Toc60162984"/>
      <w:r w:rsidR="00094C3F" w:rsidRPr="00BF25A8">
        <w:t>I</w:t>
      </w:r>
      <w:r w:rsidR="00267AF4" w:rsidRPr="00BF25A8">
        <w:t>nternet de las cosas</w:t>
      </w:r>
      <w:bookmarkEnd w:id="39"/>
      <w:bookmarkEnd w:id="40"/>
    </w:p>
    <w:p w14:paraId="4B8D9C38" w14:textId="0E138071" w:rsidR="00B73D9A" w:rsidRPr="00617276" w:rsidRDefault="00AD4959" w:rsidP="001B0986">
      <w:pPr>
        <w:spacing w:line="480" w:lineRule="auto"/>
        <w:jc w:val="both"/>
        <w:rPr>
          <w:rFonts w:cs="Times New Roman"/>
          <w:szCs w:val="24"/>
        </w:rPr>
      </w:pPr>
      <w:r>
        <w:rPr>
          <w:rFonts w:cs="Times New Roman"/>
          <w:szCs w:val="24"/>
        </w:rPr>
        <w:t xml:space="preserve">     </w:t>
      </w:r>
      <w:r w:rsidR="00267AF4" w:rsidRPr="00617276">
        <w:rPr>
          <w:rFonts w:cs="Times New Roman"/>
          <w:szCs w:val="24"/>
        </w:rPr>
        <w:t xml:space="preserve">Internet de las cosas (IdC) o </w:t>
      </w:r>
      <w:r w:rsidR="0084246B">
        <w:rPr>
          <w:rFonts w:cs="Times New Roman"/>
          <w:szCs w:val="24"/>
        </w:rPr>
        <w:t>IoT</w:t>
      </w:r>
      <w:r w:rsidR="0085448E" w:rsidRPr="00617276">
        <w:rPr>
          <w:rFonts w:cs="Times New Roman"/>
          <w:szCs w:val="24"/>
        </w:rPr>
        <w:t xml:space="preserve"> (Internet of Things)</w:t>
      </w:r>
      <w:r w:rsidR="00267AF4" w:rsidRPr="00617276">
        <w:rPr>
          <w:rFonts w:cs="Times New Roman"/>
          <w:szCs w:val="24"/>
        </w:rPr>
        <w:t xml:space="preserve"> por sus </w:t>
      </w:r>
      <w:r w:rsidR="009F4FF8" w:rsidRPr="00617276">
        <w:rPr>
          <w:rFonts w:cs="Times New Roman"/>
          <w:szCs w:val="24"/>
        </w:rPr>
        <w:t>siglas</w:t>
      </w:r>
      <w:r w:rsidR="00267AF4" w:rsidRPr="00617276">
        <w:rPr>
          <w:rFonts w:cs="Times New Roman"/>
          <w:szCs w:val="24"/>
        </w:rPr>
        <w:t xml:space="preserve"> en inglés</w:t>
      </w:r>
      <w:r w:rsidR="005B10EE" w:rsidRPr="00617276">
        <w:rPr>
          <w:rFonts w:cs="Times New Roman"/>
          <w:szCs w:val="24"/>
        </w:rPr>
        <w:t xml:space="preserve"> se refiere a</w:t>
      </w:r>
      <w:r w:rsidR="00DD4E5F" w:rsidRPr="00617276">
        <w:rPr>
          <w:rFonts w:cs="Times New Roman"/>
          <w:szCs w:val="24"/>
        </w:rPr>
        <w:t xml:space="preserve"> la</w:t>
      </w:r>
      <w:r w:rsidR="00C140D8" w:rsidRPr="00617276">
        <w:rPr>
          <w:rFonts w:cs="Times New Roman"/>
          <w:szCs w:val="24"/>
        </w:rPr>
        <w:t xml:space="preserve"> “interconexión en red de todos los objetos cotidianos, que a menudo están equipados con algún tipo de inteligencia</w:t>
      </w:r>
      <w:r w:rsidR="005B10EE" w:rsidRPr="00617276">
        <w:rPr>
          <w:rFonts w:cs="Times New Roman"/>
          <w:szCs w:val="24"/>
        </w:rPr>
        <w:t xml:space="preserve">[…] </w:t>
      </w:r>
      <w:r w:rsidR="00C140D8" w:rsidRPr="00617276">
        <w:rPr>
          <w:rFonts w:cs="Times New Roman"/>
          <w:szCs w:val="24"/>
        </w:rPr>
        <w:t>puede ser una plataforma para dispositivos que se comunican electrónicamente y comparten información y datos específicos con el mundo que les rodea</w:t>
      </w:r>
      <w:r w:rsidR="005B10EE" w:rsidRPr="00617276">
        <w:rPr>
          <w:rFonts w:cs="Times New Roman"/>
          <w:szCs w:val="24"/>
          <w:lang w:val="es-ES"/>
        </w:rPr>
        <w:t>”</w:t>
      </w:r>
      <w:r w:rsidR="00C140D8" w:rsidRPr="00617276">
        <w:rPr>
          <w:rFonts w:cs="Times New Roman"/>
          <w:szCs w:val="24"/>
        </w:rPr>
        <w:t xml:space="preserve"> </w:t>
      </w:r>
      <w:r w:rsidR="00C140D8" w:rsidRPr="00617276">
        <w:rPr>
          <w:rFonts w:cs="Times New Roman"/>
          <w:szCs w:val="24"/>
        </w:rPr>
        <w:fldChar w:fldCharType="begin" w:fldLock="1"/>
      </w:r>
      <w:r w:rsidR="009F4FF8">
        <w:rPr>
          <w:rFonts w:cs="Times New Roman"/>
          <w:szCs w:val="24"/>
        </w:rPr>
        <w:instrText>ADDIN CSL_CITATION {"citationItems":[{"id":"ITEM-1","itemData":{"abstract":"El IoT vincula los objetos a Internet, habilitando datos y perspectivas que nunca antes habían estado disponibles.","author":[{"dropping-particle":"","family":"Salazar","given":"Jordi","non-dropping-particle":"","parse-names":false,"suffix":""},{"dropping-particle":"","family":"Silvestre","given":"Santiago","non-dropping-particle":"","parse-names":false,"suffix":""}],"container-title":"Cisco","id":"ITEM-1","issued":{"date-parts":[["2017"]]},"page":"3","title":"Internet de las cosas (IoT) - Cisco","type":"article-journal"},"uris":["http://www.mendeley.com/documents/?uuid=87290a42-49c0-422f-8abd-3f6b949ee801"]}],"mendeley":{"formattedCitation":"(Salazar &amp; Silvestre, 2017)","manualFormatting":"(Salazar y Silvestre, 2017)","plainTextFormattedCitation":"(Salazar &amp; Silvestre, 2017)","previouslyFormattedCitation":"(Salazar &amp; Silvestre, 2017)"},"properties":{"noteIndex":0},"schema":"https://github.com/citation-style-language/schema/raw/master/csl-citation.json"}</w:instrText>
      </w:r>
      <w:r w:rsidR="00C140D8" w:rsidRPr="00617276">
        <w:rPr>
          <w:rFonts w:cs="Times New Roman"/>
          <w:szCs w:val="24"/>
        </w:rPr>
        <w:fldChar w:fldCharType="separate"/>
      </w:r>
      <w:r w:rsidR="00C140D8" w:rsidRPr="00617276">
        <w:rPr>
          <w:rFonts w:cs="Times New Roman"/>
          <w:noProof/>
          <w:szCs w:val="24"/>
        </w:rPr>
        <w:t xml:space="preserve">(Salazar </w:t>
      </w:r>
      <w:r w:rsidR="009F4FF8">
        <w:rPr>
          <w:rFonts w:cs="Times New Roman"/>
          <w:noProof/>
          <w:szCs w:val="24"/>
        </w:rPr>
        <w:t>y</w:t>
      </w:r>
      <w:r w:rsidR="00C140D8" w:rsidRPr="00617276">
        <w:rPr>
          <w:rFonts w:cs="Times New Roman"/>
          <w:noProof/>
          <w:szCs w:val="24"/>
        </w:rPr>
        <w:t xml:space="preserve"> Silvestre, 2017)</w:t>
      </w:r>
      <w:r w:rsidR="00C140D8" w:rsidRPr="00617276">
        <w:rPr>
          <w:rFonts w:cs="Times New Roman"/>
          <w:szCs w:val="24"/>
        </w:rPr>
        <w:fldChar w:fldCharType="end"/>
      </w:r>
      <w:r w:rsidR="003810FA" w:rsidRPr="00617276">
        <w:rPr>
          <w:rFonts w:cs="Times New Roman"/>
          <w:szCs w:val="24"/>
        </w:rPr>
        <w:t xml:space="preserve">. Además, </w:t>
      </w:r>
      <w:r w:rsidR="003230BF" w:rsidRPr="00617276">
        <w:rPr>
          <w:rFonts w:cs="Times New Roman"/>
          <w:szCs w:val="24"/>
        </w:rPr>
        <w:t xml:space="preserve">puede ser </w:t>
      </w:r>
      <w:r w:rsidR="004C5E35" w:rsidRPr="00617276">
        <w:rPr>
          <w:rFonts w:cs="Times New Roman"/>
          <w:szCs w:val="24"/>
        </w:rPr>
        <w:t xml:space="preserve">“la creación de un mundo inteligente donde lo real, lo digital y lo virtual converjan para crear un entorno inteligente que proporcione más </w:t>
      </w:r>
      <w:r w:rsidR="004C5E35" w:rsidRPr="00617276">
        <w:rPr>
          <w:rFonts w:cs="Times New Roman"/>
          <w:szCs w:val="24"/>
        </w:rPr>
        <w:lastRenderedPageBreak/>
        <w:t>inteligencia a la energía, la salud, el transporte, las ciudades, la industria, los edificios</w:t>
      </w:r>
      <w:r w:rsidR="00726424" w:rsidRPr="00617276">
        <w:rPr>
          <w:rFonts w:cs="Times New Roman"/>
          <w:szCs w:val="24"/>
        </w:rPr>
        <w:t xml:space="preserve"> y otros</w:t>
      </w:r>
      <w:r w:rsidR="004C5E35" w:rsidRPr="00617276">
        <w:rPr>
          <w:rFonts w:cs="Times New Roman"/>
          <w:szCs w:val="24"/>
        </w:rPr>
        <w:t xml:space="preserve">” </w:t>
      </w:r>
      <w:r w:rsidR="004C5E35" w:rsidRPr="00617276">
        <w:rPr>
          <w:rFonts w:cs="Times New Roman"/>
          <w:szCs w:val="24"/>
        </w:rPr>
        <w:fldChar w:fldCharType="begin" w:fldLock="1"/>
      </w:r>
      <w:r w:rsidR="009E23B5" w:rsidRPr="00617276">
        <w:rPr>
          <w:rFonts w:cs="Times New Roman"/>
          <w:szCs w:val="24"/>
        </w:rPr>
        <w:instrText>ADDIN CSL_CITATION {"citationItems":[{"id":"ITEM-1","itemData":{"author":[{"dropping-particle":"","family":"Lin","given":"Antonio","non-dropping-particle":"","parse-names":false,"suffix":""},{"dropping-particle":"","family":"Vives","given":"Alvaro","non-dropping-particle":"","parse-names":false,"suffix":""},{"dropping-particle":"","family":"Bagula","given":"Antoine","non-dropping-particle":"","parse-names":false,"suffix":""},{"dropping-particle":"","family":"Zennaro","given":"Marco","non-dropping-particle":"","parse-names":false,"suffix":""},{"dropping-particle":"","family":"Pietrosemoli","given":"Ermanno","non-dropping-particle":"","parse-names":false,"suffix":""}],"id":"ITEM-1","issued":{"date-parts":[["0"]]},"title":"INTERNET","type":"article-journal"},"uris":["http://www.mendeley.com/documents/?uuid=8f451dc4-3025-43b5-986a-62863e8eda25"]}],"mendeley":{"formattedCitation":"(Lin et al., n.d.)","manualFormatting":"(Liñán et al., 2015, p.2)","plainTextFormattedCitation":"(Lin et al., n.d.)","previouslyFormattedCitation":"(Lin et al., n.d.)"},"properties":{"noteIndex":0},"schema":"https://github.com/citation-style-language/schema/raw/master/csl-citation.json"}</w:instrText>
      </w:r>
      <w:r w:rsidR="004C5E35" w:rsidRPr="00617276">
        <w:rPr>
          <w:rFonts w:cs="Times New Roman"/>
          <w:szCs w:val="24"/>
        </w:rPr>
        <w:fldChar w:fldCharType="separate"/>
      </w:r>
      <w:r w:rsidR="004C5E35" w:rsidRPr="00617276">
        <w:rPr>
          <w:rFonts w:cs="Times New Roman"/>
          <w:noProof/>
          <w:szCs w:val="24"/>
        </w:rPr>
        <w:t>(Liñán et al., 2015, p.2)</w:t>
      </w:r>
      <w:r w:rsidR="004C5E35" w:rsidRPr="00617276">
        <w:rPr>
          <w:rFonts w:cs="Times New Roman"/>
          <w:szCs w:val="24"/>
        </w:rPr>
        <w:fldChar w:fldCharType="end"/>
      </w:r>
      <w:r w:rsidR="004C5E35" w:rsidRPr="00617276">
        <w:rPr>
          <w:rFonts w:cs="Times New Roman"/>
          <w:szCs w:val="24"/>
        </w:rPr>
        <w:t>.</w:t>
      </w:r>
      <w:r w:rsidR="00197063" w:rsidRPr="00617276">
        <w:rPr>
          <w:rFonts w:cs="Times New Roman"/>
          <w:szCs w:val="24"/>
        </w:rPr>
        <w:t xml:space="preserve"> De la misma manera, </w:t>
      </w:r>
      <w:r w:rsidR="00197063" w:rsidRPr="00617276">
        <w:rPr>
          <w:rFonts w:cs="Times New Roman"/>
          <w:szCs w:val="24"/>
        </w:rPr>
        <w:fldChar w:fldCharType="begin" w:fldLock="1"/>
      </w:r>
      <w:r w:rsidR="00197063" w:rsidRPr="00617276">
        <w:rPr>
          <w:rFonts w:cs="Times New Roman"/>
          <w:szCs w:val="24"/>
        </w:rPr>
        <w:instrText>ADDIN CSL_CITATION {"citationItems":[{"id":"ITEM-1","itemData":{"abstract":"The Internet of Things (IoT), sometimes referred to as the Internet of Objects, will change everything—including ourselves. This may seem like a bold statement, but consider the impact the Internet already has had on education, communication, business, science, government, and humanity. Clearly, the Internet is one of the most important and powerful creations in all of human history. Now consider that IoT represents the next evolution of the Internet, taking a huge leap in its ability to gather, analyze, and distribute data that we can turn into information, knowledge, and, ultimately, wisdom. In this context, IoT becomes immensely important. Already, IoT projects are under way that promise to close the gap between poor and rich, improve distribution of the world’s resources to those who need them most, and help us understand our planet so we can be more proactive and less reactive. Even so, several barriers exist that threaten to slow IoT development, including the transition to IPv6, having a common set of standards, and developing energy sources for millions—even billions—of minute sensors. However, as businesses, governments, standards bodies, and academia work together to solve these challenges, IoT will continue to progress. The goal of this paper, therefore, is to educate you in plain and simple terms so you can be well versed in IoT and understand its potential to change everything we know to be true today.","author":[{"dropping-particle":"","family":"Evans","given":"Dave","non-dropping-particle":"","parse-names":false,"suffix":""}],"id":"ITEM-1","issued":{"date-parts":[["2011"]]},"number-of-pages":"1-11","title":"The internet of things: how the next evolution of the internet is changing everything","type":"report"},"uris":["http://www.mendeley.com/documents/?uuid=b8c3fd57-a55b-4d92-b071-8054d603b477"]}],"mendeley":{"formattedCitation":"(Evans, 2011)","manualFormatting":"Evans, 2011)","plainTextFormattedCitation":"(Evans, 2011)","previouslyFormattedCitation":"(Evans, 2011)"},"properties":{"noteIndex":0},"schema":"https://github.com/citation-style-language/schema/raw/master/csl-citation.json"}</w:instrText>
      </w:r>
      <w:r w:rsidR="00197063" w:rsidRPr="00617276">
        <w:rPr>
          <w:rFonts w:cs="Times New Roman"/>
          <w:szCs w:val="24"/>
        </w:rPr>
        <w:fldChar w:fldCharType="separate"/>
      </w:r>
      <w:r w:rsidR="00197063" w:rsidRPr="00617276">
        <w:rPr>
          <w:rFonts w:cs="Times New Roman"/>
          <w:noProof/>
          <w:szCs w:val="24"/>
        </w:rPr>
        <w:t>Evans, 2011)</w:t>
      </w:r>
      <w:r w:rsidR="00197063" w:rsidRPr="00617276">
        <w:rPr>
          <w:rFonts w:cs="Times New Roman"/>
          <w:szCs w:val="24"/>
        </w:rPr>
        <w:fldChar w:fldCharType="end"/>
      </w:r>
      <w:r w:rsidR="000A02DE" w:rsidRPr="00617276">
        <w:rPr>
          <w:rFonts w:cs="Times New Roman"/>
          <w:szCs w:val="24"/>
        </w:rPr>
        <w:t xml:space="preserve"> hace </w:t>
      </w:r>
      <w:r w:rsidR="009F4FF8" w:rsidRPr="00617276">
        <w:rPr>
          <w:rFonts w:cs="Times New Roman"/>
          <w:szCs w:val="24"/>
        </w:rPr>
        <w:t>relevancia</w:t>
      </w:r>
      <w:r w:rsidR="000A02DE" w:rsidRPr="00617276">
        <w:rPr>
          <w:rFonts w:cs="Times New Roman"/>
          <w:szCs w:val="24"/>
        </w:rPr>
        <w:t xml:space="preserve"> a otros </w:t>
      </w:r>
      <w:r w:rsidR="009F4FF8" w:rsidRPr="00617276">
        <w:rPr>
          <w:rFonts w:cs="Times New Roman"/>
          <w:szCs w:val="24"/>
        </w:rPr>
        <w:t>ámbitos</w:t>
      </w:r>
      <w:r w:rsidR="000A02DE" w:rsidRPr="00617276">
        <w:rPr>
          <w:rFonts w:cs="Times New Roman"/>
          <w:szCs w:val="24"/>
        </w:rPr>
        <w:t xml:space="preserve"> de la sociedad que han sido impactados por el </w:t>
      </w:r>
      <w:r w:rsidR="0084246B">
        <w:rPr>
          <w:rFonts w:cs="Times New Roman"/>
          <w:szCs w:val="24"/>
        </w:rPr>
        <w:t>IoT</w:t>
      </w:r>
      <w:r w:rsidR="000A02DE" w:rsidRPr="00617276">
        <w:rPr>
          <w:rFonts w:cs="Times New Roman"/>
          <w:szCs w:val="24"/>
        </w:rPr>
        <w:t>, como son la cien</w:t>
      </w:r>
      <w:r w:rsidR="003230BF" w:rsidRPr="00617276">
        <w:rPr>
          <w:rFonts w:cs="Times New Roman"/>
          <w:szCs w:val="24"/>
        </w:rPr>
        <w:t>c</w:t>
      </w:r>
      <w:r w:rsidR="000A02DE" w:rsidRPr="00617276">
        <w:rPr>
          <w:rFonts w:cs="Times New Roman"/>
          <w:szCs w:val="24"/>
        </w:rPr>
        <w:t xml:space="preserve">ia, </w:t>
      </w:r>
      <w:r w:rsidR="00FB26B0" w:rsidRPr="00617276">
        <w:rPr>
          <w:rFonts w:cs="Times New Roman"/>
          <w:szCs w:val="24"/>
        </w:rPr>
        <w:t>la educación, el gobierno, las empresas y la humanidad en general</w:t>
      </w:r>
      <w:r w:rsidR="003230BF" w:rsidRPr="00617276">
        <w:rPr>
          <w:rFonts w:cs="Times New Roman"/>
          <w:szCs w:val="24"/>
        </w:rPr>
        <w:t xml:space="preserve">, se basa en </w:t>
      </w:r>
      <w:r w:rsidR="002F08BA" w:rsidRPr="00617276">
        <w:rPr>
          <w:rFonts w:cs="Times New Roman"/>
          <w:szCs w:val="24"/>
        </w:rPr>
        <w:t xml:space="preserve">una arquitectura de Internet a nivel global </w:t>
      </w:r>
      <w:r w:rsidR="00172FBE" w:rsidRPr="00617276">
        <w:rPr>
          <w:rFonts w:cs="Times New Roman"/>
          <w:szCs w:val="24"/>
        </w:rPr>
        <w:fldChar w:fldCharType="begin" w:fldLock="1"/>
      </w:r>
      <w:r w:rsidR="009F4FF8">
        <w:rPr>
          <w:rFonts w:cs="Times New Roman"/>
          <w:szCs w:val="24"/>
        </w:rPr>
        <w:instrText>ADDIN CSL_CITATION {"citationItems":[{"id":"ITEM-1","itemData":{"abstract":"El IoT vincula los objetos a Internet, habilitando datos y perspectivas que nunca antes habían estado disponibles.","author":[{"dropping-particle":"","family":"Salazar","given":"Jordi","non-dropping-particle":"","parse-names":false,"suffix":""},{"dropping-particle":"","family":"Silvestre","given":"Santiago","non-dropping-particle":"","parse-names":false,"suffix":""}],"container-title":"Cisco","id":"ITEM-1","issued":{"date-parts":[["2017"]]},"page":"3","title":"Internet de las cosas (IoT) - Cisco","type":"article-journal"},"uris":["http://www.mendeley.com/documents/?uuid=87290a42-49c0-422f-8abd-3f6b949ee801"]}],"mendeley":{"formattedCitation":"(Salazar &amp; Silvestre, 2017)","manualFormatting":"(Salazar y Silvestre, 2017)","plainTextFormattedCitation":"(Salazar &amp; Silvestre, 2017)","previouslyFormattedCitation":"(Salazar &amp; Silvestre, 2017)"},"properties":{"noteIndex":0},"schema":"https://github.com/citation-style-language/schema/raw/master/csl-citation.json"}</w:instrText>
      </w:r>
      <w:r w:rsidR="00172FBE" w:rsidRPr="00617276">
        <w:rPr>
          <w:rFonts w:cs="Times New Roman"/>
          <w:szCs w:val="24"/>
        </w:rPr>
        <w:fldChar w:fldCharType="separate"/>
      </w:r>
      <w:r w:rsidR="00172FBE" w:rsidRPr="00617276">
        <w:rPr>
          <w:rFonts w:cs="Times New Roman"/>
          <w:noProof/>
          <w:szCs w:val="24"/>
        </w:rPr>
        <w:t xml:space="preserve">(Salazar </w:t>
      </w:r>
      <w:r w:rsidR="009F4FF8">
        <w:rPr>
          <w:rFonts w:cs="Times New Roman"/>
          <w:noProof/>
          <w:szCs w:val="24"/>
        </w:rPr>
        <w:t>y</w:t>
      </w:r>
      <w:r w:rsidR="00172FBE" w:rsidRPr="00617276">
        <w:rPr>
          <w:rFonts w:cs="Times New Roman"/>
          <w:noProof/>
          <w:szCs w:val="24"/>
        </w:rPr>
        <w:t xml:space="preserve"> Silvestre, 2017)</w:t>
      </w:r>
      <w:r w:rsidR="00172FBE" w:rsidRPr="00617276">
        <w:rPr>
          <w:rFonts w:cs="Times New Roman"/>
          <w:szCs w:val="24"/>
        </w:rPr>
        <w:fldChar w:fldCharType="end"/>
      </w:r>
      <w:r w:rsidR="002F08BA" w:rsidRPr="00617276">
        <w:rPr>
          <w:rFonts w:cs="Times New Roman"/>
          <w:szCs w:val="24"/>
        </w:rPr>
        <w:t xml:space="preserve">. </w:t>
      </w:r>
    </w:p>
    <w:p w14:paraId="005AC94D" w14:textId="09F54B31" w:rsidR="00372E80" w:rsidRDefault="00AD4959" w:rsidP="001B0986">
      <w:pPr>
        <w:spacing w:line="480" w:lineRule="auto"/>
        <w:jc w:val="both"/>
        <w:rPr>
          <w:rFonts w:cs="Times New Roman"/>
          <w:szCs w:val="24"/>
        </w:rPr>
      </w:pPr>
      <w:r>
        <w:rPr>
          <w:rFonts w:cs="Times New Roman"/>
          <w:szCs w:val="24"/>
        </w:rPr>
        <w:t xml:space="preserve">     </w:t>
      </w:r>
      <w:r w:rsidR="00181486" w:rsidRPr="00617276">
        <w:rPr>
          <w:rFonts w:cs="Times New Roman"/>
          <w:szCs w:val="24"/>
        </w:rPr>
        <w:t>En el ámbito del cuidado medioa</w:t>
      </w:r>
      <w:r w:rsidR="00EE33DC" w:rsidRPr="00617276">
        <w:rPr>
          <w:rFonts w:cs="Times New Roman"/>
          <w:szCs w:val="24"/>
        </w:rPr>
        <w:t xml:space="preserve">mbiental, </w:t>
      </w:r>
      <w:r w:rsidR="00356CE4" w:rsidRPr="00617276">
        <w:rPr>
          <w:rFonts w:cs="Times New Roman"/>
          <w:szCs w:val="24"/>
        </w:rPr>
        <w:t xml:space="preserve">Horn propone el Internet de las Cosas como </w:t>
      </w:r>
      <w:r w:rsidR="000D59E2" w:rsidRPr="00617276">
        <w:rPr>
          <w:rFonts w:cs="Times New Roman"/>
          <w:szCs w:val="24"/>
        </w:rPr>
        <w:t xml:space="preserve">un recurso para solventar problemas que amenazan </w:t>
      </w:r>
      <w:r w:rsidR="00D61009" w:rsidRPr="00617276">
        <w:rPr>
          <w:rFonts w:cs="Times New Roman"/>
          <w:szCs w:val="24"/>
        </w:rPr>
        <w:t xml:space="preserve">el equilibrio del medioambiente en la actualidad. </w:t>
      </w:r>
      <w:r w:rsidR="00356CE4" w:rsidRPr="00617276">
        <w:rPr>
          <w:rFonts w:cs="Times New Roman"/>
          <w:szCs w:val="24"/>
        </w:rPr>
        <w:fldChar w:fldCharType="begin" w:fldLock="1"/>
      </w:r>
      <w:r w:rsidR="00D61009" w:rsidRPr="00617276">
        <w:rPr>
          <w:rFonts w:cs="Times New Roman"/>
          <w:szCs w:val="24"/>
        </w:rPr>
        <w:instrText>ADDIN CSL_CITATION {"citationItems":[{"id":"ITEM-1","itemData":{"ISBN":"9788490060797","abstract":"Qué entendemos por «cosas» en el Internet de las Cosas. ¿Cómo de inteligentes son las cosas hoy día? Situación actual de una tecnología prometedora. Entendiendo las tres capas básicas del Internet de las Cosas. El impacto del Internet de las Cosas en los negocios y la sociedad. Factores determinantes en el futuro del Internet de las Cosas.","author":[{"dropping-particle":"","family":"Future Trends Forum","given":"","non-dropping-particle":"","parse-names":false,"suffix":""}],"container-title":"Fundación de la Innovación Bankinter","id":"ITEM-1","issue":"2","issued":{"date-parts":[["2011"]]},"page":"77","title":"El Internet de las Cosas Bankinter","type":"article-journal","volume":"1"},"uris":["http://www.mendeley.com/documents/?uuid=c36eeee9-65f2-454d-b770-e3b2d2aae08b"]}],"mendeley":{"formattedCitation":"(Future Trends Forum, 2011)","manualFormatting":"(Future Trends Forum, 2011)","plainTextFormattedCitation":"(Future Trends Forum, 2011)","previouslyFormattedCitation":"(Future Trends Forum, 2011)"},"properties":{"noteIndex":0},"schema":"https://github.com/citation-style-language/schema/raw/master/csl-citation.json"}</w:instrText>
      </w:r>
      <w:r w:rsidR="00356CE4" w:rsidRPr="00617276">
        <w:rPr>
          <w:rFonts w:cs="Times New Roman"/>
          <w:szCs w:val="24"/>
        </w:rPr>
        <w:fldChar w:fldCharType="separate"/>
      </w:r>
      <w:r w:rsidR="00356CE4" w:rsidRPr="00617276">
        <w:rPr>
          <w:rFonts w:cs="Times New Roman"/>
          <w:noProof/>
          <w:szCs w:val="24"/>
        </w:rPr>
        <w:t>(Future Trends Forum, 201</w:t>
      </w:r>
      <w:r w:rsidR="00D61009" w:rsidRPr="00617276">
        <w:rPr>
          <w:rFonts w:cs="Times New Roman"/>
          <w:noProof/>
          <w:szCs w:val="24"/>
        </w:rPr>
        <w:t>1</w:t>
      </w:r>
      <w:r w:rsidR="00356CE4" w:rsidRPr="00617276">
        <w:rPr>
          <w:rFonts w:cs="Times New Roman"/>
          <w:noProof/>
          <w:szCs w:val="24"/>
        </w:rPr>
        <w:t>)</w:t>
      </w:r>
      <w:r w:rsidR="00356CE4" w:rsidRPr="00617276">
        <w:rPr>
          <w:rFonts w:cs="Times New Roman"/>
          <w:szCs w:val="24"/>
        </w:rPr>
        <w:fldChar w:fldCharType="end"/>
      </w:r>
      <w:r w:rsidR="00D61009" w:rsidRPr="00617276">
        <w:rPr>
          <w:rFonts w:cs="Times New Roman"/>
          <w:szCs w:val="24"/>
        </w:rPr>
        <w:t xml:space="preserve">. </w:t>
      </w:r>
      <w:r w:rsidR="00356CE4" w:rsidRPr="00617276">
        <w:rPr>
          <w:rFonts w:cs="Times New Roman"/>
          <w:szCs w:val="24"/>
        </w:rPr>
        <w:t xml:space="preserve">Con el </w:t>
      </w:r>
      <w:r w:rsidR="0084246B">
        <w:rPr>
          <w:rFonts w:cs="Times New Roman"/>
          <w:szCs w:val="24"/>
        </w:rPr>
        <w:t>IoT</w:t>
      </w:r>
      <w:r w:rsidR="00356CE4" w:rsidRPr="00617276">
        <w:rPr>
          <w:rFonts w:cs="Times New Roman"/>
          <w:szCs w:val="24"/>
        </w:rPr>
        <w:t xml:space="preserve">, </w:t>
      </w:r>
      <w:r w:rsidR="00D61009" w:rsidRPr="00617276">
        <w:rPr>
          <w:rFonts w:cs="Times New Roman"/>
          <w:szCs w:val="24"/>
        </w:rPr>
        <w:t>“</w:t>
      </w:r>
      <w:r w:rsidR="00356CE4" w:rsidRPr="00617276">
        <w:rPr>
          <w:rFonts w:cs="Times New Roman"/>
          <w:szCs w:val="24"/>
        </w:rPr>
        <w:t>pequeños sensores están siendo integrados en los objetos del mundo real y son instrumentos que proporcionan información de prácticamente todo lo que es posible medir</w:t>
      </w:r>
      <w:r w:rsidR="00D61009" w:rsidRPr="00617276">
        <w:rPr>
          <w:rFonts w:cs="Times New Roman"/>
          <w:szCs w:val="24"/>
        </w:rPr>
        <w:t xml:space="preserve">” </w:t>
      </w:r>
      <w:r w:rsidR="00356CE4" w:rsidRPr="00617276">
        <w:rPr>
          <w:rFonts w:cs="Times New Roman"/>
          <w:szCs w:val="24"/>
        </w:rPr>
        <w:fldChar w:fldCharType="begin" w:fldLock="1"/>
      </w:r>
      <w:r w:rsidR="00356CE4" w:rsidRPr="00617276">
        <w:rPr>
          <w:rFonts w:cs="Times New Roman"/>
          <w:szCs w:val="24"/>
        </w:rPr>
        <w:instrText>ADDIN CSL_CITATION {"citationItems":[{"id":"ITEM-1","itemData":{"ISBN":"9788490060797","abstract":"Qué entendemos por «cosas» en el Internet de las Cosas. ¿Cómo de inteligentes son las cosas hoy día? Situación actual de una tecnología prometedora. Entendiendo las tres capas básicas del Internet de las Cosas. El impacto del Internet de las Cosas en los negocios y la sociedad. Factores determinantes en el futuro del Internet de las Cosas.","author":[{"dropping-particle":"","family":"Future Trends Forum","given":"","non-dropping-particle":"","parse-names":false,"suffix":""}],"container-title":"Fundación de la Innovación Bankinter","id":"ITEM-1","issue":"2","issued":{"date-parts":[["2011"]]},"page":"77","title":"El Internet de las Cosas Bankinter","type":"article-journal","volume":"1"},"uris":["http://www.mendeley.com/documents/?uuid=c36eeee9-65f2-454d-b770-e3b2d2aae08b"]}],"mendeley":{"formattedCitation":"(Future Trends Forum, 2011)","manualFormatting":"(Future Trends Forum, 2011, p.14)","plainTextFormattedCitation":"(Future Trends Forum, 2011)","previouslyFormattedCitation":"(Future Trends Forum, 2011)"},"properties":{"noteIndex":0},"schema":"https://github.com/citation-style-language/schema/raw/master/csl-citation.json"}</w:instrText>
      </w:r>
      <w:r w:rsidR="00356CE4" w:rsidRPr="00617276">
        <w:rPr>
          <w:rFonts w:cs="Times New Roman"/>
          <w:szCs w:val="24"/>
        </w:rPr>
        <w:fldChar w:fldCharType="separate"/>
      </w:r>
      <w:r w:rsidR="00356CE4" w:rsidRPr="00617276">
        <w:rPr>
          <w:rFonts w:cs="Times New Roman"/>
          <w:noProof/>
          <w:szCs w:val="24"/>
        </w:rPr>
        <w:t>(Future Trends Forum, 2011, p.14)</w:t>
      </w:r>
      <w:r w:rsidR="00356CE4" w:rsidRPr="00617276">
        <w:rPr>
          <w:rFonts w:cs="Times New Roman"/>
          <w:szCs w:val="24"/>
        </w:rPr>
        <w:fldChar w:fldCharType="end"/>
      </w:r>
      <w:r w:rsidR="00372E80">
        <w:rPr>
          <w:rFonts w:cs="Times New Roman"/>
          <w:szCs w:val="24"/>
        </w:rPr>
        <w:t>.</w:t>
      </w:r>
    </w:p>
    <w:p w14:paraId="43E3DFF8" w14:textId="21876CAB" w:rsidR="00372E80" w:rsidRPr="008A2F18" w:rsidRDefault="00AD4959" w:rsidP="001B0986">
      <w:pPr>
        <w:spacing w:line="480" w:lineRule="auto"/>
        <w:jc w:val="both"/>
        <w:rPr>
          <w:rFonts w:cs="Times New Roman"/>
          <w:szCs w:val="24"/>
        </w:rPr>
      </w:pPr>
      <w:r>
        <w:rPr>
          <w:rFonts w:cs="Times New Roman"/>
          <w:szCs w:val="24"/>
        </w:rPr>
        <w:t xml:space="preserve">     </w:t>
      </w:r>
      <w:r w:rsidR="009F4FF8">
        <w:rPr>
          <w:rFonts w:cs="Times New Roman"/>
          <w:szCs w:val="24"/>
        </w:rPr>
        <w:t xml:space="preserve">A </w:t>
      </w:r>
      <w:r>
        <w:rPr>
          <w:rFonts w:cs="Times New Roman"/>
          <w:szCs w:val="24"/>
        </w:rPr>
        <w:t>continuación,</w:t>
      </w:r>
      <w:r w:rsidR="005C7333">
        <w:rPr>
          <w:rFonts w:cs="Times New Roman"/>
          <w:szCs w:val="24"/>
        </w:rPr>
        <w:t xml:space="preserve"> </w:t>
      </w:r>
      <w:r w:rsidR="0029703C">
        <w:rPr>
          <w:rFonts w:cs="Times New Roman"/>
          <w:szCs w:val="24"/>
        </w:rPr>
        <w:t xml:space="preserve">se describen </w:t>
      </w:r>
      <w:r w:rsidR="005C7333">
        <w:rPr>
          <w:rFonts w:cs="Times New Roman"/>
          <w:szCs w:val="24"/>
        </w:rPr>
        <w:t xml:space="preserve">algunas tecnologías </w:t>
      </w:r>
      <w:r w:rsidR="0084246B">
        <w:rPr>
          <w:rFonts w:cs="Times New Roman"/>
          <w:szCs w:val="24"/>
        </w:rPr>
        <w:t>IoT</w:t>
      </w:r>
      <w:r w:rsidR="005C7333">
        <w:rPr>
          <w:rFonts w:cs="Times New Roman"/>
          <w:szCs w:val="24"/>
        </w:rPr>
        <w:t xml:space="preserve">: </w:t>
      </w:r>
    </w:p>
    <w:p w14:paraId="4352CABC" w14:textId="39BE3D87" w:rsidR="00263A0A" w:rsidRPr="00B3384C" w:rsidRDefault="00263A0A" w:rsidP="00EA21C1">
      <w:pPr>
        <w:pStyle w:val="Ttulo3"/>
      </w:pPr>
      <w:bookmarkStart w:id="41" w:name="_Toc60162343"/>
      <w:bookmarkStart w:id="42" w:name="_Toc60162985"/>
      <w:r w:rsidRPr="00B3384C">
        <w:t>ESP32</w:t>
      </w:r>
      <w:bookmarkEnd w:id="41"/>
      <w:bookmarkEnd w:id="42"/>
    </w:p>
    <w:p w14:paraId="524B4766" w14:textId="34E3E5EA" w:rsidR="00263A0A" w:rsidRDefault="00AD4959" w:rsidP="001B0986">
      <w:pPr>
        <w:spacing w:line="480" w:lineRule="auto"/>
        <w:jc w:val="both"/>
      </w:pPr>
      <w:r>
        <w:t xml:space="preserve">     </w:t>
      </w:r>
      <w:r w:rsidR="00890959">
        <w:t xml:space="preserve">ESP32 </w:t>
      </w:r>
      <w:r w:rsidR="008C3298">
        <w:t>es un MCU rico en funciones con conectividad Wi-Fi</w:t>
      </w:r>
      <w:r w:rsidR="000A6271">
        <w:t xml:space="preserve"> y Bluetooth integrada para una amplia gama de aplicaciones</w:t>
      </w:r>
      <w:r w:rsidR="00890959">
        <w:t xml:space="preserve"> </w:t>
      </w:r>
      <w:r w:rsidR="00890959">
        <w:fldChar w:fldCharType="begin" w:fldLock="1"/>
      </w:r>
      <w:r w:rsidR="00890959">
        <w:instrText>ADDIN CSL_CITATION {"citationItems":[{"id":"ITEM-1","itemData":{"URL":"https://www.espressif.com/en/products/socs/esp32","author":[{"dropping-particle":"","family":"Espressif Systems","given":"","non-dropping-particle":"","parse-names":false,"suffix":""}],"id":"ITEM-1","issued":{"date-parts":[["2020"]]},"title":"ESP32","type":"webpage"},"uris":["http://www.mendeley.com/documents/?uuid=27f8d3e2-bdab-45d7-b780-c27384472752"]}],"mendeley":{"formattedCitation":"(Espressif Systems, 2020)","plainTextFormattedCitation":"(Espressif Systems, 2020)","previouslyFormattedCitation":"(Espressif Systems, 2020)"},"properties":{"noteIndex":0},"schema":"https://github.com/citation-style-language/schema/raw/master/csl-citation.json"}</w:instrText>
      </w:r>
      <w:r w:rsidR="00890959">
        <w:fldChar w:fldCharType="separate"/>
      </w:r>
      <w:r w:rsidR="00890959" w:rsidRPr="007C7FDD">
        <w:rPr>
          <w:noProof/>
        </w:rPr>
        <w:t>(Espressif Systems, 2020)</w:t>
      </w:r>
      <w:r w:rsidR="00890959">
        <w:fldChar w:fldCharType="end"/>
      </w:r>
      <w:r w:rsidR="00D20E44">
        <w:t>.</w:t>
      </w:r>
    </w:p>
    <w:p w14:paraId="0D1E9CF4" w14:textId="061483AF" w:rsidR="00D20E44" w:rsidRDefault="00AD4959" w:rsidP="001B0986">
      <w:pPr>
        <w:spacing w:line="480" w:lineRule="auto"/>
        <w:jc w:val="both"/>
      </w:pPr>
      <w:r>
        <w:t xml:space="preserve">     </w:t>
      </w:r>
      <w:r w:rsidR="00D20E44">
        <w:t>Características:</w:t>
      </w:r>
    </w:p>
    <w:p w14:paraId="1A3C73AC" w14:textId="6B1BF3EE" w:rsidR="00D20E44" w:rsidRDefault="00D20E44" w:rsidP="002159C5">
      <w:pPr>
        <w:pStyle w:val="Prrafodelista"/>
        <w:numPr>
          <w:ilvl w:val="0"/>
          <w:numId w:val="25"/>
        </w:numPr>
        <w:spacing w:line="480" w:lineRule="auto"/>
        <w:jc w:val="both"/>
      </w:pPr>
      <w:r>
        <w:t>Diseño Robusto.</w:t>
      </w:r>
    </w:p>
    <w:p w14:paraId="2A69D6D7" w14:textId="5A357C2F" w:rsidR="00D20E44" w:rsidRDefault="00D20E44" w:rsidP="002159C5">
      <w:pPr>
        <w:pStyle w:val="Prrafodelista"/>
        <w:numPr>
          <w:ilvl w:val="0"/>
          <w:numId w:val="25"/>
        </w:numPr>
        <w:spacing w:line="480" w:lineRule="auto"/>
        <w:jc w:val="both"/>
      </w:pPr>
      <w:r>
        <w:t>Consumo de energía ultrabajo.</w:t>
      </w:r>
    </w:p>
    <w:p w14:paraId="7FFB3D66" w14:textId="026BFD2B" w:rsidR="00D20E44" w:rsidRDefault="00D20E44" w:rsidP="002159C5">
      <w:pPr>
        <w:pStyle w:val="Prrafodelista"/>
        <w:numPr>
          <w:ilvl w:val="0"/>
          <w:numId w:val="25"/>
        </w:numPr>
        <w:spacing w:line="480" w:lineRule="auto"/>
        <w:jc w:val="both"/>
      </w:pPr>
      <w:r>
        <w:t>Alto nivel de integración.</w:t>
      </w:r>
    </w:p>
    <w:p w14:paraId="03DBFD8B" w14:textId="0E7570D5" w:rsidR="00D20E44" w:rsidRPr="00D20E44" w:rsidRDefault="00D20E44" w:rsidP="002159C5">
      <w:pPr>
        <w:pStyle w:val="Prrafodelista"/>
        <w:numPr>
          <w:ilvl w:val="0"/>
          <w:numId w:val="25"/>
        </w:numPr>
        <w:spacing w:line="480" w:lineRule="auto"/>
        <w:jc w:val="both"/>
        <w:rPr>
          <w:lang w:val="en-US"/>
        </w:rPr>
      </w:pPr>
      <w:r w:rsidRPr="00D20E44">
        <w:rPr>
          <w:lang w:val="en-US"/>
        </w:rPr>
        <w:t>Chip híbrido Wi-Fi y Bluethoo</w:t>
      </w:r>
      <w:r>
        <w:rPr>
          <w:lang w:val="en-US"/>
        </w:rPr>
        <w:t>th.</w:t>
      </w:r>
    </w:p>
    <w:p w14:paraId="3FC5473B" w14:textId="28A36055" w:rsidR="00647E44" w:rsidRPr="00B3384C" w:rsidRDefault="00647E44" w:rsidP="00EA21C1">
      <w:pPr>
        <w:pStyle w:val="Ttulo3"/>
      </w:pPr>
      <w:bookmarkStart w:id="43" w:name="_Toc60162344"/>
      <w:bookmarkStart w:id="44" w:name="_Toc60162986"/>
      <w:r w:rsidRPr="00B3384C">
        <w:t>Eclipse Mosquitto</w:t>
      </w:r>
      <w:bookmarkEnd w:id="43"/>
      <w:bookmarkEnd w:id="44"/>
    </w:p>
    <w:p w14:paraId="574FA07A" w14:textId="7D98E7F6" w:rsidR="00647E44" w:rsidRPr="00647E44" w:rsidRDefault="00647E44" w:rsidP="001B0986">
      <w:pPr>
        <w:spacing w:line="480" w:lineRule="auto"/>
        <w:jc w:val="both"/>
        <w:rPr>
          <w:lang w:val="es-ES"/>
        </w:rPr>
      </w:pPr>
      <w:r>
        <w:rPr>
          <w:lang w:val="es-ES"/>
        </w:rPr>
        <w:t xml:space="preserve">     </w:t>
      </w:r>
      <w:r w:rsidR="008E3E3C">
        <w:rPr>
          <w:lang w:val="es-ES"/>
        </w:rPr>
        <w:t xml:space="preserve">El </w:t>
      </w:r>
      <w:r w:rsidRPr="00617276">
        <w:rPr>
          <w:lang w:val="es-ES"/>
        </w:rPr>
        <w:t xml:space="preserve">Eclipse Mosquitto es un agente de mensajes de código abierto ligero y es adecuado para su uso en todos los dispositivos, desde ordenadores de baja potencia de placa única a servidores completos, el protocolo </w:t>
      </w:r>
      <w:r w:rsidR="00FD3CE6">
        <w:rPr>
          <w:lang w:val="es-ES"/>
        </w:rPr>
        <w:t>MQTT</w:t>
      </w:r>
      <w:r w:rsidRPr="00617276">
        <w:rPr>
          <w:lang w:val="es-ES"/>
        </w:rPr>
        <w:t xml:space="preserve"> proporciona un método ligero para llevar a cabo la mensajería mediante un modelo de publicación/suscripción</w:t>
      </w:r>
      <w:r w:rsidR="008E3E3C">
        <w:rPr>
          <w:lang w:val="es-ES"/>
        </w:rPr>
        <w:t xml:space="preserve"> </w:t>
      </w:r>
      <w:r w:rsidR="008E3E3C" w:rsidRPr="00617276">
        <w:rPr>
          <w:lang w:val="es-ES"/>
        </w:rPr>
        <w:fldChar w:fldCharType="begin" w:fldLock="1"/>
      </w:r>
      <w:r w:rsidR="008E3E3C" w:rsidRPr="00617276">
        <w:rPr>
          <w:lang w:val="es-ES"/>
        </w:rPr>
        <w:instrText>ADDIN CSL_CITATION {"citationItems":[{"id":"ITEM-1","itemData":{"author":[{"dropping-particle":"","family":"ECLIPSE FUNDATION","given":"","non-dropping-particle":"","parse-names":false,"suffix":""}],"id":"ITEM-1","issued":{"date-parts":[["2020"]]},"title":"Eclipse Mosquitto","type":"article-journal"},"uris":["http://www.mendeley.com/documents/?uuid=1c055e93-0aea-4569-b793-db9af3634cf8"]}],"mendeley":{"formattedCitation":"(ECLIPSE FUNDATION, 2020)","plainTextFormattedCitation":"(ECLIPSE FUNDATION, 2020)","previouslyFormattedCitation":"(ECLIPSE FUNDATION, 2020)"},"properties":{"noteIndex":0},"schema":"https://github.com/citation-style-language/schema/raw/master/csl-citation.json"}</w:instrText>
      </w:r>
      <w:r w:rsidR="008E3E3C" w:rsidRPr="00617276">
        <w:rPr>
          <w:lang w:val="es-ES"/>
        </w:rPr>
        <w:fldChar w:fldCharType="separate"/>
      </w:r>
      <w:r w:rsidR="008E3E3C" w:rsidRPr="00617276">
        <w:rPr>
          <w:noProof/>
          <w:lang w:val="es-ES"/>
        </w:rPr>
        <w:t>(ECLIPSE FUNDATION, 2020)</w:t>
      </w:r>
      <w:r w:rsidR="008E3E3C" w:rsidRPr="00617276">
        <w:rPr>
          <w:lang w:val="es-ES"/>
        </w:rPr>
        <w:fldChar w:fldCharType="end"/>
      </w:r>
      <w:r w:rsidRPr="00617276">
        <w:rPr>
          <w:lang w:val="es-ES"/>
        </w:rPr>
        <w:t>.</w:t>
      </w:r>
    </w:p>
    <w:p w14:paraId="12E4F339" w14:textId="0231C290" w:rsidR="00A8148D" w:rsidRPr="00BF25A8" w:rsidRDefault="00637638" w:rsidP="00EA21C1">
      <w:pPr>
        <w:pStyle w:val="Ttulo2"/>
      </w:pPr>
      <w:r w:rsidRPr="00BF25A8">
        <w:lastRenderedPageBreak/>
        <w:t xml:space="preserve"> </w:t>
      </w:r>
      <w:bookmarkStart w:id="45" w:name="_Toc60162345"/>
      <w:bookmarkStart w:id="46" w:name="_Toc60162987"/>
      <w:r w:rsidR="00A8148D" w:rsidRPr="00BF25A8">
        <w:t>TICs</w:t>
      </w:r>
      <w:r w:rsidR="00940DFC" w:rsidRPr="00BF25A8">
        <w:t>: Tecnologías de información y comunicación.</w:t>
      </w:r>
      <w:bookmarkEnd w:id="45"/>
      <w:bookmarkEnd w:id="46"/>
    </w:p>
    <w:p w14:paraId="0E47B13F" w14:textId="43BBC8CF" w:rsidR="00940DFC" w:rsidRPr="00846F36" w:rsidRDefault="000302DE" w:rsidP="001B0986">
      <w:pPr>
        <w:spacing w:line="480" w:lineRule="auto"/>
        <w:jc w:val="both"/>
        <w:rPr>
          <w:lang w:val="es-ES"/>
        </w:rPr>
      </w:pPr>
      <w:r>
        <w:rPr>
          <w:lang w:val="es-ES"/>
        </w:rPr>
        <w:t xml:space="preserve">     </w:t>
      </w:r>
      <w:r w:rsidR="008A2F18" w:rsidRPr="00617276">
        <w:rPr>
          <w:lang w:val="es-ES"/>
        </w:rPr>
        <w:t xml:space="preserve">Las tecnologías de la información y de las comunicaciones (TIC) potencian todas y cada una de las actividades sociales y culturales de los hombres y mujeres en todo el globo y han acelerado las capacidades cognitivas tanto individuales como colectivas. </w:t>
      </w:r>
      <w:r w:rsidR="008A2F18" w:rsidRPr="00617276">
        <w:rPr>
          <w:lang w:val="es-ES"/>
        </w:rPr>
        <w:fldChar w:fldCharType="begin" w:fldLock="1"/>
      </w:r>
      <w:r w:rsidR="008A2F18" w:rsidRPr="00617276">
        <w:rPr>
          <w:lang w:val="es-ES"/>
        </w:rPr>
        <w:instrText>ADDIN CSL_CITATION {"citationItems":[{"id":"ITEM-1","itemData":{"abstract":"Prioridades y políticas para el uso de las TIC en el sector agropecuario boliviano Poner las TIC al servicio de la administración y la gerencia retrasa su impacto en los clientes finales El desarrollo de las TIC en la agricultura debe estar enfocado en el pequeño productor","author":[{"dropping-particle":"","family":"Bosh","given":"Marcelo","non-dropping-particle":"","parse-names":false,"suffix":""},{"dropping-particle":"","family":"Rodrigues","given":"Mónica","non-dropping-particle":"","parse-names":false,"suffix":""},{"dropping-particle":"","family":"Hopkins","given":"Raúl","non-dropping-particle":"","parse-names":false,"suffix":""},{"dropping-particle":"","family":"Vásquez","given":"Victor","non-dropping-particle":"","parse-names":false,"suffix":""},{"dropping-particle":"","family":"Chavarría","given":"Hugo","non-dropping-particle":"","parse-names":false,"suffix":""},{"dropping-particle":"","family":"Espinel","given":"Blas","non-dropping-particle":"","parse-names":false,"suffix":""},{"dropping-particle":"","family":"Brosard","given":"Francine","non-dropping-particle":"","parse-names":false,"suffix":""}],"container-title":"Alianza para la sociedad de la información Fase II","id":"ITEM-1","issue":"3","issued":{"date-parts":[["2012"]]},"page":"1-12","title":"TIC y Agricultura","type":"article-journal","volume":"18"},"uris":["http://www.mendeley.com/documents/?uuid=43c890d3-4899-4c84-947c-d67b73e55be0"]}],"mendeley":{"formattedCitation":"(Bosh et al., 2012)","manualFormatting":"(Bosh et al., 2012, p.2)","plainTextFormattedCitation":"(Bosh et al., 2012)","previouslyFormattedCitation":"(Bosh et al., 2012)"},"properties":{"noteIndex":0},"schema":"https://github.com/citation-style-language/schema/raw/master/csl-citation.json"}</w:instrText>
      </w:r>
      <w:r w:rsidR="008A2F18" w:rsidRPr="00617276">
        <w:rPr>
          <w:lang w:val="es-ES"/>
        </w:rPr>
        <w:fldChar w:fldCharType="separate"/>
      </w:r>
      <w:r w:rsidR="008A2F18" w:rsidRPr="00617276">
        <w:rPr>
          <w:noProof/>
          <w:lang w:val="es-ES"/>
        </w:rPr>
        <w:t>(Bosh et al., 2012, p.2)</w:t>
      </w:r>
      <w:r w:rsidR="008A2F18" w:rsidRPr="00617276">
        <w:rPr>
          <w:lang w:val="es-ES"/>
        </w:rPr>
        <w:fldChar w:fldCharType="end"/>
      </w:r>
      <w:r w:rsidR="003C6095">
        <w:rPr>
          <w:lang w:val="es-ES"/>
        </w:rPr>
        <w:t>.</w:t>
      </w:r>
      <w:r w:rsidR="00846F36">
        <w:rPr>
          <w:lang w:val="es-ES"/>
        </w:rPr>
        <w:t xml:space="preserve"> </w:t>
      </w:r>
      <w:r w:rsidR="008A2F18" w:rsidRPr="00617276">
        <w:rPr>
          <w:lang w:val="es-ES"/>
        </w:rPr>
        <w:t xml:space="preserve">En ese contexto, las tecnologías de la información y de las comunicaciones (TIC) se transforman en una poderosa herramienta para el acceso y la organización del conocimiento disponible para los agricultores. </w:t>
      </w:r>
      <w:r w:rsidR="008A2F18" w:rsidRPr="00617276">
        <w:rPr>
          <w:lang w:val="es-ES"/>
        </w:rPr>
        <w:fldChar w:fldCharType="begin" w:fldLock="1"/>
      </w:r>
      <w:r w:rsidR="008A2F18" w:rsidRPr="00617276">
        <w:rPr>
          <w:lang w:val="es-ES"/>
        </w:rPr>
        <w:instrText>ADDIN CSL_CITATION {"citationItems":[{"id":"ITEM-1","itemData":{"abstract":"Prioridades y políticas para el uso de las TIC en el sector agropecuario boliviano Poner las TIC al servicio de la administración y la gerencia retrasa su impacto en los clientes finales El desarrollo de las TIC en la agricultura debe estar enfocado en el pequeño productor","author":[{"dropping-particle":"","family":"Bosh","given":"Marcelo","non-dropping-particle":"","parse-names":false,"suffix":""},{"dropping-particle":"","family":"Rodrigues","given":"Mónica","non-dropping-particle":"","parse-names":false,"suffix":""},{"dropping-particle":"","family":"Hopkins","given":"Raúl","non-dropping-particle":"","parse-names":false,"suffix":""},{"dropping-particle":"","family":"Vásquez","given":"Victor","non-dropping-particle":"","parse-names":false,"suffix":""},{"dropping-particle":"","family":"Chavarría","given":"Hugo","non-dropping-particle":"","parse-names":false,"suffix":""},{"dropping-particle":"","family":"Espinel","given":"Blas","non-dropping-particle":"","parse-names":false,"suffix":""},{"dropping-particle":"","family":"Brosard","given":"Francine","non-dropping-particle":"","parse-names":false,"suffix":""}],"container-title":"Alianza para la sociedad de la información Fase II","id":"ITEM-1","issue":"3","issued":{"date-parts":[["2012"]]},"page":"1-12","title":"TIC y Agricultura","type":"article-journal","volume":"18"},"uris":["http://www.mendeley.com/documents/?uuid=43c890d3-4899-4c84-947c-d67b73e55be0"]}],"mendeley":{"formattedCitation":"(Bosh et al., 2012)","manualFormatting":"(Bosh et al., 2012, p.3)","plainTextFormattedCitation":"(Bosh et al., 2012)","previouslyFormattedCitation":"(Bosh et al., 2012)"},"properties":{"noteIndex":0},"schema":"https://github.com/citation-style-language/schema/raw/master/csl-citation.json"}</w:instrText>
      </w:r>
      <w:r w:rsidR="008A2F18" w:rsidRPr="00617276">
        <w:rPr>
          <w:lang w:val="es-ES"/>
        </w:rPr>
        <w:fldChar w:fldCharType="separate"/>
      </w:r>
      <w:r w:rsidR="008A2F18" w:rsidRPr="00617276">
        <w:rPr>
          <w:noProof/>
          <w:lang w:val="es-ES"/>
        </w:rPr>
        <w:t>(Bosh et al., 2012, p.3)</w:t>
      </w:r>
      <w:r w:rsidR="008A2F18" w:rsidRPr="00617276">
        <w:rPr>
          <w:lang w:val="es-ES"/>
        </w:rPr>
        <w:fldChar w:fldCharType="end"/>
      </w:r>
      <w:r w:rsidR="003C6095">
        <w:rPr>
          <w:lang w:val="es-ES"/>
        </w:rPr>
        <w:t>.</w:t>
      </w:r>
    </w:p>
    <w:p w14:paraId="410DF8F9" w14:textId="116B482D" w:rsidR="008E7D80" w:rsidRPr="00BF25A8" w:rsidRDefault="005C7333" w:rsidP="00511C33">
      <w:pPr>
        <w:pStyle w:val="Ttulo3"/>
      </w:pPr>
      <w:r w:rsidRPr="00BF25A8">
        <w:t xml:space="preserve"> </w:t>
      </w:r>
      <w:r w:rsidR="00FD3CE6">
        <w:t>MQTT</w:t>
      </w:r>
    </w:p>
    <w:p w14:paraId="7ADDABA9" w14:textId="490A64E1" w:rsidR="00444973" w:rsidRPr="00617276" w:rsidRDefault="00820977" w:rsidP="001B0986">
      <w:pPr>
        <w:spacing w:line="480" w:lineRule="auto"/>
        <w:jc w:val="both"/>
      </w:pPr>
      <w:r w:rsidRPr="00617276">
        <w:rPr>
          <w:lang w:val="es-ES"/>
        </w:rPr>
        <w:t xml:space="preserve">     </w:t>
      </w:r>
      <w:r w:rsidR="002C23AE">
        <w:rPr>
          <w:lang w:val="es-ES"/>
        </w:rPr>
        <w:t>E</w:t>
      </w:r>
      <w:r w:rsidR="007F63B2" w:rsidRPr="00617276">
        <w:rPr>
          <w:lang w:val="es-ES"/>
        </w:rPr>
        <w:t>s un protocolo de mensajería que soporta la comunicación asíncrona entre las partes</w:t>
      </w:r>
      <w:r w:rsidR="00384B31" w:rsidRPr="00617276">
        <w:rPr>
          <w:lang w:val="es-ES"/>
        </w:rPr>
        <w:t>, escalable en entornos de red no confiables que utilizan un modelo de publicación y suscripción</w:t>
      </w:r>
      <w:r w:rsidR="002C23AE">
        <w:rPr>
          <w:lang w:val="es-ES"/>
        </w:rPr>
        <w:t xml:space="preserve"> </w:t>
      </w:r>
      <w:r w:rsidR="002C23AE" w:rsidRPr="00617276">
        <w:rPr>
          <w:lang w:val="es-ES"/>
        </w:rPr>
        <w:fldChar w:fldCharType="begin" w:fldLock="1"/>
      </w:r>
      <w:r w:rsidR="002C23AE" w:rsidRPr="00617276">
        <w:rPr>
          <w:lang w:val="es-ES"/>
        </w:rPr>
        <w:instrText>ADDIN CSL_CITATION {"citationItems":[{"id":"ITEM-1","itemData":{"URL":"https://developer.ibm.com/es/technologies/iot/articles/iot-mqtt-why-good-for-iot/","author":[{"dropping-particle":"","family":"IBM","given":"","non-dropping-particle":"","parse-names":false,"suffix":""}],"container-title":"IBM DEVELOPER","id":"ITEM-1","issued":{"date-parts":[["2020"]]},"title":"Conozca MQTT","type":"webpage"},"uris":["http://www.mendeley.com/documents/?uuid=4c73a64f-cd89-45c5-b516-40582ac1410b"]}],"mendeley":{"formattedCitation":"(IBM, 2020)","plainTextFormattedCitation":"(IBM, 2020)","previouslyFormattedCitation":"(IBM, 2020)"},"properties":{"noteIndex":0},"schema":"https://github.com/citation-style-language/schema/raw/master/csl-citation.json"}</w:instrText>
      </w:r>
      <w:r w:rsidR="002C23AE" w:rsidRPr="00617276">
        <w:rPr>
          <w:lang w:val="es-ES"/>
        </w:rPr>
        <w:fldChar w:fldCharType="separate"/>
      </w:r>
      <w:r w:rsidR="002C23AE" w:rsidRPr="00617276">
        <w:rPr>
          <w:noProof/>
          <w:lang w:val="es-ES"/>
        </w:rPr>
        <w:t>(IBM, 2020)</w:t>
      </w:r>
      <w:r w:rsidR="002C23AE" w:rsidRPr="00617276">
        <w:rPr>
          <w:lang w:val="es-ES"/>
        </w:rPr>
        <w:fldChar w:fldCharType="end"/>
      </w:r>
      <w:r w:rsidR="00384B31" w:rsidRPr="00617276">
        <w:rPr>
          <w:lang w:val="es-ES"/>
        </w:rPr>
        <w:t>.</w:t>
      </w:r>
      <w:r w:rsidR="00411C43">
        <w:rPr>
          <w:lang w:val="es-ES"/>
        </w:rPr>
        <w:t xml:space="preserve"> </w:t>
      </w:r>
      <w:r w:rsidR="00444973" w:rsidRPr="00617276">
        <w:t xml:space="preserve">Mientras que </w:t>
      </w:r>
      <w:r w:rsidR="00444973" w:rsidRPr="00617276">
        <w:rPr>
          <w:lang w:val="es-ES"/>
        </w:rPr>
        <w:fldChar w:fldCharType="begin" w:fldLock="1"/>
      </w:r>
      <w:r w:rsidR="00411C43">
        <w:instrText>ADDIN CSL_CITATION {"citationItems":[{"id":"ITEM-1","itemData":{"author":[{"dropping-particle":"","family":"Stack Overflow contributors","given":"","non-dropping-particle":"","parse-names":false,"suffix":""}],"container-title":"EBook","id":"ITEM-1","issued":{"date-parts":[["2012"]]},"page":"37-39","title":"APRENDIZAJE MQTT","type":"chapter","volume":"66"},"uris":["http://www.mendeley.com/documents/?uuid=674e6f88-a23c-4d26-a0c1-912f3c666a1f"]}],"mendeley":{"formattedCitation":"(Stack Overflow contributors, 2012)","manualFormatting":"Stack Overflow contributors (2012)","plainTextFormattedCitation":"(Stack Overflow contributors, 2012)","previouslyFormattedCitation":"(Stack Overflow contributors, 2012)"},"properties":{"noteIndex":0},"schema":"https://github.com/citation-style-language/schema/raw/master/csl-citation.json"}</w:instrText>
      </w:r>
      <w:r w:rsidR="00444973" w:rsidRPr="00617276">
        <w:rPr>
          <w:lang w:val="es-ES"/>
        </w:rPr>
        <w:fldChar w:fldCharType="separate"/>
      </w:r>
      <w:r w:rsidR="00444973" w:rsidRPr="00617276">
        <w:rPr>
          <w:noProof/>
        </w:rPr>
        <w:t xml:space="preserve">Stack Overflow contributors </w:t>
      </w:r>
      <w:r w:rsidR="00411C43">
        <w:rPr>
          <w:noProof/>
        </w:rPr>
        <w:t>(</w:t>
      </w:r>
      <w:r w:rsidR="00444973" w:rsidRPr="00617276">
        <w:rPr>
          <w:noProof/>
        </w:rPr>
        <w:t>2012)</w:t>
      </w:r>
      <w:r w:rsidR="00444973" w:rsidRPr="00617276">
        <w:rPr>
          <w:lang w:val="es-ES"/>
        </w:rPr>
        <w:fldChar w:fldCharType="end"/>
      </w:r>
      <w:r w:rsidR="00444973" w:rsidRPr="00617276">
        <w:t xml:space="preserve"> menciona que </w:t>
      </w:r>
      <w:r w:rsidR="0020293B" w:rsidRPr="00617276">
        <w:t>“</w:t>
      </w:r>
      <w:r w:rsidR="00FD3CE6">
        <w:t>MQTT</w:t>
      </w:r>
      <w:r w:rsidR="00444973" w:rsidRPr="00617276">
        <w:t xml:space="preserve">(Message Queue Telemetry Transport) es un protocolo de mensajería </w:t>
      </w:r>
      <w:r w:rsidR="0020293B" w:rsidRPr="00617276">
        <w:t>“ligero” basado en Publicación-Suscripción que se utiliza sobre la pila TCP/IP” (p. 2).</w:t>
      </w:r>
    </w:p>
    <w:p w14:paraId="3DF20E04" w14:textId="306D4F51" w:rsidR="002C1772" w:rsidRDefault="002C1772" w:rsidP="002C1772">
      <w:pPr>
        <w:pStyle w:val="Descripcin"/>
        <w:keepNext/>
        <w:jc w:val="center"/>
      </w:pPr>
      <w:r w:rsidRPr="002C1772">
        <w:rPr>
          <w:i w:val="0"/>
          <w:iCs w:val="0"/>
        </w:rPr>
        <w:t xml:space="preserve">Figura </w:t>
      </w:r>
      <w:r w:rsidRPr="002C1772">
        <w:rPr>
          <w:i w:val="0"/>
          <w:iCs w:val="0"/>
        </w:rPr>
        <w:fldChar w:fldCharType="begin"/>
      </w:r>
      <w:r w:rsidRPr="002C1772">
        <w:rPr>
          <w:i w:val="0"/>
          <w:iCs w:val="0"/>
        </w:rPr>
        <w:instrText xml:space="preserve"> SEQ Figura \* ARABIC </w:instrText>
      </w:r>
      <w:r w:rsidRPr="002C1772">
        <w:rPr>
          <w:i w:val="0"/>
          <w:iCs w:val="0"/>
        </w:rPr>
        <w:fldChar w:fldCharType="separate"/>
      </w:r>
      <w:r w:rsidR="00BE59F0">
        <w:rPr>
          <w:i w:val="0"/>
          <w:iCs w:val="0"/>
          <w:noProof/>
        </w:rPr>
        <w:t>1</w:t>
      </w:r>
      <w:r w:rsidRPr="002C1772">
        <w:rPr>
          <w:i w:val="0"/>
          <w:iCs w:val="0"/>
        </w:rPr>
        <w:fldChar w:fldCharType="end"/>
      </w:r>
      <w:r>
        <w:t xml:space="preserve">. </w:t>
      </w:r>
      <w:r w:rsidRPr="0065624A">
        <w:t>Diagrama del Protocolo MQTT Broker</w:t>
      </w:r>
    </w:p>
    <w:p w14:paraId="1328D75E" w14:textId="25D7246A" w:rsidR="00E85D88" w:rsidRDefault="001B2F8F" w:rsidP="002C1772">
      <w:pPr>
        <w:spacing w:line="480" w:lineRule="auto"/>
        <w:jc w:val="right"/>
        <w:rPr>
          <w:lang w:val="es-ES"/>
        </w:rPr>
      </w:pPr>
      <w:r w:rsidRPr="00617276">
        <w:rPr>
          <w:noProof/>
        </w:rPr>
        <w:drawing>
          <wp:inline distT="0" distB="0" distL="0" distR="0" wp14:anchorId="0EFC8B49" wp14:editId="09D7E782">
            <wp:extent cx="5731510" cy="3695700"/>
            <wp:effectExtent l="0" t="0" r="254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695700"/>
                    </a:xfrm>
                    <a:prstGeom prst="rect">
                      <a:avLst/>
                    </a:prstGeom>
                  </pic:spPr>
                </pic:pic>
              </a:graphicData>
            </a:graphic>
          </wp:inline>
        </w:drawing>
      </w:r>
      <w:r w:rsidR="002C1772">
        <w:rPr>
          <w:lang w:val="es-ES"/>
        </w:rPr>
        <w:t xml:space="preserve">Fuente: </w:t>
      </w:r>
      <w:r w:rsidR="00046A49" w:rsidRPr="00617276">
        <w:rPr>
          <w:lang w:val="es-ES"/>
        </w:rPr>
        <w:fldChar w:fldCharType="begin" w:fldLock="1"/>
      </w:r>
      <w:r w:rsidR="000E0CEA">
        <w:instrText>ADDIN CSL_CITATION {"citationItems":[{"id":"ITEM-1","itemData":{"author":[{"dropping-particle":"","family":"Stack Overflow contributors","given":"","non-dropping-particle":"","parse-names":false,"suffix":""}],"container-title":"EBook","id":"ITEM-1","issued":{"date-parts":[["2012"]]},"page":"37-39","title":"APRENDIZAJE MQTT","type":"chapter","volume":"66"},"uris":["http://www.mendeley.com/documents/?uuid=674e6f88-a23c-4d26-a0c1-912f3c666a1f"]}],"mendeley":{"formattedCitation":"(Stack Overflow contributors, 2012)","manualFormatting":"Stack Overflow contributors (2012)","plainTextFormattedCitation":"(Stack Overflow contributors, 2012)","previouslyFormattedCitation":"(Stack Overflow contributors, 2012)"},"properties":{"noteIndex":0},"schema":"https://github.com/citation-style-language/schema/raw/master/csl-citation.json"}</w:instrText>
      </w:r>
      <w:r w:rsidR="00046A49" w:rsidRPr="00617276">
        <w:rPr>
          <w:lang w:val="es-ES"/>
        </w:rPr>
        <w:fldChar w:fldCharType="separate"/>
      </w:r>
      <w:r w:rsidR="00046A49" w:rsidRPr="002C1772">
        <w:rPr>
          <w:noProof/>
        </w:rPr>
        <w:t xml:space="preserve">Stack Overflow contributors </w:t>
      </w:r>
      <w:r w:rsidR="002C1772" w:rsidRPr="002C1772">
        <w:rPr>
          <w:noProof/>
        </w:rPr>
        <w:t>(</w:t>
      </w:r>
      <w:r w:rsidR="00046A49" w:rsidRPr="002C1772">
        <w:rPr>
          <w:noProof/>
        </w:rPr>
        <w:t>2012)</w:t>
      </w:r>
      <w:r w:rsidR="00046A49" w:rsidRPr="00617276">
        <w:rPr>
          <w:lang w:val="es-ES"/>
        </w:rPr>
        <w:fldChar w:fldCharType="end"/>
      </w:r>
    </w:p>
    <w:p w14:paraId="3A030D90" w14:textId="1FD45250" w:rsidR="00E85D88" w:rsidRPr="00BF0EF9" w:rsidRDefault="000B3DCA" w:rsidP="00DF2740">
      <w:pPr>
        <w:spacing w:line="480" w:lineRule="auto"/>
      </w:pPr>
      <w:r>
        <w:rPr>
          <w:lang w:val="es-ES"/>
        </w:rPr>
        <w:lastRenderedPageBreak/>
        <w:t xml:space="preserve">     Como se ve en la figura 1, </w:t>
      </w:r>
      <w:r w:rsidR="0047359F">
        <w:rPr>
          <w:lang w:val="es-ES"/>
        </w:rPr>
        <w:t xml:space="preserve">los dispositivos </w:t>
      </w:r>
      <w:r w:rsidR="00510AFB">
        <w:rPr>
          <w:lang w:val="es-ES"/>
        </w:rPr>
        <w:t xml:space="preserve">PM2.5 y temperatura son publicadores hacia el </w:t>
      </w:r>
      <w:r w:rsidR="00850D43">
        <w:rPr>
          <w:lang w:val="es-ES"/>
        </w:rPr>
        <w:t>MQTT</w:t>
      </w:r>
      <w:r w:rsidR="00510AFB">
        <w:rPr>
          <w:lang w:val="es-ES"/>
        </w:rPr>
        <w:t xml:space="preserve"> </w:t>
      </w:r>
      <w:r w:rsidR="003A6640">
        <w:rPr>
          <w:lang w:val="es-ES"/>
        </w:rPr>
        <w:t>B</w:t>
      </w:r>
      <w:r w:rsidR="00510AFB">
        <w:rPr>
          <w:lang w:val="es-ES"/>
        </w:rPr>
        <w:t xml:space="preserve">róker mientras que </w:t>
      </w:r>
      <w:r w:rsidR="00282C9D">
        <w:rPr>
          <w:lang w:val="es-ES"/>
        </w:rPr>
        <w:t xml:space="preserve">la portátil y el teléfono inteligente actúa como publicador y suscriptor del MQTT </w:t>
      </w:r>
      <w:r w:rsidR="003A6640">
        <w:rPr>
          <w:lang w:val="es-ES"/>
        </w:rPr>
        <w:t>Bróker</w:t>
      </w:r>
      <w:r w:rsidR="00282C9D">
        <w:rPr>
          <w:lang w:val="es-ES"/>
        </w:rPr>
        <w:t xml:space="preserve"> para recibir y enviar datos</w:t>
      </w:r>
      <w:r w:rsidR="00850D43">
        <w:rPr>
          <w:lang w:val="es-ES"/>
        </w:rPr>
        <w:t>.</w:t>
      </w:r>
      <w:r w:rsidR="00DF2740">
        <w:t xml:space="preserve"> </w:t>
      </w:r>
      <w:r w:rsidR="00E85D88" w:rsidRPr="00BF0EF9">
        <w:t>Sus características clave</w:t>
      </w:r>
      <w:r w:rsidR="00637638" w:rsidRPr="00BF0EF9">
        <w:t xml:space="preserve">s </w:t>
      </w:r>
      <w:r w:rsidR="00E85D88" w:rsidRPr="00BF0EF9">
        <w:t>incluyen:</w:t>
      </w:r>
    </w:p>
    <w:p w14:paraId="6714023E" w14:textId="5576BBE9" w:rsidR="00E85D88" w:rsidRPr="00617276" w:rsidRDefault="00E85D88" w:rsidP="002159C5">
      <w:pPr>
        <w:pStyle w:val="Prrafodelista"/>
        <w:numPr>
          <w:ilvl w:val="0"/>
          <w:numId w:val="17"/>
        </w:numPr>
        <w:spacing w:line="480" w:lineRule="auto"/>
        <w:jc w:val="both"/>
      </w:pPr>
      <w:r w:rsidRPr="00617276">
        <w:t xml:space="preserve">Uso del </w:t>
      </w:r>
      <w:r w:rsidR="00FD1AC5" w:rsidRPr="00617276">
        <w:t>patrón</w:t>
      </w:r>
      <w:r w:rsidRPr="00617276">
        <w:t xml:space="preserve"> de mensaje de publicación/suscripción que proporciona la distribución de uno o varios mensajes y el desacoplamiento de aplicaciones.</w:t>
      </w:r>
    </w:p>
    <w:p w14:paraId="7C813309" w14:textId="1C6B9C45" w:rsidR="00E85D88" w:rsidRPr="00617276" w:rsidRDefault="00A00270" w:rsidP="002159C5">
      <w:pPr>
        <w:pStyle w:val="Prrafodelista"/>
        <w:numPr>
          <w:ilvl w:val="0"/>
          <w:numId w:val="17"/>
        </w:numPr>
        <w:spacing w:line="480" w:lineRule="auto"/>
        <w:jc w:val="both"/>
      </w:pPr>
      <w:r w:rsidRPr="00617276">
        <w:t>Un transporte de mensajería que es contrario al contenido de la carga útil. Dispone de 3 calidades de servicio para la entrega de mensajes (QoS).</w:t>
      </w:r>
    </w:p>
    <w:p w14:paraId="4FE0F999" w14:textId="4713BE6C" w:rsidR="00AE1AE8" w:rsidRDefault="00E70E56" w:rsidP="002159C5">
      <w:pPr>
        <w:pStyle w:val="Prrafodelista"/>
        <w:numPr>
          <w:ilvl w:val="0"/>
          <w:numId w:val="17"/>
        </w:numPr>
        <w:spacing w:line="480" w:lineRule="auto"/>
        <w:jc w:val="both"/>
      </w:pPr>
      <w:r w:rsidRPr="00617276">
        <w:t xml:space="preserve">Una pequeña sobrecarga de transporte e intercambio de protocolos minimizados para reducir </w:t>
      </w:r>
      <w:r w:rsidR="00ED02A7" w:rsidRPr="00617276">
        <w:t>la carga en red.</w:t>
      </w:r>
    </w:p>
    <w:p w14:paraId="54255B82" w14:textId="53F42ABA" w:rsidR="00AE1AE8" w:rsidRPr="00BF25A8" w:rsidRDefault="00094C3F" w:rsidP="007A5197">
      <w:pPr>
        <w:pStyle w:val="Ttulo2"/>
      </w:pPr>
      <w:bookmarkStart w:id="47" w:name="_Toc60162347"/>
      <w:bookmarkStart w:id="48" w:name="_Toc60162989"/>
      <w:r w:rsidRPr="00BF25A8">
        <w:t>Dashboard</w:t>
      </w:r>
      <w:bookmarkEnd w:id="47"/>
      <w:bookmarkEnd w:id="48"/>
    </w:p>
    <w:p w14:paraId="7EC98DDC" w14:textId="7F1C5EC2" w:rsidR="00DA11BD" w:rsidRPr="00617276" w:rsidRDefault="00794B12" w:rsidP="001B0986">
      <w:pPr>
        <w:spacing w:line="480" w:lineRule="auto"/>
        <w:jc w:val="both"/>
        <w:rPr>
          <w:rFonts w:cs="Times New Roman"/>
          <w:szCs w:val="24"/>
          <w:lang w:val="es-ES"/>
        </w:rPr>
      </w:pPr>
      <w:r w:rsidRPr="00617276">
        <w:rPr>
          <w:rFonts w:cs="Times New Roman"/>
          <w:szCs w:val="24"/>
          <w:lang w:val="es-ES"/>
        </w:rPr>
        <w:t xml:space="preserve">     </w:t>
      </w:r>
      <w:r w:rsidR="004C57CF" w:rsidRPr="00617276">
        <w:rPr>
          <w:rFonts w:cs="Times New Roman"/>
          <w:szCs w:val="24"/>
          <w:lang w:val="es-ES"/>
        </w:rPr>
        <w:t>Un Dashboard</w:t>
      </w:r>
      <w:r w:rsidR="00C936DF" w:rsidRPr="00617276">
        <w:rPr>
          <w:rFonts w:cs="Times New Roman"/>
          <w:szCs w:val="24"/>
          <w:lang w:val="es-ES"/>
        </w:rPr>
        <w:t xml:space="preserve"> es una representación gráfica de información, según </w:t>
      </w:r>
      <w:r w:rsidR="00C936DF" w:rsidRPr="00617276">
        <w:rPr>
          <w:rFonts w:cs="Times New Roman"/>
          <w:szCs w:val="24"/>
          <w:lang w:val="es-ES"/>
        </w:rPr>
        <w:fldChar w:fldCharType="begin" w:fldLock="1"/>
      </w:r>
      <w:r w:rsidR="00C936DF" w:rsidRPr="00617276">
        <w:rPr>
          <w:rFonts w:cs="Times New Roman"/>
          <w:szCs w:val="24"/>
          <w:lang w:val="es-ES"/>
        </w:rPr>
        <w:instrText>ADDIN CSL_CITATION {"citationItems":[{"id":"ITEM-1","itemData":{"ISBN":"9788521213055","abstract":"Este proyecto tiene como finalidad dotar de una herramienta tecnológica al personal encargado del seguimiento de graduados de la Carrera de Medicina de la Universidad Central del Ecuador, que permita obtener información valiosa de los graduados a partir de datos recolectados por medio de encuestas, el proyecto está planteado como una aplicación de Business Intelligence conocida como Dashboard, el documento describe de la manera más clara posible los conceptos, herramientas y técnicas utilizadas para el desarrollo del mismo, mediante el diseño y posteriormente el uso del aplicativo se estima evitar trabajos manuales, disminuir el tiempo de obtención de información y que sirva como herramienta base al momento de tomar decisiones.","author":[{"dropping-particle":"","family":"Morales","given":"Mario","non-dropping-particle":"","parse-names":false,"suffix":""}],"id":"ITEM-1","issued":{"date-parts":[["2016"]]},"publisher":"Universidad Central del Ecuador","title":"Implementación de un Dashboard para la generacion de indicadores de inserción laboral y competencias de graduados de la carrera de medicina de la Universidad Central del Ecuador","type":"thesis"},"uris":["http://www.mendeley.com/documents/?uuid=e8419a18-0cd5-4319-bbf3-eac269e3b2e3"]}],"mendeley":{"formattedCitation":"(Morales, 2016)","manualFormatting":"Morales (2016)","plainTextFormattedCitation":"(Morales, 2016)","previouslyFormattedCitation":"(Morales, 2016)"},"properties":{"noteIndex":0},"schema":"https://github.com/citation-style-language/schema/raw/master/csl-citation.json"}</w:instrText>
      </w:r>
      <w:r w:rsidR="00C936DF" w:rsidRPr="00617276">
        <w:rPr>
          <w:rFonts w:cs="Times New Roman"/>
          <w:szCs w:val="24"/>
          <w:lang w:val="es-ES"/>
        </w:rPr>
        <w:fldChar w:fldCharType="separate"/>
      </w:r>
      <w:r w:rsidR="00C936DF" w:rsidRPr="00617276">
        <w:rPr>
          <w:rFonts w:cs="Times New Roman"/>
          <w:noProof/>
          <w:szCs w:val="24"/>
          <w:lang w:val="es-ES"/>
        </w:rPr>
        <w:t>Morales (2016)</w:t>
      </w:r>
      <w:r w:rsidR="00C936DF" w:rsidRPr="00617276">
        <w:rPr>
          <w:rFonts w:cs="Times New Roman"/>
          <w:szCs w:val="24"/>
          <w:lang w:val="es-ES"/>
        </w:rPr>
        <w:fldChar w:fldCharType="end"/>
      </w:r>
      <w:r w:rsidR="00C936DF" w:rsidRPr="00617276">
        <w:rPr>
          <w:rFonts w:cs="Times New Roman"/>
          <w:szCs w:val="24"/>
          <w:lang w:val="es-ES"/>
        </w:rPr>
        <w:t xml:space="preserve"> “</w:t>
      </w:r>
      <w:r w:rsidR="004C57CF" w:rsidRPr="00617276">
        <w:rPr>
          <w:rFonts w:cs="Times New Roman"/>
          <w:szCs w:val="24"/>
          <w:lang w:val="es-ES"/>
        </w:rPr>
        <w:t>es una aplicación de Business Intelligence que permite a las organizaciones visualizar la información más importante de manera gráfica para poder controlar, analizar y administrar el desempeño del negocio</w:t>
      </w:r>
      <w:r w:rsidR="00E56150" w:rsidRPr="00617276">
        <w:rPr>
          <w:rFonts w:cs="Times New Roman"/>
          <w:szCs w:val="24"/>
          <w:lang w:val="es-ES"/>
        </w:rPr>
        <w:t>”</w:t>
      </w:r>
      <w:r w:rsidR="00DF5A79" w:rsidRPr="00617276">
        <w:rPr>
          <w:rFonts w:cs="Times New Roman"/>
          <w:szCs w:val="24"/>
          <w:lang w:val="es-ES"/>
        </w:rPr>
        <w:t xml:space="preserve"> </w:t>
      </w:r>
      <w:r w:rsidR="00C936DF" w:rsidRPr="00617276">
        <w:rPr>
          <w:rFonts w:cs="Times New Roman"/>
          <w:szCs w:val="24"/>
          <w:lang w:val="es-ES"/>
        </w:rPr>
        <w:t>(p.8)</w:t>
      </w:r>
      <w:r w:rsidR="004C57CF" w:rsidRPr="00617276">
        <w:rPr>
          <w:rFonts w:cs="Times New Roman"/>
          <w:szCs w:val="24"/>
          <w:lang w:val="es-ES"/>
        </w:rPr>
        <w:t>.</w:t>
      </w:r>
      <w:r w:rsidR="009F4FF8">
        <w:rPr>
          <w:rFonts w:cs="Times New Roman"/>
          <w:szCs w:val="24"/>
          <w:lang w:val="es-ES"/>
        </w:rPr>
        <w:t xml:space="preserve"> La figura 2</w:t>
      </w:r>
      <w:r w:rsidR="00C936DF" w:rsidRPr="00617276">
        <w:rPr>
          <w:rFonts w:cs="Times New Roman"/>
          <w:szCs w:val="24"/>
          <w:lang w:val="es-ES"/>
        </w:rPr>
        <w:t xml:space="preserve"> es una representación</w:t>
      </w:r>
      <w:r w:rsidRPr="00617276">
        <w:rPr>
          <w:rFonts w:cs="Times New Roman"/>
          <w:szCs w:val="24"/>
          <w:lang w:val="es-ES"/>
        </w:rPr>
        <w:t xml:space="preserve"> de</w:t>
      </w:r>
      <w:r w:rsidR="00C936DF" w:rsidRPr="00617276">
        <w:rPr>
          <w:rFonts w:cs="Times New Roman"/>
          <w:szCs w:val="24"/>
          <w:lang w:val="es-ES"/>
        </w:rPr>
        <w:t xml:space="preserve"> un gr</w:t>
      </w:r>
      <w:r w:rsidR="0006150B" w:rsidRPr="00617276">
        <w:rPr>
          <w:rFonts w:cs="Times New Roman"/>
          <w:szCs w:val="24"/>
          <w:lang w:val="es-ES"/>
        </w:rPr>
        <w:t>á</w:t>
      </w:r>
      <w:r w:rsidR="00C936DF" w:rsidRPr="00617276">
        <w:rPr>
          <w:rFonts w:cs="Times New Roman"/>
          <w:szCs w:val="24"/>
          <w:lang w:val="es-ES"/>
        </w:rPr>
        <w:t>fico dashboard.</w:t>
      </w:r>
    </w:p>
    <w:p w14:paraId="47975DB5" w14:textId="6EAE003E" w:rsidR="009F4FF8" w:rsidRDefault="009F4FF8" w:rsidP="009F4FF8">
      <w:pPr>
        <w:pStyle w:val="Descripcin"/>
        <w:keepNext/>
        <w:jc w:val="center"/>
      </w:pPr>
      <w:r>
        <w:t xml:space="preserve">Figura </w:t>
      </w:r>
      <w:r w:rsidR="00E46421">
        <w:fldChar w:fldCharType="begin"/>
      </w:r>
      <w:r w:rsidR="00E46421">
        <w:instrText xml:space="preserve"> SEQ Figura \* ARABIC </w:instrText>
      </w:r>
      <w:r w:rsidR="00E46421">
        <w:fldChar w:fldCharType="separate"/>
      </w:r>
      <w:r w:rsidR="00BE59F0">
        <w:rPr>
          <w:noProof/>
        </w:rPr>
        <w:t>2</w:t>
      </w:r>
      <w:r w:rsidR="00E46421">
        <w:rPr>
          <w:noProof/>
        </w:rPr>
        <w:fldChar w:fldCharType="end"/>
      </w:r>
      <w:r>
        <w:t>. Ejemplo de Dashboard</w:t>
      </w:r>
    </w:p>
    <w:p w14:paraId="5B157D20" w14:textId="1F2D398C" w:rsidR="00DA11BD" w:rsidRPr="00617276" w:rsidRDefault="00DA11BD" w:rsidP="001B0986">
      <w:pPr>
        <w:spacing w:line="480" w:lineRule="auto"/>
        <w:jc w:val="both"/>
        <w:rPr>
          <w:rFonts w:cs="Times New Roman"/>
          <w:szCs w:val="24"/>
          <w:lang w:val="es-ES"/>
        </w:rPr>
      </w:pPr>
      <w:r w:rsidRPr="00617276">
        <w:rPr>
          <w:rFonts w:cs="Times New Roman"/>
          <w:noProof/>
          <w:szCs w:val="24"/>
          <w:lang w:val="es-ES"/>
        </w:rPr>
        <w:drawing>
          <wp:inline distT="0" distB="0" distL="0" distR="0" wp14:anchorId="250576AB" wp14:editId="358B508D">
            <wp:extent cx="5318760" cy="3143250"/>
            <wp:effectExtent l="0" t="0" r="2540" b="63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584" r="1618"/>
                    <a:stretch/>
                  </pic:blipFill>
                  <pic:spPr bwMode="auto">
                    <a:xfrm>
                      <a:off x="0" y="0"/>
                      <a:ext cx="5318760" cy="3143250"/>
                    </a:xfrm>
                    <a:prstGeom prst="rect">
                      <a:avLst/>
                    </a:prstGeom>
                    <a:ln>
                      <a:noFill/>
                    </a:ln>
                    <a:extLst>
                      <a:ext uri="{53640926-AAD7-44D8-BBD7-CCE9431645EC}">
                        <a14:shadowObscured xmlns:a14="http://schemas.microsoft.com/office/drawing/2010/main"/>
                      </a:ext>
                    </a:extLst>
                  </pic:spPr>
                </pic:pic>
              </a:graphicData>
            </a:graphic>
          </wp:inline>
        </w:drawing>
      </w:r>
    </w:p>
    <w:p w14:paraId="57666642" w14:textId="092B43E7" w:rsidR="001A4C35" w:rsidRPr="00617276" w:rsidRDefault="00794B12" w:rsidP="001B0986">
      <w:pPr>
        <w:spacing w:line="480" w:lineRule="auto"/>
        <w:jc w:val="both"/>
        <w:rPr>
          <w:rFonts w:cs="Times New Roman"/>
          <w:szCs w:val="24"/>
          <w:lang w:val="es-ES"/>
        </w:rPr>
      </w:pPr>
      <w:r w:rsidRPr="00617276">
        <w:rPr>
          <w:rFonts w:cs="Times New Roman"/>
          <w:szCs w:val="24"/>
          <w:lang w:val="es-ES"/>
        </w:rPr>
        <w:lastRenderedPageBreak/>
        <w:t xml:space="preserve">     </w:t>
      </w:r>
      <w:r w:rsidR="00880BAD" w:rsidRPr="00617276">
        <w:rPr>
          <w:rFonts w:cs="Times New Roman"/>
          <w:szCs w:val="24"/>
          <w:lang w:val="es-ES"/>
        </w:rPr>
        <w:t xml:space="preserve">Por otra parte, los Dashboards </w:t>
      </w:r>
      <w:r w:rsidR="0006150B" w:rsidRPr="00617276">
        <w:rPr>
          <w:rFonts w:cs="Times New Roman"/>
          <w:szCs w:val="24"/>
          <w:lang w:val="es-ES"/>
        </w:rPr>
        <w:t>“</w:t>
      </w:r>
      <w:r w:rsidR="00880BAD" w:rsidRPr="00617276">
        <w:rPr>
          <w:rFonts w:cs="Times New Roman"/>
          <w:szCs w:val="24"/>
          <w:lang w:val="es-ES"/>
        </w:rPr>
        <w:t>son diseñados frecuentemente para tratar un único problema de manera aislada y desarrollar desde informes muy simples hasta complejas representaciones visuales de indicadores clave, utilizan una metodología dirigida al usuario</w:t>
      </w:r>
      <w:r w:rsidR="0006150B" w:rsidRPr="00617276">
        <w:rPr>
          <w:rFonts w:cs="Times New Roman"/>
          <w:szCs w:val="24"/>
          <w:lang w:val="es-ES"/>
        </w:rPr>
        <w:t>”</w:t>
      </w:r>
      <w:r w:rsidR="00880BAD" w:rsidRPr="00617276">
        <w:rPr>
          <w:rFonts w:cs="Times New Roman"/>
          <w:szCs w:val="24"/>
          <w:lang w:val="es-ES"/>
        </w:rPr>
        <w:t xml:space="preserve"> </w:t>
      </w:r>
      <w:r w:rsidR="00880BAD" w:rsidRPr="00617276">
        <w:rPr>
          <w:rFonts w:cs="Times New Roman"/>
          <w:szCs w:val="24"/>
          <w:lang w:val="es-ES"/>
        </w:rPr>
        <w:fldChar w:fldCharType="begin" w:fldLock="1"/>
      </w:r>
      <w:r w:rsidR="00A14E7F">
        <w:rPr>
          <w:rFonts w:cs="Times New Roman"/>
          <w:szCs w:val="24"/>
          <w:lang w:val="es-ES"/>
        </w:rPr>
        <w:instrText>ADDIN CSL_CITATION {"citationItems":[{"id":"ITEM-1","itemData":{"ISBN":"9788521213055","abstract":"Este proyecto tiene como finalidad dotar de una herramienta tecnológica al personal encargado del seguimiento de graduados de la Carrera de Medicina de la Universidad Central del Ecuador, que permita obtener información valiosa de los graduados a partir de datos recolectados por medio de encuestas, el proyecto está planteado como una aplicación de Business Intelligence conocida como Dashboard, el documento describe de la manera más clara posible los conceptos, herramientas y técnicas utilizadas para el desarrollo del mismo, mediante el diseño y posteriormente el uso del aplicativo se estima evitar trabajos manuales, disminuir el tiempo de obtención de información y que sirva como herramienta base al momento de tomar decisiones.","author":[{"dropping-particle":"","family":"Morales","given":"Mario","non-dropping-particle":"","parse-names":false,"suffix":""}],"id":"ITEM-1","issued":{"date-parts":[["2016"]]},"publisher":"Universidad Central del Ecuador","title":"Implementación de un Dashboard para la generacion de indicadores de inserción laboral y competencias de graduados de la carrera de medicina de la Universidad Central del Ecuador","type":"thesis"},"uris":["http://www.mendeley.com/documents/?uuid=e8419a18-0cd5-4319-bbf3-eac269e3b2e3"]}],"mendeley":{"formattedCitation":"(Morales, 2016)","manualFormatting":"(Morales, 2016, p.9)","plainTextFormattedCitation":"(Morales, 2016)","previouslyFormattedCitation":"(Morales, 2016)"},"properties":{"noteIndex":0},"schema":"https://github.com/citation-style-language/schema/raw/master/csl-citation.json"}</w:instrText>
      </w:r>
      <w:r w:rsidR="00880BAD" w:rsidRPr="00617276">
        <w:rPr>
          <w:rFonts w:cs="Times New Roman"/>
          <w:szCs w:val="24"/>
          <w:lang w:val="es-ES"/>
        </w:rPr>
        <w:fldChar w:fldCharType="separate"/>
      </w:r>
      <w:r w:rsidR="00880BAD" w:rsidRPr="00617276">
        <w:rPr>
          <w:rFonts w:cs="Times New Roman"/>
          <w:noProof/>
          <w:szCs w:val="24"/>
          <w:lang w:val="es-ES"/>
        </w:rPr>
        <w:t>(Morales, 2016, p.</w:t>
      </w:r>
      <w:r w:rsidR="001A4C35" w:rsidRPr="00617276">
        <w:rPr>
          <w:rFonts w:cs="Times New Roman"/>
          <w:noProof/>
          <w:szCs w:val="24"/>
          <w:lang w:val="es-ES"/>
        </w:rPr>
        <w:t>9</w:t>
      </w:r>
      <w:r w:rsidR="00880BAD" w:rsidRPr="00617276">
        <w:rPr>
          <w:rFonts w:cs="Times New Roman"/>
          <w:noProof/>
          <w:szCs w:val="24"/>
          <w:lang w:val="es-ES"/>
        </w:rPr>
        <w:t>)</w:t>
      </w:r>
      <w:r w:rsidR="00880BAD" w:rsidRPr="00617276">
        <w:rPr>
          <w:rFonts w:cs="Times New Roman"/>
          <w:szCs w:val="24"/>
          <w:lang w:val="es-ES"/>
        </w:rPr>
        <w:fldChar w:fldCharType="end"/>
      </w:r>
      <w:r w:rsidR="0006150B" w:rsidRPr="00617276">
        <w:rPr>
          <w:rFonts w:cs="Times New Roman"/>
          <w:szCs w:val="24"/>
          <w:lang w:val="es-ES"/>
        </w:rPr>
        <w:t>. En los dashboard</w:t>
      </w:r>
      <w:r w:rsidR="00765374" w:rsidRPr="00617276">
        <w:rPr>
          <w:rFonts w:cs="Times New Roman"/>
          <w:szCs w:val="24"/>
          <w:lang w:val="es-ES"/>
        </w:rPr>
        <w:t xml:space="preserve"> la representación gráfica muestra las métricas principales o los indicadores que se manejan</w:t>
      </w:r>
      <w:r w:rsidR="00257653" w:rsidRPr="00617276">
        <w:rPr>
          <w:rFonts w:cs="Times New Roman"/>
          <w:szCs w:val="24"/>
          <w:lang w:val="es-ES"/>
        </w:rPr>
        <w:t xml:space="preserve"> y de esta manera cuantificar los resultados de una investigación</w:t>
      </w:r>
      <w:r w:rsidR="00257653" w:rsidRPr="00617276">
        <w:rPr>
          <w:rFonts w:ascii="Calibri" w:hAnsi="Calibri" w:cs="Calibri"/>
          <w:szCs w:val="24"/>
          <w:lang w:val="es-ES"/>
        </w:rPr>
        <w:t xml:space="preserve"> </w:t>
      </w:r>
      <w:r w:rsidR="005469DE" w:rsidRPr="00617276">
        <w:rPr>
          <w:rFonts w:cs="Times New Roman"/>
          <w:szCs w:val="24"/>
          <w:lang w:val="es-ES"/>
        </w:rPr>
        <w:fldChar w:fldCharType="begin" w:fldLock="1"/>
      </w:r>
      <w:r w:rsidR="00257653" w:rsidRPr="00617276">
        <w:rPr>
          <w:rFonts w:cs="Times New Roman"/>
          <w:szCs w:val="24"/>
          <w:lang w:val="es-ES"/>
        </w:rPr>
        <w:instrText>ADDIN CSL_CITATION {"citationItems":[{"id":"ITEM-1","itemData":{"abstract":"As part of the professional training process, University Law N ° 30220 mentions that when students finish their university studies they must present a research project to obtain their academic degree and obtain their professional title; product of their 5 years of academic training in which they will apply all their acquired knowledge. Currently in the Research Units of the different faculties of the UNSM-T lack a record of defined indicators for the projects and that these serve as a backup, also cannot know at what stage are the thesis projects presented by the students in the research offices because they do not have a monitoring of each of them. That is to say, nobody controls the delays existing in the reviews, presentation of the observations by the qualifying jury and the delays in the offices. The objective of this study is to implement a tool based on Dashboard to improve the monitoring, monitoring and evaluation of the thesis projects that are presented in the Research Units, that is, compliance with the regulations and deadlines established in the General Research Regulations. of the National University of San Martín - Tarapoto. To this end, the research question is as follows: Is it possible to improve the monitoring and evaluation of the indicators of the UNSM-T Research Units through monitoring through the Digital Dashboard? The research question is answered through a descriptive, comparative, applied-type, crosssectional study in which the instrument was applied to measure the appreciation of the directors of the Research Units regarding the monitoring and evaluation of the indicators of the Units of Investigation of the UNSM-T, before and after the presented the proposal of the study. The responses received indicate that 80% think that the proposal for monitoring indicators in the Research Units is good. Taking this into account, it is recommended to formulate norms and directives to ensure a successful implementation of the proposal, at the same time take advantage of the high acceptance of the proposal to socialize, raise awareness and mass the adaptation of it.","author":[{"dropping-particle":"","family":"Delgado","given":"Samuel","non-dropping-particle":"","parse-names":false,"suffix":""}],"id":"ITEM-1","issued":{"date-parts":[["2019"]]},"number-of-pages":"76","publisher":"Universidad Nacional de San Martín - Tarapoto","title":"Uso del Dashboard digital para el monitoreo de indicadores de las Unidades de Investigación de la Universidad Nacional de San Martín - Tarapoto","type":"thesis"},"uris":["http://www.mendeley.com/documents/?uuid=deb7f66a-8fc3-4f21-8b5e-d369dee78718"]}],"mendeley":{"formattedCitation":"(Delgado, 2019)","manualFormatting":"(Delgado, 2019)","plainTextFormattedCitation":"(Delgado, 2019)","previouslyFormattedCitation":"(Delgado, 2019)"},"properties":{"noteIndex":0},"schema":"https://github.com/citation-style-language/schema/raw/master/csl-citation.json"}</w:instrText>
      </w:r>
      <w:r w:rsidR="005469DE" w:rsidRPr="00617276">
        <w:rPr>
          <w:rFonts w:cs="Times New Roman"/>
          <w:szCs w:val="24"/>
          <w:lang w:val="es-ES"/>
        </w:rPr>
        <w:fldChar w:fldCharType="separate"/>
      </w:r>
      <w:r w:rsidR="005469DE" w:rsidRPr="00617276">
        <w:rPr>
          <w:rFonts w:cs="Times New Roman"/>
          <w:noProof/>
          <w:szCs w:val="24"/>
          <w:lang w:val="es-ES"/>
        </w:rPr>
        <w:t>(Delgado, 2019)</w:t>
      </w:r>
      <w:r w:rsidR="005469DE" w:rsidRPr="00617276">
        <w:rPr>
          <w:rFonts w:cs="Times New Roman"/>
          <w:szCs w:val="24"/>
          <w:lang w:val="es-ES"/>
        </w:rPr>
        <w:fldChar w:fldCharType="end"/>
      </w:r>
      <w:r w:rsidR="00257653" w:rsidRPr="00617276">
        <w:rPr>
          <w:rFonts w:cs="Times New Roman"/>
          <w:szCs w:val="24"/>
          <w:lang w:val="es-ES"/>
        </w:rPr>
        <w:t xml:space="preserve">. </w:t>
      </w:r>
    </w:p>
    <w:p w14:paraId="0299A346" w14:textId="2CDEF38F" w:rsidR="00B3633C" w:rsidRPr="00617276" w:rsidRDefault="00794B12" w:rsidP="001B0986">
      <w:pPr>
        <w:spacing w:line="480" w:lineRule="auto"/>
        <w:jc w:val="both"/>
      </w:pPr>
      <w:r w:rsidRPr="00617276">
        <w:rPr>
          <w:rFonts w:cs="Times New Roman"/>
          <w:szCs w:val="24"/>
          <w:lang w:val="es-ES"/>
        </w:rPr>
        <w:t xml:space="preserve">     </w:t>
      </w:r>
      <w:r w:rsidR="00257653" w:rsidRPr="00617276">
        <w:rPr>
          <w:rFonts w:cs="Times New Roman"/>
          <w:szCs w:val="24"/>
          <w:lang w:val="es-ES"/>
        </w:rPr>
        <w:t xml:space="preserve">Una ventaja de utilizar esta herramienta es que </w:t>
      </w:r>
      <w:r w:rsidR="001061B2" w:rsidRPr="00617276">
        <w:rPr>
          <w:rFonts w:cs="Times New Roman"/>
          <w:szCs w:val="24"/>
          <w:lang w:val="es-ES"/>
        </w:rPr>
        <w:t>representa gráficamente un problema y</w:t>
      </w:r>
      <w:r w:rsidR="00A8001F" w:rsidRPr="00617276">
        <w:rPr>
          <w:rFonts w:cs="Times New Roman"/>
          <w:szCs w:val="24"/>
          <w:lang w:val="es-ES"/>
        </w:rPr>
        <w:t xml:space="preserve"> beneficia la toma de decisiones sobre un</w:t>
      </w:r>
      <w:r w:rsidR="00C1212B" w:rsidRPr="00617276">
        <w:rPr>
          <w:rFonts w:cs="Times New Roman"/>
          <w:szCs w:val="24"/>
          <w:lang w:val="es-ES"/>
        </w:rPr>
        <w:t xml:space="preserve"> descuido que </w:t>
      </w:r>
      <w:r w:rsidR="002D1FA4" w:rsidRPr="00617276">
        <w:rPr>
          <w:rFonts w:cs="Times New Roman"/>
          <w:szCs w:val="24"/>
          <w:lang w:val="es-ES"/>
        </w:rPr>
        <w:t>esté</w:t>
      </w:r>
      <w:r w:rsidR="00C1212B" w:rsidRPr="00617276">
        <w:rPr>
          <w:rFonts w:cs="Times New Roman"/>
          <w:szCs w:val="24"/>
          <w:lang w:val="es-ES"/>
        </w:rPr>
        <w:t xml:space="preserve"> pasand</w:t>
      </w:r>
      <w:r w:rsidR="00923CA1" w:rsidRPr="00617276">
        <w:rPr>
          <w:rFonts w:cs="Times New Roman"/>
          <w:szCs w:val="24"/>
          <w:lang w:val="es-ES"/>
        </w:rPr>
        <w:t>o, de esta manera permite desarrollar un análisis de datos</w:t>
      </w:r>
      <w:r w:rsidR="008C595B" w:rsidRPr="00617276">
        <w:rPr>
          <w:rFonts w:cs="Times New Roman"/>
          <w:szCs w:val="24"/>
          <w:lang w:val="es-ES"/>
        </w:rPr>
        <w:t xml:space="preserve"> y obtener información </w:t>
      </w:r>
      <w:r w:rsidR="00FB4048" w:rsidRPr="00617276">
        <w:rPr>
          <w:rFonts w:cs="Times New Roman"/>
          <w:szCs w:val="24"/>
          <w:lang w:val="es-ES"/>
        </w:rPr>
        <w:t xml:space="preserve">adecuada para </w:t>
      </w:r>
      <w:r w:rsidR="007B7248" w:rsidRPr="00617276">
        <w:rPr>
          <w:rFonts w:cs="Times New Roman"/>
          <w:szCs w:val="24"/>
          <w:lang w:val="es-ES"/>
        </w:rPr>
        <w:t xml:space="preserve">orientar la estrategia para lograr los objetivos planteados </w:t>
      </w:r>
      <w:r w:rsidR="00E414A1" w:rsidRPr="00617276">
        <w:rPr>
          <w:rFonts w:cs="Times New Roman"/>
          <w:szCs w:val="24"/>
          <w:lang w:val="es-ES"/>
        </w:rPr>
        <w:fldChar w:fldCharType="begin" w:fldLock="1"/>
      </w:r>
      <w:r w:rsidR="007B7248" w:rsidRPr="00617276">
        <w:rPr>
          <w:rFonts w:cs="Times New Roman"/>
          <w:szCs w:val="24"/>
          <w:lang w:val="es-ES"/>
        </w:rPr>
        <w:instrText>ADDIN CSL_CITATION {"citationItems":[{"id":"ITEM-1","itemData":{"abstract":"As part of the professional training process, University Law N ° 30220 mentions that when students finish their university studies they must present a research project to obtain their academic degree and obtain their professional title; product of their 5 years of academic training in which they will apply all their acquired knowledge. Currently in the Research Units of the different faculties of the UNSM-T lack a record of defined indicators for the projects and that these serve as a backup, also cannot know at what stage are the thesis projects presented by the students in the research offices because they do not have a monitoring of each of them. That is to say, nobody controls the delays existing in the reviews, presentation of the observations by the qualifying jury and the delays in the offices. The objective of this study is to implement a tool based on Dashboard to improve the monitoring, monitoring and evaluation of the thesis projects that are presented in the Research Units, that is, compliance with the regulations and deadlines established in the General Research Regulations. of the National University of San Martín - Tarapoto. To this end, the research question is as follows: Is it possible to improve the monitoring and evaluation of the indicators of the UNSM-T Research Units through monitoring through the Digital Dashboard? The research question is answered through a descriptive, comparative, applied-type, crosssectional study in which the instrument was applied to measure the appreciation of the directors of the Research Units regarding the monitoring and evaluation of the indicators of the Units of Investigation of the UNSM-T, before and after the presented the proposal of the study. The responses received indicate that 80% think that the proposal for monitoring indicators in the Research Units is good. Taking this into account, it is recommended to formulate norms and directives to ensure a successful implementation of the proposal, at the same time take advantage of the high acceptance of the proposal to socialize, raise awareness and mass the adaptation of it.","author":[{"dropping-particle":"","family":"Delgado","given":"Samuel","non-dropping-particle":"","parse-names":false,"suffix":""}],"id":"ITEM-1","issued":{"date-parts":[["2019"]]},"number-of-pages":"76","publisher":"Universidad Nacional de San Martín - Tarapoto","title":"Uso del Dashboard digital para el monitoreo de indicadores de las Unidades de Investigación de la Universidad Nacional de San Martín - Tarapoto","type":"thesis"},"uris":["http://www.mendeley.com/documents/?uuid=deb7f66a-8fc3-4f21-8b5e-d369dee78718"]}],"mendeley":{"formattedCitation":"(Delgado, 2019)","manualFormatting":"(Delgado, 2019)","plainTextFormattedCitation":"(Delgado, 2019)","previouslyFormattedCitation":"(Delgado, 2019)"},"properties":{"noteIndex":0},"schema":"https://github.com/citation-style-language/schema/raw/master/csl-citation.json"}</w:instrText>
      </w:r>
      <w:r w:rsidR="00E414A1" w:rsidRPr="00617276">
        <w:rPr>
          <w:rFonts w:cs="Times New Roman"/>
          <w:szCs w:val="24"/>
          <w:lang w:val="es-ES"/>
        </w:rPr>
        <w:fldChar w:fldCharType="separate"/>
      </w:r>
      <w:r w:rsidR="00E414A1" w:rsidRPr="00617276">
        <w:rPr>
          <w:rFonts w:cs="Times New Roman"/>
          <w:noProof/>
          <w:szCs w:val="24"/>
          <w:lang w:val="es-ES"/>
        </w:rPr>
        <w:t>(Delgado, 2019)</w:t>
      </w:r>
      <w:r w:rsidR="00E414A1" w:rsidRPr="00617276">
        <w:rPr>
          <w:rFonts w:cs="Times New Roman"/>
          <w:szCs w:val="24"/>
          <w:lang w:val="es-ES"/>
        </w:rPr>
        <w:fldChar w:fldCharType="end"/>
      </w:r>
      <w:r w:rsidR="007B7248" w:rsidRPr="00617276">
        <w:rPr>
          <w:rFonts w:cs="Times New Roman"/>
          <w:szCs w:val="24"/>
          <w:lang w:val="es-ES"/>
        </w:rPr>
        <w:t>.</w:t>
      </w:r>
      <w:r w:rsidR="005276BE" w:rsidRPr="00617276">
        <w:t xml:space="preserve"> </w:t>
      </w:r>
      <w:r w:rsidR="005276BE" w:rsidRPr="00617276">
        <w:rPr>
          <w:rFonts w:cs="Times New Roman"/>
          <w:szCs w:val="24"/>
          <w:lang w:val="es-ES"/>
        </w:rPr>
        <w:t>“</w:t>
      </w:r>
      <w:r w:rsidR="00116571" w:rsidRPr="00617276">
        <w:rPr>
          <w:rFonts w:cs="Times New Roman"/>
          <w:szCs w:val="24"/>
          <w:lang w:val="es-ES"/>
        </w:rPr>
        <w:t>Estos cuadros de mandos incluyen varios componentes, como gráficos, indicadores y cuadrantes, que están unidos a orígenes de datos. Los componentes muestran los datos de manera compacta y visual</w:t>
      </w:r>
      <w:r w:rsidR="005276BE" w:rsidRPr="00617276">
        <w:rPr>
          <w:rFonts w:cs="Times New Roman"/>
          <w:szCs w:val="24"/>
          <w:lang w:val="es-ES"/>
        </w:rPr>
        <w:t>”</w:t>
      </w:r>
      <w:r w:rsidR="003133F6" w:rsidRPr="00617276">
        <w:rPr>
          <w:rFonts w:cs="Times New Roman"/>
          <w:szCs w:val="24"/>
          <w:lang w:val="es-ES"/>
        </w:rPr>
        <w:t xml:space="preserve"> </w:t>
      </w:r>
      <w:r w:rsidR="003133F6" w:rsidRPr="00617276">
        <w:rPr>
          <w:rFonts w:cs="Times New Roman"/>
          <w:szCs w:val="24"/>
          <w:lang w:val="es-ES"/>
        </w:rPr>
        <w:fldChar w:fldCharType="begin" w:fldLock="1"/>
      </w:r>
      <w:r w:rsidR="00911516" w:rsidRPr="00617276">
        <w:rPr>
          <w:rFonts w:cs="Times New Roman"/>
          <w:szCs w:val="24"/>
          <w:lang w:val="es-ES"/>
        </w:rPr>
        <w:instrText>ADDIN CSL_CITATION {"citationItems":[{"id":"ITEM-1","itemData":{"author":[{"dropping-particle":"","family":"SAP BusinessObjects","given":"","non-dropping-particle":"","parse-names":false,"suffix":""}],"container-title":"Sap BusinessObjects","id":"ITEM-1","issue":"1","issued":{"date-parts":[["2015"]]},"page":"1-26","title":"Manual de instalación de Dashboards y Presentation Design","type":"article-journal","volume":"4"},"uris":["http://www.mendeley.com/documents/?uuid=cc65fb9b-1ad3-441d-aeca-3dacd3143b20"]}],"mendeley":{"formattedCitation":"(SAP BusinessObjects, 2015)","manualFormatting":"(SAP BusinessObjects, 2015, p.5)","plainTextFormattedCitation":"(SAP BusinessObjects, 2015)","previouslyFormattedCitation":"(SAP BusinessObjects, 2015)"},"properties":{"noteIndex":0},"schema":"https://github.com/citation-style-language/schema/raw/master/csl-citation.json"}</w:instrText>
      </w:r>
      <w:r w:rsidR="003133F6" w:rsidRPr="00617276">
        <w:rPr>
          <w:rFonts w:cs="Times New Roman"/>
          <w:szCs w:val="24"/>
          <w:lang w:val="es-ES"/>
        </w:rPr>
        <w:fldChar w:fldCharType="separate"/>
      </w:r>
      <w:r w:rsidR="003133F6" w:rsidRPr="00617276">
        <w:rPr>
          <w:rFonts w:cs="Times New Roman"/>
          <w:noProof/>
          <w:szCs w:val="24"/>
          <w:lang w:val="es-ES"/>
        </w:rPr>
        <w:t>(SAP BusinessObjects, 2015, p.5)</w:t>
      </w:r>
      <w:r w:rsidR="003133F6" w:rsidRPr="00617276">
        <w:rPr>
          <w:rFonts w:cs="Times New Roman"/>
          <w:szCs w:val="24"/>
          <w:lang w:val="es-ES"/>
        </w:rPr>
        <w:fldChar w:fldCharType="end"/>
      </w:r>
    </w:p>
    <w:p w14:paraId="126DB828" w14:textId="244461F3" w:rsidR="002D39FF" w:rsidRPr="00617276" w:rsidRDefault="00905ACB" w:rsidP="001B0986">
      <w:pPr>
        <w:spacing w:line="480" w:lineRule="auto"/>
        <w:jc w:val="both"/>
        <w:rPr>
          <w:rFonts w:cs="Times New Roman"/>
          <w:noProof/>
          <w:szCs w:val="24"/>
          <w:lang w:val="es-ES"/>
        </w:rPr>
      </w:pPr>
      <w:r w:rsidRPr="00617276">
        <w:rPr>
          <w:rFonts w:cs="Times New Roman"/>
          <w:noProof/>
          <w:szCs w:val="24"/>
          <w:lang w:val="es-ES"/>
        </w:rPr>
        <w:t>Según</w:t>
      </w:r>
      <w:r w:rsidR="00D5658E" w:rsidRPr="00617276">
        <w:rPr>
          <w:rFonts w:cs="Times New Roman"/>
          <w:noProof/>
          <w:szCs w:val="24"/>
          <w:lang w:val="es-ES"/>
        </w:rPr>
        <w:t xml:space="preserve"> </w:t>
      </w:r>
      <w:r w:rsidR="00CD4A2F" w:rsidRPr="00617276">
        <w:rPr>
          <w:rFonts w:cs="Times New Roman"/>
          <w:noProof/>
          <w:szCs w:val="24"/>
          <w:lang w:val="es-ES"/>
        </w:rPr>
        <w:fldChar w:fldCharType="begin" w:fldLock="1"/>
      </w:r>
      <w:r w:rsidRPr="00617276">
        <w:rPr>
          <w:rFonts w:cs="Times New Roman"/>
          <w:noProof/>
          <w:szCs w:val="24"/>
          <w:lang w:val="es-ES"/>
        </w:rPr>
        <w:instrText>ADDIN CSL_CITATION {"citationItems":[{"id":"ITEM-1","itemData":{"DOI":"10.1002/pmj.21263","ISBN":"9781118524664","ISSN":"8756-9728","abstract":"applicability for this approach.","author":[{"dropping-particle":"","family":"Kerzner","given":"Harold","non-dropping-particle":"","parse-names":false,"suffix":""}],"container-title":"Project Management Journal","id":"ITEM-1","issue":"2","issued":{"date-parts":[["2013"]]},"number-of-pages":"1-431","publisher-place":"Canada","title":"Project Management Metrics, KPIs, and Dashboards: A Guide to Measuring and Monitoring Project Performance","type":"book","volume":"1"},"uris":["http://www.mendeley.com/documents/?uuid=ae0aa6ca-9c04-471b-a135-ddb682ce6aec"]}],"mendeley":{"formattedCitation":"(Kerzner, 2013)","manualFormatting":"Kerzner (2013)","plainTextFormattedCitation":"(Kerzner, 2013)","previouslyFormattedCitation":"(Kerzner, 2013)"},"properties":{"noteIndex":0},"schema":"https://github.com/citation-style-language/schema/raw/master/csl-citation.json"}</w:instrText>
      </w:r>
      <w:r w:rsidR="00CD4A2F" w:rsidRPr="00617276">
        <w:rPr>
          <w:rFonts w:cs="Times New Roman"/>
          <w:noProof/>
          <w:szCs w:val="24"/>
          <w:lang w:val="es-ES"/>
        </w:rPr>
        <w:fldChar w:fldCharType="separate"/>
      </w:r>
      <w:r w:rsidR="007A3C89" w:rsidRPr="00617276">
        <w:rPr>
          <w:rFonts w:cs="Times New Roman"/>
          <w:noProof/>
          <w:szCs w:val="24"/>
          <w:lang w:val="es-ES"/>
        </w:rPr>
        <w:t>Kerzner</w:t>
      </w:r>
      <w:r w:rsidRPr="00617276">
        <w:rPr>
          <w:rFonts w:cs="Times New Roman"/>
          <w:noProof/>
          <w:szCs w:val="24"/>
          <w:lang w:val="es-ES"/>
        </w:rPr>
        <w:t xml:space="preserve"> (</w:t>
      </w:r>
      <w:r w:rsidR="007A3C89" w:rsidRPr="00617276">
        <w:rPr>
          <w:rFonts w:cs="Times New Roman"/>
          <w:noProof/>
          <w:szCs w:val="24"/>
          <w:lang w:val="es-ES"/>
        </w:rPr>
        <w:t>2013)</w:t>
      </w:r>
      <w:r w:rsidR="00CD4A2F" w:rsidRPr="00617276">
        <w:rPr>
          <w:rFonts w:cs="Times New Roman"/>
          <w:noProof/>
          <w:szCs w:val="24"/>
          <w:lang w:val="es-ES"/>
        </w:rPr>
        <w:fldChar w:fldCharType="end"/>
      </w:r>
      <w:r w:rsidRPr="00617276">
        <w:rPr>
          <w:rFonts w:cs="Times New Roman"/>
          <w:noProof/>
          <w:szCs w:val="24"/>
          <w:lang w:val="es-ES"/>
        </w:rPr>
        <w:t xml:space="preserve"> los dashboard pueden clasificarse en tres: los </w:t>
      </w:r>
      <w:r w:rsidR="004D1F5F" w:rsidRPr="00617276">
        <w:rPr>
          <w:rFonts w:cs="Times New Roman"/>
          <w:noProof/>
          <w:szCs w:val="24"/>
          <w:lang w:val="es-ES"/>
        </w:rPr>
        <w:t xml:space="preserve">tableros operativos, los paneles tacticos y los cuadros de mando estrategicos. </w:t>
      </w:r>
    </w:p>
    <w:p w14:paraId="38DDC865" w14:textId="2DE2774F" w:rsidR="00AE1AE8" w:rsidRPr="00B3384C" w:rsidRDefault="00535A16" w:rsidP="007A5197">
      <w:pPr>
        <w:pStyle w:val="Ttulo3"/>
      </w:pPr>
      <w:bookmarkStart w:id="49" w:name="_Toc60162348"/>
      <w:bookmarkStart w:id="50" w:name="_Toc60162990"/>
      <w:r w:rsidRPr="00B3384C">
        <w:t>Los tableros operativos</w:t>
      </w:r>
      <w:bookmarkEnd w:id="49"/>
      <w:bookmarkEnd w:id="50"/>
      <w:r w:rsidRPr="00B3384C">
        <w:t xml:space="preserve"> </w:t>
      </w:r>
    </w:p>
    <w:p w14:paraId="409E600C" w14:textId="1ECF5C45" w:rsidR="00535A16" w:rsidRPr="00617276" w:rsidRDefault="000302DE" w:rsidP="001B0986">
      <w:pPr>
        <w:spacing w:line="480" w:lineRule="auto"/>
        <w:jc w:val="both"/>
        <w:rPr>
          <w:rFonts w:cs="Times New Roman"/>
          <w:noProof/>
          <w:szCs w:val="24"/>
          <w:lang w:val="es-ES"/>
        </w:rPr>
      </w:pPr>
      <w:r>
        <w:rPr>
          <w:rFonts w:cs="Times New Roman"/>
          <w:noProof/>
          <w:szCs w:val="24"/>
          <w:lang w:val="es-ES"/>
        </w:rPr>
        <w:t xml:space="preserve">     </w:t>
      </w:r>
      <w:r w:rsidR="006E3D62">
        <w:rPr>
          <w:rFonts w:cs="Times New Roman"/>
          <w:noProof/>
          <w:szCs w:val="24"/>
          <w:lang w:val="es-ES"/>
        </w:rPr>
        <w:t>Los tableros operativos m</w:t>
      </w:r>
      <w:r w:rsidR="00535A16" w:rsidRPr="00617276">
        <w:rPr>
          <w:rFonts w:cs="Times New Roman"/>
          <w:noProof/>
          <w:szCs w:val="24"/>
          <w:lang w:val="es-ES"/>
        </w:rPr>
        <w:t>onitorean los procesos operativos centrales y son utilizados principalmente por trabajadores de primera línea y sus supervisores que tratan directamente con los clientes o administran la creación o entrega de productos y servicios organizacionales</w:t>
      </w:r>
      <w:r w:rsidR="002D2E0D">
        <w:rPr>
          <w:rFonts w:cs="Times New Roman"/>
          <w:noProof/>
          <w:szCs w:val="24"/>
          <w:lang w:val="es-ES"/>
        </w:rPr>
        <w:t>.</w:t>
      </w:r>
      <w:r w:rsidR="004D1F5F" w:rsidRPr="00617276">
        <w:rPr>
          <w:rFonts w:cs="Times New Roman"/>
          <w:noProof/>
          <w:szCs w:val="24"/>
          <w:lang w:val="es-ES"/>
        </w:rPr>
        <w:t xml:space="preserve"> </w:t>
      </w:r>
      <w:r w:rsidR="002D2E0D">
        <w:rPr>
          <w:rFonts w:cs="Times New Roman"/>
          <w:noProof/>
          <w:szCs w:val="24"/>
          <w:lang w:val="es-ES"/>
        </w:rPr>
        <w:t>P</w:t>
      </w:r>
      <w:r w:rsidR="00535A16" w:rsidRPr="00617276">
        <w:rPr>
          <w:rFonts w:cs="Times New Roman"/>
          <w:noProof/>
          <w:szCs w:val="24"/>
          <w:lang w:val="es-ES"/>
        </w:rPr>
        <w:t>roporcionan principalmente información detallada que se resume ligeramente</w:t>
      </w:r>
      <w:r w:rsidR="004D1F5F" w:rsidRPr="00617276">
        <w:rPr>
          <w:rFonts w:cs="Times New Roman"/>
          <w:noProof/>
          <w:szCs w:val="24"/>
          <w:lang w:val="es-ES"/>
        </w:rPr>
        <w:t xml:space="preserve">. </w:t>
      </w:r>
      <w:r w:rsidR="00535A16" w:rsidRPr="00617276">
        <w:rPr>
          <w:rFonts w:cs="Times New Roman"/>
          <w:noProof/>
          <w:szCs w:val="24"/>
          <w:lang w:val="es-ES"/>
        </w:rPr>
        <w:t xml:space="preserve">Como resultado, los cuadros de mando operativos enfatizan el seguimiento más que el análisis y la gestión. </w:t>
      </w:r>
      <w:r w:rsidR="00535A16" w:rsidRPr="00617276">
        <w:rPr>
          <w:rFonts w:cs="Times New Roman"/>
          <w:noProof/>
          <w:szCs w:val="24"/>
          <w:lang w:val="es-ES"/>
        </w:rPr>
        <w:fldChar w:fldCharType="begin" w:fldLock="1"/>
      </w:r>
      <w:r w:rsidR="007A3C89" w:rsidRPr="00617276">
        <w:rPr>
          <w:rFonts w:cs="Times New Roman"/>
          <w:noProof/>
          <w:szCs w:val="24"/>
          <w:lang w:val="es-ES"/>
        </w:rPr>
        <w:instrText>ADDIN CSL_CITATION {"citationItems":[{"id":"ITEM-1","itemData":{"DOI":"10.1002/pmj.21263","ISBN":"9781118524664","ISSN":"8756-9728","abstract":"applicability for this approach.","author":[{"dropping-particle":"","family":"Kerzner","given":"Harold","non-dropping-particle":"","parse-names":false,"suffix":""}],"container-title":"Project Management Journal","id":"ITEM-1","issue":"2","issued":{"date-parts":[["2013"]]},"number-of-pages":"1-431","publisher-place":"Canada","title":"Project Management Metrics, KPIs, and Dashboards: A Guide to Measuring and Monitoring Project Performance","type":"book","volume":"1"},"uris":["http://www.mendeley.com/documents/?uuid=ae0aa6ca-9c04-471b-a135-ddb682ce6aec"]}],"mendeley":{"formattedCitation":"(Kerzner, 2013)","manualFormatting":"(Kerzner, 2013, p.253)","plainTextFormattedCitation":"(Kerzner, 2013)","previouslyFormattedCitation":"(Kerzner, 2013)"},"properties":{"noteIndex":0},"schema":"https://github.com/citation-style-language/schema/raw/master/csl-citation.json"}</w:instrText>
      </w:r>
      <w:r w:rsidR="00535A16" w:rsidRPr="00617276">
        <w:rPr>
          <w:rFonts w:cs="Times New Roman"/>
          <w:noProof/>
          <w:szCs w:val="24"/>
          <w:lang w:val="es-ES"/>
        </w:rPr>
        <w:fldChar w:fldCharType="separate"/>
      </w:r>
      <w:r w:rsidR="00535A16" w:rsidRPr="00617276">
        <w:rPr>
          <w:rFonts w:cs="Times New Roman"/>
          <w:noProof/>
          <w:szCs w:val="24"/>
          <w:lang w:val="es-ES"/>
        </w:rPr>
        <w:t>(Kerzner, 201</w:t>
      </w:r>
      <w:r w:rsidR="007A3C89" w:rsidRPr="00617276">
        <w:rPr>
          <w:rFonts w:cs="Times New Roman"/>
          <w:noProof/>
          <w:szCs w:val="24"/>
          <w:lang w:val="es-ES"/>
        </w:rPr>
        <w:t>3</w:t>
      </w:r>
      <w:r w:rsidR="008045AE" w:rsidRPr="00617276">
        <w:rPr>
          <w:rFonts w:cs="Times New Roman"/>
          <w:noProof/>
          <w:szCs w:val="24"/>
          <w:lang w:val="es-ES"/>
        </w:rPr>
        <w:t>, p.253</w:t>
      </w:r>
      <w:r w:rsidR="00535A16" w:rsidRPr="00617276">
        <w:rPr>
          <w:rFonts w:cs="Times New Roman"/>
          <w:noProof/>
          <w:szCs w:val="24"/>
          <w:lang w:val="es-ES"/>
        </w:rPr>
        <w:t>)</w:t>
      </w:r>
      <w:r w:rsidR="00535A16" w:rsidRPr="00617276">
        <w:rPr>
          <w:rFonts w:cs="Times New Roman"/>
          <w:noProof/>
          <w:szCs w:val="24"/>
          <w:lang w:val="es-ES"/>
        </w:rPr>
        <w:fldChar w:fldCharType="end"/>
      </w:r>
      <w:r w:rsidR="006E3D62">
        <w:rPr>
          <w:rFonts w:cs="Times New Roman"/>
          <w:noProof/>
          <w:szCs w:val="24"/>
          <w:lang w:val="es-ES"/>
        </w:rPr>
        <w:t>.</w:t>
      </w:r>
    </w:p>
    <w:p w14:paraId="1A9715D2" w14:textId="2A13E261" w:rsidR="008E0199" w:rsidRPr="00B3384C" w:rsidRDefault="008D07AD" w:rsidP="007A5197">
      <w:pPr>
        <w:pStyle w:val="Ttulo3"/>
      </w:pPr>
      <w:bookmarkStart w:id="51" w:name="_Toc60162349"/>
      <w:bookmarkStart w:id="52" w:name="_Toc60162991"/>
      <w:r w:rsidRPr="00B3384C">
        <w:t>Los paneles tácticos</w:t>
      </w:r>
      <w:bookmarkEnd w:id="51"/>
      <w:bookmarkEnd w:id="52"/>
    </w:p>
    <w:p w14:paraId="0EEEF1B5" w14:textId="6B1569BE" w:rsidR="008D07AD" w:rsidRPr="00617276" w:rsidRDefault="000302DE" w:rsidP="001B0986">
      <w:pPr>
        <w:spacing w:line="480" w:lineRule="auto"/>
        <w:jc w:val="both"/>
        <w:rPr>
          <w:rFonts w:cs="Times New Roman"/>
          <w:noProof/>
          <w:szCs w:val="24"/>
          <w:lang w:val="es-ES"/>
        </w:rPr>
      </w:pPr>
      <w:r>
        <w:rPr>
          <w:rFonts w:cs="Times New Roman"/>
          <w:noProof/>
          <w:szCs w:val="24"/>
          <w:lang w:val="es-ES"/>
        </w:rPr>
        <w:t xml:space="preserve">     </w:t>
      </w:r>
      <w:r w:rsidR="00FA05BB">
        <w:rPr>
          <w:rFonts w:cs="Times New Roman"/>
          <w:noProof/>
          <w:szCs w:val="24"/>
          <w:lang w:val="es-ES"/>
        </w:rPr>
        <w:t>Los paneles táctivos r</w:t>
      </w:r>
      <w:r w:rsidR="008D07AD" w:rsidRPr="00617276">
        <w:rPr>
          <w:rFonts w:cs="Times New Roman"/>
          <w:noProof/>
          <w:szCs w:val="24"/>
          <w:lang w:val="es-ES"/>
        </w:rPr>
        <w:t xml:space="preserve">astrean los procesos y proyectos departamentales que son de interés para un segmento de la organización o un grupo limitado de personas. Los gerentes y </w:t>
      </w:r>
      <w:r w:rsidR="008D07AD" w:rsidRPr="00617276">
        <w:rPr>
          <w:rFonts w:cs="Times New Roman"/>
          <w:noProof/>
          <w:szCs w:val="24"/>
          <w:lang w:val="es-ES"/>
        </w:rPr>
        <w:lastRenderedPageBreak/>
        <w:t>analistas de negocios usan paneles tácticos para comparar el desempeño de sus áreas o proyectos con planes presupuestarios, pronósticos o resultados del último período</w:t>
      </w:r>
      <w:r w:rsidR="00F01274" w:rsidRPr="00617276">
        <w:rPr>
          <w:rFonts w:cs="Times New Roman"/>
          <w:noProof/>
          <w:szCs w:val="24"/>
          <w:lang w:val="es-ES"/>
        </w:rPr>
        <w:t xml:space="preserve"> </w:t>
      </w:r>
      <w:r w:rsidR="008D07AD" w:rsidRPr="00617276">
        <w:rPr>
          <w:rFonts w:cs="Times New Roman"/>
          <w:noProof/>
          <w:szCs w:val="24"/>
          <w:lang w:val="es-ES"/>
        </w:rPr>
        <w:fldChar w:fldCharType="begin" w:fldLock="1"/>
      </w:r>
      <w:r w:rsidR="00557361" w:rsidRPr="00617276">
        <w:rPr>
          <w:rFonts w:cs="Times New Roman"/>
          <w:noProof/>
          <w:szCs w:val="24"/>
          <w:lang w:val="es-ES"/>
        </w:rPr>
        <w:instrText>ADDIN CSL_CITATION {"citationItems":[{"id":"ITEM-1","itemData":{"DOI":"10.1002/pmj.21263","ISBN":"9781118524664","ISSN":"8756-9728","abstract":"applicability for this approach.","author":[{"dropping-particle":"","family":"Kerzner","given":"Harold","non-dropping-particle":"","parse-names":false,"suffix":""}],"container-title":"Project Management Journal","id":"ITEM-1","issue":"2","issued":{"date-parts":[["2013"]]},"number-of-pages":"1-431","publisher-place":"Canada","title":"Project Management Metrics, KPIs, and Dashboards: A Guide to Measuring and Monitoring Project Performance","type":"book","volume":"1"},"uris":["http://www.mendeley.com/documents/?uuid=ae0aa6ca-9c04-471b-a135-ddb682ce6aec"]}],"mendeley":{"formattedCitation":"(Kerzner, 2013)","manualFormatting":"(Kerzner, 2013, p.254)","plainTextFormattedCitation":"(Kerzner, 2013)","previouslyFormattedCitation":"(Kerzner, 2013)"},"properties":{"noteIndex":0},"schema":"https://github.com/citation-style-language/schema/raw/master/csl-citation.json"}</w:instrText>
      </w:r>
      <w:r w:rsidR="008D07AD" w:rsidRPr="00617276">
        <w:rPr>
          <w:rFonts w:cs="Times New Roman"/>
          <w:noProof/>
          <w:szCs w:val="24"/>
          <w:lang w:val="es-ES"/>
        </w:rPr>
        <w:fldChar w:fldCharType="separate"/>
      </w:r>
      <w:r w:rsidR="008D07AD" w:rsidRPr="00617276">
        <w:rPr>
          <w:rFonts w:cs="Times New Roman"/>
          <w:noProof/>
          <w:szCs w:val="24"/>
          <w:lang w:val="es-ES"/>
        </w:rPr>
        <w:t>(Kerzner, 201</w:t>
      </w:r>
      <w:r w:rsidR="007A3C89" w:rsidRPr="00617276">
        <w:rPr>
          <w:rFonts w:cs="Times New Roman"/>
          <w:noProof/>
          <w:szCs w:val="24"/>
          <w:lang w:val="es-ES"/>
        </w:rPr>
        <w:t>3</w:t>
      </w:r>
      <w:r w:rsidR="008D07AD" w:rsidRPr="00617276">
        <w:rPr>
          <w:rFonts w:cs="Times New Roman"/>
          <w:noProof/>
          <w:szCs w:val="24"/>
          <w:lang w:val="es-ES"/>
        </w:rPr>
        <w:t>, p.254)</w:t>
      </w:r>
      <w:r w:rsidR="008D07AD" w:rsidRPr="00617276">
        <w:rPr>
          <w:rFonts w:cs="Times New Roman"/>
          <w:noProof/>
          <w:szCs w:val="24"/>
          <w:lang w:val="es-ES"/>
        </w:rPr>
        <w:fldChar w:fldCharType="end"/>
      </w:r>
      <w:r w:rsidR="00F01274" w:rsidRPr="00617276">
        <w:rPr>
          <w:rFonts w:cs="Times New Roman"/>
          <w:noProof/>
          <w:szCs w:val="24"/>
          <w:lang w:val="es-ES"/>
        </w:rPr>
        <w:t xml:space="preserve">. </w:t>
      </w:r>
    </w:p>
    <w:p w14:paraId="399966BE" w14:textId="12CFF169" w:rsidR="00F22AC0" w:rsidRPr="00B3384C" w:rsidRDefault="008E0199" w:rsidP="007A5197">
      <w:pPr>
        <w:pStyle w:val="Ttulo3"/>
      </w:pPr>
      <w:bookmarkStart w:id="53" w:name="_Toc60162350"/>
      <w:bookmarkStart w:id="54" w:name="_Toc60162992"/>
      <w:r w:rsidRPr="00B3384C">
        <w:t>C</w:t>
      </w:r>
      <w:r w:rsidR="00AB101B" w:rsidRPr="00B3384C">
        <w:t>uadros de mando estratégicos</w:t>
      </w:r>
      <w:bookmarkEnd w:id="53"/>
      <w:bookmarkEnd w:id="54"/>
      <w:r w:rsidR="00AB101B" w:rsidRPr="00B3384C">
        <w:t xml:space="preserve"> </w:t>
      </w:r>
    </w:p>
    <w:p w14:paraId="27FD4801" w14:textId="72CC8C4A" w:rsidR="00D90E9B" w:rsidRPr="00617276" w:rsidRDefault="000302DE" w:rsidP="001B0986">
      <w:pPr>
        <w:spacing w:line="480" w:lineRule="auto"/>
        <w:jc w:val="both"/>
        <w:rPr>
          <w:rFonts w:cs="Times New Roman"/>
          <w:noProof/>
          <w:szCs w:val="24"/>
          <w:lang w:val="es-ES"/>
        </w:rPr>
      </w:pPr>
      <w:r>
        <w:rPr>
          <w:rFonts w:cs="Times New Roman"/>
          <w:noProof/>
          <w:szCs w:val="24"/>
          <w:lang w:val="es-ES"/>
        </w:rPr>
        <w:t xml:space="preserve">     </w:t>
      </w:r>
      <w:r w:rsidR="00FA05BB">
        <w:rPr>
          <w:rFonts w:cs="Times New Roman"/>
          <w:noProof/>
          <w:szCs w:val="24"/>
          <w:lang w:val="es-ES"/>
        </w:rPr>
        <w:t>Los cuadros de mando estratégicos m</w:t>
      </w:r>
      <w:r w:rsidR="00AB101B" w:rsidRPr="00617276">
        <w:rPr>
          <w:rFonts w:cs="Times New Roman"/>
          <w:noProof/>
          <w:szCs w:val="24"/>
          <w:lang w:val="es-ES"/>
        </w:rPr>
        <w:t>onitorean la ejecución de los objetivos estratégicos</w:t>
      </w:r>
      <w:r w:rsidR="00DF5A79" w:rsidRPr="00617276">
        <w:rPr>
          <w:rFonts w:cs="Times New Roman"/>
          <w:noProof/>
          <w:szCs w:val="24"/>
          <w:lang w:val="es-ES"/>
        </w:rPr>
        <w:t xml:space="preserve"> </w:t>
      </w:r>
      <w:r w:rsidR="00AB101B" w:rsidRPr="00617276">
        <w:rPr>
          <w:rFonts w:cs="Times New Roman"/>
          <w:noProof/>
          <w:szCs w:val="24"/>
          <w:lang w:val="es-ES"/>
        </w:rPr>
        <w:t>y se implementan con frecuencia utilizando un enfoque de Cuadro de Mando Integral, aunque también se utilizan la Gestión de Calidad Total, Six Sigma y otras metodologías. El objetivo de un tablero estratégico es alinear la organización en torno a objetivos estratégicos y lograr que todos los grupos marchen en la misma dirección. Los cuadros de mando estratégicos enfatizan la gestión más que el seguimiento y el análisis</w:t>
      </w:r>
      <w:r w:rsidR="006B6733" w:rsidRPr="00617276">
        <w:rPr>
          <w:rFonts w:cs="Times New Roman"/>
          <w:noProof/>
          <w:szCs w:val="24"/>
          <w:lang w:val="es-ES"/>
        </w:rPr>
        <w:t xml:space="preserve"> </w:t>
      </w:r>
      <w:r w:rsidR="00AB101B" w:rsidRPr="00617276">
        <w:rPr>
          <w:rFonts w:cs="Times New Roman"/>
          <w:noProof/>
          <w:szCs w:val="24"/>
          <w:lang w:val="es-ES"/>
        </w:rPr>
        <w:fldChar w:fldCharType="begin" w:fldLock="1"/>
      </w:r>
      <w:r w:rsidR="007A3C89" w:rsidRPr="00617276">
        <w:rPr>
          <w:rFonts w:cs="Times New Roman"/>
          <w:noProof/>
          <w:szCs w:val="24"/>
          <w:lang w:val="es-ES"/>
        </w:rPr>
        <w:instrText>ADDIN CSL_CITATION {"citationItems":[{"id":"ITEM-1","itemData":{"DOI":"10.1002/pmj.21263","ISBN":"9781118524664","ISSN":"8756-9728","abstract":"applicability for this approach.","author":[{"dropping-particle":"","family":"Kerzner","given":"Harold","non-dropping-particle":"","parse-names":false,"suffix":""}],"container-title":"Project Management Journal","id":"ITEM-1","issue":"2","issued":{"date-parts":[["2013"]]},"number-of-pages":"1-431","publisher-place":"Canada","title":"Project Management Metrics, KPIs, and Dashboards: A Guide to Measuring and Monitoring Project Performance","type":"book","volume":"1"},"uris":["http://www.mendeley.com/documents/?uuid=ae0aa6ca-9c04-471b-a135-ddb682ce6aec"]}],"mendeley":{"formattedCitation":"(Kerzner, 2013)","manualFormatting":"(Kerzner, 2013, p.254)","plainTextFormattedCitation":"(Kerzner, 2013)","previouslyFormattedCitation":"(Kerzner, 2013)"},"properties":{"noteIndex":0},"schema":"https://github.com/citation-style-language/schema/raw/master/csl-citation.json"}</w:instrText>
      </w:r>
      <w:r w:rsidR="00AB101B" w:rsidRPr="00617276">
        <w:rPr>
          <w:rFonts w:cs="Times New Roman"/>
          <w:noProof/>
          <w:szCs w:val="24"/>
          <w:lang w:val="es-ES"/>
        </w:rPr>
        <w:fldChar w:fldCharType="separate"/>
      </w:r>
      <w:r w:rsidR="00AB101B" w:rsidRPr="00617276">
        <w:rPr>
          <w:rFonts w:cs="Times New Roman"/>
          <w:noProof/>
          <w:szCs w:val="24"/>
          <w:lang w:val="es-ES"/>
        </w:rPr>
        <w:t>(Kerzner, 201</w:t>
      </w:r>
      <w:r w:rsidR="007A3C89" w:rsidRPr="00617276">
        <w:rPr>
          <w:rFonts w:cs="Times New Roman"/>
          <w:noProof/>
          <w:szCs w:val="24"/>
          <w:lang w:val="es-ES"/>
        </w:rPr>
        <w:t>3</w:t>
      </w:r>
      <w:r w:rsidR="00AB101B" w:rsidRPr="00617276">
        <w:rPr>
          <w:rFonts w:cs="Times New Roman"/>
          <w:noProof/>
          <w:szCs w:val="24"/>
          <w:lang w:val="es-ES"/>
        </w:rPr>
        <w:t>, p.254)</w:t>
      </w:r>
      <w:r w:rsidR="00AB101B" w:rsidRPr="00617276">
        <w:rPr>
          <w:rFonts w:cs="Times New Roman"/>
          <w:noProof/>
          <w:szCs w:val="24"/>
          <w:lang w:val="es-ES"/>
        </w:rPr>
        <w:fldChar w:fldCharType="end"/>
      </w:r>
      <w:r w:rsidR="006B6733" w:rsidRPr="00617276">
        <w:rPr>
          <w:rFonts w:cs="Times New Roman"/>
          <w:noProof/>
          <w:szCs w:val="24"/>
          <w:lang w:val="es-ES"/>
        </w:rPr>
        <w:t xml:space="preserve">. </w:t>
      </w:r>
    </w:p>
    <w:p w14:paraId="2856EB7C" w14:textId="04AAAAA0" w:rsidR="00D90E9B" w:rsidRPr="00BF25A8" w:rsidRDefault="002458F3" w:rsidP="00B519AD">
      <w:pPr>
        <w:pStyle w:val="Ttulo1"/>
      </w:pPr>
      <w:bookmarkStart w:id="55" w:name="_Toc51482510"/>
      <w:bookmarkStart w:id="56" w:name="_Toc51482679"/>
      <w:bookmarkStart w:id="57" w:name="_Toc51483210"/>
      <w:bookmarkStart w:id="58" w:name="_Toc51483409"/>
      <w:bookmarkStart w:id="59" w:name="_Toc51484100"/>
      <w:bookmarkStart w:id="60" w:name="_Toc60162351"/>
      <w:bookmarkStart w:id="61" w:name="_Toc60162993"/>
      <w:r w:rsidRPr="00BF25A8">
        <w:t xml:space="preserve">Capítulo </w:t>
      </w:r>
      <w:bookmarkEnd w:id="55"/>
      <w:bookmarkEnd w:id="56"/>
      <w:bookmarkEnd w:id="57"/>
      <w:bookmarkEnd w:id="58"/>
      <w:r w:rsidR="00EC3044" w:rsidRPr="00BF25A8">
        <w:t>III</w:t>
      </w:r>
      <w:bookmarkEnd w:id="59"/>
      <w:r w:rsidR="00FF117B" w:rsidRPr="00BF25A8">
        <w:t xml:space="preserve">: </w:t>
      </w:r>
      <w:bookmarkEnd w:id="60"/>
      <w:bookmarkEnd w:id="61"/>
      <w:r w:rsidR="007A5197">
        <w:t>Metodología</w:t>
      </w:r>
    </w:p>
    <w:p w14:paraId="72F37FF7" w14:textId="4744E250" w:rsidR="00EF3012" w:rsidRPr="00BF25A8" w:rsidRDefault="00EF3012" w:rsidP="00283C6F">
      <w:pPr>
        <w:pStyle w:val="Ttulo2"/>
      </w:pPr>
      <w:bookmarkStart w:id="62" w:name="_Toc60162352"/>
      <w:bookmarkStart w:id="63" w:name="_Toc60162994"/>
      <w:r w:rsidRPr="00BF25A8">
        <w:t>Tipo de Investigación</w:t>
      </w:r>
      <w:bookmarkEnd w:id="62"/>
      <w:bookmarkEnd w:id="63"/>
    </w:p>
    <w:p w14:paraId="02812DD5" w14:textId="6B1264E9" w:rsidR="00EF3012" w:rsidRPr="00617276" w:rsidRDefault="008D6707" w:rsidP="008D6707">
      <w:pPr>
        <w:spacing w:line="480" w:lineRule="auto"/>
        <w:jc w:val="both"/>
      </w:pPr>
      <w:r>
        <w:t xml:space="preserve">     </w:t>
      </w:r>
      <w:r w:rsidR="00EF3012" w:rsidRPr="00617276">
        <w:t>En esta investigación se utiliz</w:t>
      </w:r>
      <w:r>
        <w:t>a</w:t>
      </w:r>
      <w:r w:rsidR="00EF3012" w:rsidRPr="00617276">
        <w:t xml:space="preserve"> el estudio exploratorio</w:t>
      </w:r>
      <w:r>
        <w:t>, según</w:t>
      </w:r>
      <w:r w:rsidR="00EF3012" w:rsidRPr="00617276">
        <w:t xml:space="preserve"> </w:t>
      </w:r>
      <w:r w:rsidR="00EF3012">
        <w:fldChar w:fldCharType="begin" w:fldLock="1"/>
      </w:r>
      <w:r w:rsidR="000E0CEA">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neque","given":"Rosa Jiménez","non-dropping-particle":"","parse-names":false,"suffix":""},{"dropping-particle":"","family":"Habana","given":"La","non-dropping-particle":"","parse-names":false,"suffix":""}],"id":"ITEM-1","issued":{"date-parts":[["1998"]]},"page":"1-95","title":"Metodología De La Investigación Elementos Básicos Para La Investigación Clínica","type":"article-journal"},"uris":["http://www.mendeley.com/documents/?uuid=b3f9af96-f506-4ba0-9d16-9411b53a4b7b"]}],"mendeley":{"formattedCitation":"(Paneque &amp; Habana, 1998)","manualFormatting":"Paneque y Habana (1998)","plainTextFormattedCitation":"(Paneque &amp; Habana, 1998)","previouslyFormattedCitation":"(Paneque &amp; Habana, 1998)"},"properties":{"noteIndex":0},"schema":"https://github.com/citation-style-language/schema/raw/master/csl-citation.json"}</w:instrText>
      </w:r>
      <w:r w:rsidR="00EF3012">
        <w:fldChar w:fldCharType="separate"/>
      </w:r>
      <w:r w:rsidR="00EF3012" w:rsidRPr="006A20E7">
        <w:rPr>
          <w:noProof/>
        </w:rPr>
        <w:t xml:space="preserve">Paneque </w:t>
      </w:r>
      <w:r>
        <w:rPr>
          <w:noProof/>
        </w:rPr>
        <w:t>y</w:t>
      </w:r>
      <w:r w:rsidR="00EF3012" w:rsidRPr="006A20E7">
        <w:rPr>
          <w:noProof/>
        </w:rPr>
        <w:t xml:space="preserve"> Habana</w:t>
      </w:r>
      <w:r>
        <w:rPr>
          <w:noProof/>
        </w:rPr>
        <w:t xml:space="preserve"> (1</w:t>
      </w:r>
      <w:r w:rsidR="00EF3012" w:rsidRPr="006A20E7">
        <w:rPr>
          <w:noProof/>
        </w:rPr>
        <w:t>998)</w:t>
      </w:r>
      <w:r w:rsidR="00EF3012">
        <w:fldChar w:fldCharType="end"/>
      </w:r>
      <w:r w:rsidR="00316E4E">
        <w:t xml:space="preserve">, </w:t>
      </w:r>
      <w:r w:rsidR="00EF3012">
        <w:t>los estudios exploratorios</w:t>
      </w:r>
      <w:r w:rsidR="00316E4E">
        <w:t xml:space="preserve"> </w:t>
      </w:r>
      <w:r w:rsidR="00EF3012">
        <w:t>abordan campos pocos conocidos donde el problema</w:t>
      </w:r>
      <w:r w:rsidR="00316E4E">
        <w:t xml:space="preserve"> </w:t>
      </w:r>
      <w:r w:rsidR="00EF3012">
        <w:t xml:space="preserve">solo </w:t>
      </w:r>
      <w:r w:rsidR="00063D23">
        <w:t xml:space="preserve">se </w:t>
      </w:r>
      <w:r w:rsidR="00EF3012">
        <w:t>vislumbra</w:t>
      </w:r>
      <w:r w:rsidR="00063D23">
        <w:t xml:space="preserve">, por lo tanto, </w:t>
      </w:r>
      <w:r w:rsidR="00EF3012">
        <w:t>necesita se</w:t>
      </w:r>
      <w:r w:rsidR="00063D23">
        <w:t>r</w:t>
      </w:r>
      <w:r w:rsidR="00EF3012">
        <w:t xml:space="preserve"> aclarado y delimitado</w:t>
      </w:r>
      <w:r w:rsidR="00D743E2">
        <w:t xml:space="preserve">. Este tipo de estudios </w:t>
      </w:r>
      <w:r w:rsidR="00EF3012">
        <w:t>suelen incluir amplias revisiones de literatura y consultas con especialistas</w:t>
      </w:r>
      <w:r w:rsidR="00D743E2">
        <w:t xml:space="preserve"> para </w:t>
      </w:r>
      <w:r w:rsidR="00AC5CDB">
        <w:t>un estudio posterior.</w:t>
      </w:r>
    </w:p>
    <w:p w14:paraId="30C7E4AD" w14:textId="694331B6" w:rsidR="00EF3012" w:rsidRPr="00BF25A8" w:rsidRDefault="00EF3012" w:rsidP="00283C6F">
      <w:pPr>
        <w:pStyle w:val="Ttulo2"/>
      </w:pPr>
      <w:bookmarkStart w:id="64" w:name="_Toc60162353"/>
      <w:bookmarkStart w:id="65" w:name="_Toc60162995"/>
      <w:r w:rsidRPr="00BF25A8">
        <w:t>Diseño de Investigación</w:t>
      </w:r>
      <w:bookmarkEnd w:id="64"/>
      <w:bookmarkEnd w:id="65"/>
    </w:p>
    <w:p w14:paraId="51D70887" w14:textId="77037A1D" w:rsidR="00AC5CDB" w:rsidRDefault="00AC5CDB" w:rsidP="000F1FBB">
      <w:pPr>
        <w:jc w:val="both"/>
        <w:rPr>
          <w:lang w:val="es-ES"/>
        </w:rPr>
      </w:pPr>
      <w:r>
        <w:rPr>
          <w:lang w:val="es-ES"/>
        </w:rPr>
        <w:t xml:space="preserve">     </w:t>
      </w:r>
      <w:r w:rsidR="00C6258D">
        <w:rPr>
          <w:lang w:val="es-ES"/>
        </w:rPr>
        <w:t xml:space="preserve">El </w:t>
      </w:r>
      <w:r w:rsidR="00D016C6">
        <w:rPr>
          <w:lang w:val="es-ES"/>
        </w:rPr>
        <w:t>estudio</w:t>
      </w:r>
      <w:r w:rsidR="00C6258D">
        <w:rPr>
          <w:lang w:val="es-ES"/>
        </w:rPr>
        <w:t xml:space="preserve"> se basa en</w:t>
      </w:r>
      <w:r w:rsidR="00D016C6">
        <w:rPr>
          <w:lang w:val="es-ES"/>
        </w:rPr>
        <w:t xml:space="preserve"> un diseño experimental con la finalidad de</w:t>
      </w:r>
      <w:r w:rsidR="003C563A">
        <w:rPr>
          <w:lang w:val="es-ES"/>
        </w:rPr>
        <w:t xml:space="preserve"> dar respuesta a la </w:t>
      </w:r>
      <w:r w:rsidR="00607B59">
        <w:rPr>
          <w:lang w:val="es-ES"/>
        </w:rPr>
        <w:t xml:space="preserve">siguiente </w:t>
      </w:r>
      <w:r w:rsidR="003C563A">
        <w:rPr>
          <w:lang w:val="es-ES"/>
        </w:rPr>
        <w:t>hipótesis</w:t>
      </w:r>
      <w:r w:rsidR="00607B59">
        <w:rPr>
          <w:lang w:val="es-ES"/>
        </w:rPr>
        <w:t xml:space="preserve">. </w:t>
      </w:r>
    </w:p>
    <w:p w14:paraId="308B7B8D" w14:textId="5650D422" w:rsidR="00607B59" w:rsidRDefault="00121E4F" w:rsidP="002159C5">
      <w:pPr>
        <w:pStyle w:val="Prrafodelista"/>
        <w:numPr>
          <w:ilvl w:val="0"/>
          <w:numId w:val="29"/>
        </w:numPr>
        <w:jc w:val="both"/>
        <w:rPr>
          <w:lang w:val="es-ES"/>
        </w:rPr>
      </w:pPr>
      <w:r w:rsidRPr="00607B59">
        <w:rPr>
          <w:lang w:val="es-ES"/>
        </w:rPr>
        <w:t xml:space="preserve">La implementación de un sistema de riego por goteo automatizado basado en control difuso e </w:t>
      </w:r>
      <w:r w:rsidR="0084246B">
        <w:rPr>
          <w:lang w:val="es-ES"/>
        </w:rPr>
        <w:t>IoT</w:t>
      </w:r>
      <w:r w:rsidR="00607B59">
        <w:rPr>
          <w:lang w:val="es-ES"/>
        </w:rPr>
        <w:t xml:space="preserve"> </w:t>
      </w:r>
      <w:r w:rsidRPr="00607B59">
        <w:rPr>
          <w:lang w:val="es-ES"/>
        </w:rPr>
        <w:t>en una parcela de cultivo de Paute San Juan Pamba</w:t>
      </w:r>
      <w:r w:rsidR="000F1FBB" w:rsidRPr="00607B59">
        <w:rPr>
          <w:lang w:val="es-ES"/>
        </w:rPr>
        <w:t xml:space="preserve"> permite la optimización del agua. </w:t>
      </w:r>
    </w:p>
    <w:p w14:paraId="0370A027" w14:textId="21150F79" w:rsidR="00303653" w:rsidRDefault="00165EDC" w:rsidP="00607B59">
      <w:pPr>
        <w:jc w:val="both"/>
        <w:rPr>
          <w:lang w:val="es-ES"/>
        </w:rPr>
      </w:pPr>
      <w:r>
        <w:rPr>
          <w:lang w:val="es-ES"/>
        </w:rPr>
        <w:t xml:space="preserve">     </w:t>
      </w:r>
      <w:r w:rsidR="00303653" w:rsidRPr="00607B59">
        <w:rPr>
          <w:lang w:val="es-ES"/>
        </w:rPr>
        <w:t xml:space="preserve">En </w:t>
      </w:r>
      <w:r w:rsidR="00F50514" w:rsidRPr="00607B59">
        <w:rPr>
          <w:lang w:val="es-ES"/>
        </w:rPr>
        <w:t>consecuencia,</w:t>
      </w:r>
      <w:r w:rsidR="00303653" w:rsidRPr="00607B59">
        <w:rPr>
          <w:lang w:val="es-ES"/>
        </w:rPr>
        <w:t xml:space="preserve"> se plantea la siguiente interrogante. </w:t>
      </w:r>
    </w:p>
    <w:p w14:paraId="3C1B34B8" w14:textId="37A5114D" w:rsidR="00512877" w:rsidRPr="00217801" w:rsidRDefault="00512877" w:rsidP="002159C5">
      <w:pPr>
        <w:pStyle w:val="Prrafodelista"/>
        <w:numPr>
          <w:ilvl w:val="0"/>
          <w:numId w:val="29"/>
        </w:numPr>
        <w:spacing w:line="480" w:lineRule="auto"/>
        <w:jc w:val="both"/>
        <w:rPr>
          <w:lang w:val="es-ES"/>
        </w:rPr>
      </w:pPr>
      <w:r w:rsidRPr="00217801">
        <w:rPr>
          <w:lang w:val="es-ES"/>
        </w:rPr>
        <w:t>¿</w:t>
      </w:r>
      <w:r w:rsidR="00217801" w:rsidRPr="00217801">
        <w:rPr>
          <w:lang w:val="es-ES"/>
        </w:rPr>
        <w:t>E</w:t>
      </w:r>
      <w:r w:rsidRPr="00217801">
        <w:rPr>
          <w:lang w:val="es-ES"/>
        </w:rPr>
        <w:t>l software de riego inteligente optimiza el consumo de agua en el proceso de riego de un cultivo del cantón Paute localización San Juan Pamba y</w:t>
      </w:r>
      <w:r w:rsidR="00B50EC1">
        <w:rPr>
          <w:lang w:val="es-ES"/>
        </w:rPr>
        <w:t xml:space="preserve">, </w:t>
      </w:r>
      <w:r w:rsidRPr="00217801">
        <w:rPr>
          <w:lang w:val="es-ES"/>
        </w:rPr>
        <w:t>a su vez</w:t>
      </w:r>
      <w:r w:rsidR="00B50EC1">
        <w:rPr>
          <w:lang w:val="es-ES"/>
        </w:rPr>
        <w:t>,</w:t>
      </w:r>
      <w:r w:rsidRPr="00217801">
        <w:rPr>
          <w:lang w:val="es-ES"/>
        </w:rPr>
        <w:t xml:space="preserve"> facilita al agricultor la administración de sus sembríos mediante </w:t>
      </w:r>
      <w:r w:rsidR="00195EF6">
        <w:rPr>
          <w:lang w:val="es-ES"/>
        </w:rPr>
        <w:t>el</w:t>
      </w:r>
      <w:r w:rsidRPr="00217801">
        <w:rPr>
          <w:lang w:val="es-ES"/>
        </w:rPr>
        <w:t xml:space="preserve"> software de riego automatizado basado en lógica difusa e </w:t>
      </w:r>
      <w:r w:rsidR="0084246B">
        <w:rPr>
          <w:lang w:val="es-ES"/>
        </w:rPr>
        <w:t>IoT</w:t>
      </w:r>
      <w:r w:rsidRPr="00217801">
        <w:rPr>
          <w:lang w:val="es-ES"/>
        </w:rPr>
        <w:t>?</w:t>
      </w:r>
    </w:p>
    <w:p w14:paraId="76C86375" w14:textId="4892A26E" w:rsidR="00EF3012" w:rsidRPr="00BF25A8" w:rsidRDefault="00EF3012" w:rsidP="00283C6F">
      <w:pPr>
        <w:pStyle w:val="Ttulo2"/>
      </w:pPr>
      <w:bookmarkStart w:id="66" w:name="_Toc60162354"/>
      <w:bookmarkStart w:id="67" w:name="_Toc60162996"/>
      <w:r w:rsidRPr="00BF25A8">
        <w:lastRenderedPageBreak/>
        <w:t>Población</w:t>
      </w:r>
      <w:r w:rsidR="00664890" w:rsidRPr="00BF25A8">
        <w:t xml:space="preserve"> y </w:t>
      </w:r>
      <w:r w:rsidRPr="00BF25A8">
        <w:t>muestra</w:t>
      </w:r>
      <w:bookmarkEnd w:id="66"/>
      <w:bookmarkEnd w:id="67"/>
      <w:r w:rsidR="00552FDA" w:rsidRPr="00BF25A8">
        <w:t xml:space="preserve"> </w:t>
      </w:r>
    </w:p>
    <w:p w14:paraId="6F77A452" w14:textId="77777777" w:rsidR="00796E1E" w:rsidRDefault="00796E1E" w:rsidP="00796E1E">
      <w:pPr>
        <w:spacing w:line="480" w:lineRule="auto"/>
        <w:jc w:val="both"/>
        <w:rPr>
          <w:lang w:val="es-ES"/>
        </w:rPr>
      </w:pPr>
      <w:r>
        <w:rPr>
          <w:lang w:val="es-ES"/>
        </w:rPr>
        <w:t xml:space="preserve">     </w:t>
      </w:r>
      <w:r w:rsidR="00966100" w:rsidRPr="00796E1E">
        <w:rPr>
          <w:lang w:val="es-ES"/>
        </w:rPr>
        <w:t>Para desmostar la hipótesis se deben definir el universo, población y muestra de la investigación con base a los objetivos específicos planteados con anterioridad.</w:t>
      </w:r>
      <w:r w:rsidRPr="00796E1E">
        <w:rPr>
          <w:lang w:val="es-ES"/>
        </w:rPr>
        <w:t xml:space="preserve">          </w:t>
      </w:r>
      <w:r>
        <w:rPr>
          <w:lang w:val="es-ES"/>
        </w:rPr>
        <w:t xml:space="preserve">   </w:t>
      </w:r>
    </w:p>
    <w:p w14:paraId="4DB59A12" w14:textId="0FA95D94" w:rsidR="00D67612" w:rsidRPr="00796E1E" w:rsidRDefault="00EF3012" w:rsidP="002159C5">
      <w:pPr>
        <w:pStyle w:val="Prrafodelista"/>
        <w:numPr>
          <w:ilvl w:val="0"/>
          <w:numId w:val="29"/>
        </w:numPr>
        <w:spacing w:line="480" w:lineRule="auto"/>
        <w:jc w:val="both"/>
        <w:rPr>
          <w:lang w:val="es-ES"/>
        </w:rPr>
      </w:pPr>
      <w:r w:rsidRPr="00796E1E">
        <w:rPr>
          <w:lang w:val="es-ES"/>
        </w:rPr>
        <w:t>Implementar un algoritmo basado en lógica difusa para definir el tiempo de riego del cultivo.</w:t>
      </w:r>
    </w:p>
    <w:p w14:paraId="359AD4B0" w14:textId="3CB3E518" w:rsidR="00EF3012" w:rsidRPr="00D67612" w:rsidRDefault="00EF3012" w:rsidP="002159C5">
      <w:pPr>
        <w:pStyle w:val="Prrafodelista"/>
        <w:numPr>
          <w:ilvl w:val="3"/>
          <w:numId w:val="6"/>
        </w:numPr>
        <w:spacing w:line="480" w:lineRule="auto"/>
        <w:ind w:left="1415"/>
        <w:jc w:val="both"/>
        <w:rPr>
          <w:lang w:val="es-ES"/>
        </w:rPr>
      </w:pPr>
      <w:r w:rsidRPr="00C0352E">
        <w:rPr>
          <w:b/>
          <w:bCs/>
          <w:lang w:val="es-ES"/>
        </w:rPr>
        <w:t>Universo:</w:t>
      </w:r>
      <w:r w:rsidRPr="00D67612">
        <w:rPr>
          <w:lang w:val="es-ES"/>
        </w:rPr>
        <w:t xml:space="preserve"> </w:t>
      </w:r>
      <w:r w:rsidR="008A7391" w:rsidRPr="00617276">
        <w:rPr>
          <w:lang w:val="es-ES"/>
        </w:rPr>
        <w:t>Parcela de cultivo de acelga</w:t>
      </w:r>
      <w:r w:rsidR="008A7391">
        <w:rPr>
          <w:lang w:val="es-ES"/>
        </w:rPr>
        <w:t xml:space="preserve"> en </w:t>
      </w:r>
      <w:r w:rsidR="00975994">
        <w:rPr>
          <w:lang w:val="es-ES"/>
        </w:rPr>
        <w:t>e</w:t>
      </w:r>
      <w:r w:rsidRPr="00D67612">
        <w:rPr>
          <w:lang w:val="es-ES"/>
        </w:rPr>
        <w:t>l Cantón Paute</w:t>
      </w:r>
      <w:r w:rsidR="00975994">
        <w:rPr>
          <w:lang w:val="es-ES"/>
        </w:rPr>
        <w:t>, Ecuador.</w:t>
      </w:r>
    </w:p>
    <w:p w14:paraId="0FDE2C8C" w14:textId="00472D8B" w:rsidR="00EF3012" w:rsidRPr="00617276" w:rsidRDefault="00EF3012" w:rsidP="002159C5">
      <w:pPr>
        <w:pStyle w:val="Prrafodelista"/>
        <w:numPr>
          <w:ilvl w:val="3"/>
          <w:numId w:val="6"/>
        </w:numPr>
        <w:spacing w:line="480" w:lineRule="auto"/>
        <w:ind w:left="1415"/>
        <w:jc w:val="both"/>
        <w:rPr>
          <w:lang w:val="es-ES"/>
        </w:rPr>
      </w:pPr>
      <w:r w:rsidRPr="00C0352E">
        <w:rPr>
          <w:b/>
          <w:bCs/>
          <w:lang w:val="es-ES"/>
        </w:rPr>
        <w:t>Población:</w:t>
      </w:r>
      <w:r w:rsidR="008A7391">
        <w:rPr>
          <w:lang w:val="es-ES"/>
        </w:rPr>
        <w:t xml:space="preserve"> Riegos totales que se realizan.</w:t>
      </w:r>
    </w:p>
    <w:p w14:paraId="595FAAB5" w14:textId="24326242" w:rsidR="00EF3012" w:rsidRPr="00617276" w:rsidRDefault="00EF3012" w:rsidP="002159C5">
      <w:pPr>
        <w:pStyle w:val="Prrafodelista"/>
        <w:numPr>
          <w:ilvl w:val="3"/>
          <w:numId w:val="6"/>
        </w:numPr>
        <w:spacing w:line="480" w:lineRule="auto"/>
        <w:ind w:left="1415"/>
        <w:jc w:val="both"/>
        <w:rPr>
          <w:lang w:val="es-ES"/>
        </w:rPr>
      </w:pPr>
      <w:r w:rsidRPr="00C0352E">
        <w:rPr>
          <w:b/>
          <w:bCs/>
          <w:lang w:val="es-ES"/>
        </w:rPr>
        <w:t>Muestra:</w:t>
      </w:r>
      <w:r w:rsidRPr="00617276">
        <w:rPr>
          <w:lang w:val="es-ES"/>
        </w:rPr>
        <w:t xml:space="preserve"> </w:t>
      </w:r>
      <w:r>
        <w:rPr>
          <w:lang w:val="es-ES"/>
        </w:rPr>
        <w:t>1</w:t>
      </w:r>
      <w:r w:rsidRPr="00617276">
        <w:rPr>
          <w:lang w:val="es-ES"/>
        </w:rPr>
        <w:t>0 riegos.</w:t>
      </w:r>
    </w:p>
    <w:p w14:paraId="4624D644" w14:textId="4500D649" w:rsidR="00EF3012" w:rsidRPr="00617276" w:rsidRDefault="00EF3012" w:rsidP="002159C5">
      <w:pPr>
        <w:pStyle w:val="Prrafodelista"/>
        <w:numPr>
          <w:ilvl w:val="3"/>
          <w:numId w:val="6"/>
        </w:numPr>
        <w:spacing w:line="480" w:lineRule="auto"/>
        <w:ind w:left="1415"/>
        <w:jc w:val="both"/>
        <w:rPr>
          <w:lang w:val="es-ES"/>
        </w:rPr>
      </w:pPr>
      <w:r w:rsidRPr="00C0352E">
        <w:rPr>
          <w:b/>
          <w:bCs/>
          <w:lang w:val="es-ES"/>
        </w:rPr>
        <w:t>Tipo de Muestra:</w:t>
      </w:r>
      <w:r w:rsidRPr="00617276">
        <w:rPr>
          <w:lang w:val="es-ES"/>
        </w:rPr>
        <w:t xml:space="preserve"> Muestreo estratificado.</w:t>
      </w:r>
    </w:p>
    <w:p w14:paraId="0E3CD9DB" w14:textId="2D2848A3" w:rsidR="00EF3012" w:rsidRPr="00D67612" w:rsidRDefault="00EF3012" w:rsidP="002159C5">
      <w:pPr>
        <w:pStyle w:val="Prrafodelista"/>
        <w:numPr>
          <w:ilvl w:val="0"/>
          <w:numId w:val="28"/>
        </w:numPr>
        <w:spacing w:line="480" w:lineRule="auto"/>
        <w:jc w:val="both"/>
        <w:rPr>
          <w:lang w:val="es-ES"/>
        </w:rPr>
      </w:pPr>
      <w:r w:rsidRPr="00D67612">
        <w:rPr>
          <w:rFonts w:cs="Times New Roman"/>
          <w:szCs w:val="24"/>
          <w:lang w:val="es-ES"/>
        </w:rPr>
        <w:t>Validar y probar el sistema de lógica difusa dentro del cultivo</w:t>
      </w:r>
      <w:r w:rsidR="00D67612">
        <w:rPr>
          <w:rFonts w:cs="Times New Roman"/>
          <w:szCs w:val="24"/>
          <w:lang w:val="es-ES"/>
        </w:rPr>
        <w:t xml:space="preserve">. </w:t>
      </w:r>
    </w:p>
    <w:p w14:paraId="4F7E504B" w14:textId="413DFE68" w:rsidR="00EF3012" w:rsidRPr="00617276" w:rsidRDefault="00EF3012" w:rsidP="002159C5">
      <w:pPr>
        <w:pStyle w:val="Prrafodelista"/>
        <w:numPr>
          <w:ilvl w:val="3"/>
          <w:numId w:val="6"/>
        </w:numPr>
        <w:spacing w:line="480" w:lineRule="auto"/>
        <w:ind w:left="1415"/>
        <w:jc w:val="both"/>
        <w:rPr>
          <w:lang w:val="es-ES"/>
        </w:rPr>
      </w:pPr>
      <w:r w:rsidRPr="00D97AAF">
        <w:rPr>
          <w:b/>
          <w:bCs/>
          <w:lang w:val="es-ES"/>
        </w:rPr>
        <w:t>Universo:</w:t>
      </w:r>
      <w:r w:rsidRPr="00617276">
        <w:rPr>
          <w:lang w:val="es-ES"/>
        </w:rPr>
        <w:t xml:space="preserve"> </w:t>
      </w:r>
      <w:r w:rsidR="003C145E" w:rsidRPr="00617276">
        <w:rPr>
          <w:lang w:val="es-ES"/>
        </w:rPr>
        <w:t>Parcela de cultivo de acelga</w:t>
      </w:r>
      <w:r w:rsidR="003C145E">
        <w:rPr>
          <w:lang w:val="es-ES"/>
        </w:rPr>
        <w:t xml:space="preserve"> en c</w:t>
      </w:r>
      <w:r w:rsidR="003C145E" w:rsidRPr="00D67612">
        <w:rPr>
          <w:lang w:val="es-ES"/>
        </w:rPr>
        <w:t>ampos del Cantón Paute</w:t>
      </w:r>
      <w:r w:rsidR="006B0DB3">
        <w:rPr>
          <w:lang w:val="es-ES"/>
        </w:rPr>
        <w:t>, Ecuador.</w:t>
      </w:r>
    </w:p>
    <w:p w14:paraId="3BDB2DC1" w14:textId="7EFFB9EC" w:rsidR="00EF3012" w:rsidRPr="00617276" w:rsidRDefault="00EF3012" w:rsidP="002159C5">
      <w:pPr>
        <w:pStyle w:val="Prrafodelista"/>
        <w:numPr>
          <w:ilvl w:val="3"/>
          <w:numId w:val="6"/>
        </w:numPr>
        <w:spacing w:line="480" w:lineRule="auto"/>
        <w:ind w:left="1415"/>
        <w:jc w:val="both"/>
        <w:rPr>
          <w:lang w:val="es-ES"/>
        </w:rPr>
      </w:pPr>
      <w:r w:rsidRPr="00D97AAF">
        <w:rPr>
          <w:b/>
          <w:bCs/>
          <w:lang w:val="es-ES"/>
        </w:rPr>
        <w:t>Población:</w:t>
      </w:r>
      <w:r w:rsidRPr="00617276">
        <w:rPr>
          <w:lang w:val="es-ES"/>
        </w:rPr>
        <w:t xml:space="preserve"> </w:t>
      </w:r>
      <w:r w:rsidR="003C145E">
        <w:rPr>
          <w:lang w:val="es-ES"/>
        </w:rPr>
        <w:t>Riegos totales que se realizan.</w:t>
      </w:r>
    </w:p>
    <w:p w14:paraId="62771D27" w14:textId="419A8AE5" w:rsidR="00EF3012" w:rsidRPr="00617276" w:rsidRDefault="00EF3012" w:rsidP="002159C5">
      <w:pPr>
        <w:pStyle w:val="Prrafodelista"/>
        <w:numPr>
          <w:ilvl w:val="3"/>
          <w:numId w:val="6"/>
        </w:numPr>
        <w:spacing w:line="480" w:lineRule="auto"/>
        <w:ind w:left="1415"/>
        <w:jc w:val="both"/>
        <w:rPr>
          <w:lang w:val="es-ES"/>
        </w:rPr>
      </w:pPr>
      <w:r w:rsidRPr="00D97AAF">
        <w:rPr>
          <w:b/>
          <w:bCs/>
          <w:lang w:val="es-ES"/>
        </w:rPr>
        <w:t>Muestra:</w:t>
      </w:r>
      <w:r w:rsidRPr="00617276">
        <w:rPr>
          <w:lang w:val="es-ES"/>
        </w:rPr>
        <w:t xml:space="preserve"> </w:t>
      </w:r>
      <w:r w:rsidRPr="003C145E">
        <w:rPr>
          <w:lang w:val="es-ES"/>
        </w:rPr>
        <w:t>10</w:t>
      </w:r>
      <w:r w:rsidRPr="00617276">
        <w:rPr>
          <w:lang w:val="es-ES"/>
        </w:rPr>
        <w:t xml:space="preserve"> riegos.</w:t>
      </w:r>
    </w:p>
    <w:p w14:paraId="0EA64B6B" w14:textId="5E4D18EA" w:rsidR="00EF3012" w:rsidRDefault="00EF3012" w:rsidP="002159C5">
      <w:pPr>
        <w:pStyle w:val="Prrafodelista"/>
        <w:numPr>
          <w:ilvl w:val="3"/>
          <w:numId w:val="6"/>
        </w:numPr>
        <w:spacing w:line="480" w:lineRule="auto"/>
        <w:ind w:left="1415"/>
        <w:jc w:val="both"/>
        <w:rPr>
          <w:lang w:val="es-ES"/>
        </w:rPr>
      </w:pPr>
      <w:r w:rsidRPr="00D97AAF">
        <w:rPr>
          <w:b/>
          <w:bCs/>
          <w:lang w:val="es-ES"/>
        </w:rPr>
        <w:t>Tipo de Muestra:</w:t>
      </w:r>
      <w:r w:rsidRPr="00617276">
        <w:rPr>
          <w:lang w:val="es-ES"/>
        </w:rPr>
        <w:t xml:space="preserve"> Muestreo estratificado.</w:t>
      </w:r>
    </w:p>
    <w:p w14:paraId="712686AE" w14:textId="77777777" w:rsidR="00CA721D" w:rsidRPr="00BF25A8" w:rsidRDefault="00CA721D" w:rsidP="00B53A23">
      <w:pPr>
        <w:pStyle w:val="Ttulo2"/>
      </w:pPr>
      <w:bookmarkStart w:id="68" w:name="_Toc60162355"/>
      <w:bookmarkStart w:id="69" w:name="_Toc60162997"/>
      <w:r w:rsidRPr="00BF25A8">
        <w:t>Variables de Estudio</w:t>
      </w:r>
      <w:bookmarkEnd w:id="68"/>
      <w:bookmarkEnd w:id="69"/>
    </w:p>
    <w:p w14:paraId="6E09B0ED" w14:textId="384C5B02" w:rsidR="00CA721D" w:rsidRPr="00617276" w:rsidRDefault="00CA721D" w:rsidP="00B53A23">
      <w:pPr>
        <w:pStyle w:val="Ttulo3"/>
      </w:pPr>
      <w:bookmarkStart w:id="70" w:name="_Toc60162356"/>
      <w:bookmarkStart w:id="71" w:name="_Toc60162998"/>
      <w:r w:rsidRPr="003B7897">
        <w:t>Operacionalización</w:t>
      </w:r>
      <w:r w:rsidRPr="00617276">
        <w:t xml:space="preserve"> de variables.</w:t>
      </w:r>
      <w:bookmarkEnd w:id="70"/>
      <w:bookmarkEnd w:id="71"/>
    </w:p>
    <w:p w14:paraId="4D6B16B4" w14:textId="5393C479" w:rsidR="000C684C" w:rsidRDefault="00CA721D" w:rsidP="000C684C">
      <w:pPr>
        <w:pStyle w:val="Prrafodelista"/>
        <w:numPr>
          <w:ilvl w:val="0"/>
          <w:numId w:val="28"/>
        </w:numPr>
        <w:spacing w:line="480" w:lineRule="auto"/>
        <w:jc w:val="both"/>
        <w:rPr>
          <w:lang w:val="es-ES"/>
        </w:rPr>
      </w:pPr>
      <w:r w:rsidRPr="00957FFD">
        <w:rPr>
          <w:lang w:val="es-ES"/>
        </w:rPr>
        <w:t xml:space="preserve">Identificación de </w:t>
      </w:r>
      <w:r w:rsidR="00312D69" w:rsidRPr="00804AE6">
        <w:rPr>
          <w:lang w:val="es-ES"/>
        </w:rPr>
        <w:t>v</w:t>
      </w:r>
      <w:r w:rsidRPr="00804AE6">
        <w:rPr>
          <w:lang w:val="es-ES"/>
        </w:rPr>
        <w:t>ariables</w:t>
      </w:r>
    </w:p>
    <w:p w14:paraId="0ADE8B1B" w14:textId="3AD6619A" w:rsidR="00CA721D" w:rsidRPr="000C684C" w:rsidRDefault="00CA721D" w:rsidP="000C684C">
      <w:pPr>
        <w:pStyle w:val="Prrafodelista"/>
        <w:numPr>
          <w:ilvl w:val="1"/>
          <w:numId w:val="28"/>
        </w:numPr>
        <w:spacing w:line="480" w:lineRule="auto"/>
        <w:jc w:val="both"/>
        <w:rPr>
          <w:lang w:val="es-ES"/>
        </w:rPr>
      </w:pPr>
      <w:r w:rsidRPr="000C684C">
        <w:rPr>
          <w:b/>
          <w:bCs/>
          <w:lang w:val="es-ES"/>
        </w:rPr>
        <w:t>Variable independiente:</w:t>
      </w:r>
      <w:r w:rsidR="00C50D23" w:rsidRPr="000C684C">
        <w:rPr>
          <w:lang w:val="es-ES"/>
        </w:rPr>
        <w:t xml:space="preserve"> S</w:t>
      </w:r>
      <w:r w:rsidRPr="000C684C">
        <w:rPr>
          <w:lang w:val="es-ES"/>
        </w:rPr>
        <w:t xml:space="preserve">oftware de riego automatizado con lógica difusa e </w:t>
      </w:r>
      <w:r w:rsidR="0084246B" w:rsidRPr="000C684C">
        <w:rPr>
          <w:lang w:val="es-ES"/>
        </w:rPr>
        <w:t>IoT</w:t>
      </w:r>
      <w:r w:rsidRPr="000C684C">
        <w:rPr>
          <w:lang w:val="es-ES"/>
        </w:rPr>
        <w:t>.</w:t>
      </w:r>
    </w:p>
    <w:p w14:paraId="168B2FD3" w14:textId="5E5CA9BD" w:rsidR="00CA721D" w:rsidRPr="00617276" w:rsidRDefault="00CA721D" w:rsidP="002159C5">
      <w:pPr>
        <w:pStyle w:val="Prrafodelista"/>
        <w:numPr>
          <w:ilvl w:val="1"/>
          <w:numId w:val="7"/>
        </w:numPr>
        <w:spacing w:line="480" w:lineRule="auto"/>
        <w:jc w:val="both"/>
        <w:rPr>
          <w:lang w:val="es-ES"/>
        </w:rPr>
      </w:pPr>
      <w:r w:rsidRPr="002E2A6A">
        <w:rPr>
          <w:b/>
          <w:bCs/>
          <w:lang w:val="es-ES"/>
        </w:rPr>
        <w:t>Variable dependiente</w:t>
      </w:r>
      <w:r w:rsidRPr="00617276">
        <w:rPr>
          <w:lang w:val="es-ES"/>
        </w:rPr>
        <w:t>:</w:t>
      </w:r>
      <w:r w:rsidR="00957FFD">
        <w:rPr>
          <w:lang w:val="es-ES"/>
        </w:rPr>
        <w:t xml:space="preserve"> C</w:t>
      </w:r>
      <w:r w:rsidRPr="00617276">
        <w:rPr>
          <w:lang w:val="es-ES"/>
        </w:rPr>
        <w:t xml:space="preserve">orrecta administración del consumo de agua </w:t>
      </w:r>
      <w:r w:rsidR="00957FFD">
        <w:rPr>
          <w:lang w:val="es-ES"/>
        </w:rPr>
        <w:t xml:space="preserve">con </w:t>
      </w:r>
      <w:r w:rsidRPr="00617276">
        <w:rPr>
          <w:lang w:val="es-ES"/>
        </w:rPr>
        <w:t>base a un Agrónomo experto.</w:t>
      </w:r>
    </w:p>
    <w:p w14:paraId="0538383F" w14:textId="5AE663E9" w:rsidR="000C684C" w:rsidRDefault="00CA721D" w:rsidP="000C684C">
      <w:pPr>
        <w:pStyle w:val="Prrafodelista"/>
        <w:numPr>
          <w:ilvl w:val="0"/>
          <w:numId w:val="28"/>
        </w:numPr>
        <w:spacing w:line="480" w:lineRule="auto"/>
        <w:jc w:val="both"/>
        <w:rPr>
          <w:lang w:val="es-ES"/>
        </w:rPr>
      </w:pPr>
      <w:r w:rsidRPr="00617276">
        <w:rPr>
          <w:lang w:val="es-ES"/>
        </w:rPr>
        <w:t xml:space="preserve">Definición </w:t>
      </w:r>
      <w:r w:rsidR="006B2A99" w:rsidRPr="006B2A99">
        <w:rPr>
          <w:lang w:val="es-ES"/>
        </w:rPr>
        <w:t>c</w:t>
      </w:r>
      <w:r w:rsidRPr="006B2A99">
        <w:rPr>
          <w:lang w:val="es-ES"/>
        </w:rPr>
        <w:t>onceptual</w:t>
      </w:r>
    </w:p>
    <w:p w14:paraId="553103E4" w14:textId="0403148E" w:rsidR="00CA721D" w:rsidRPr="000C684C" w:rsidRDefault="00CA721D" w:rsidP="000C684C">
      <w:pPr>
        <w:pStyle w:val="Prrafodelista"/>
        <w:numPr>
          <w:ilvl w:val="1"/>
          <w:numId w:val="28"/>
        </w:numPr>
        <w:spacing w:line="480" w:lineRule="auto"/>
        <w:jc w:val="both"/>
        <w:rPr>
          <w:lang w:val="es-ES"/>
        </w:rPr>
      </w:pPr>
      <w:r w:rsidRPr="000C684C">
        <w:rPr>
          <w:b/>
          <w:bCs/>
          <w:lang w:val="es-ES"/>
        </w:rPr>
        <w:t xml:space="preserve">Software de riego automatizado con lógica difusa e </w:t>
      </w:r>
      <w:r w:rsidR="0084246B" w:rsidRPr="000C684C">
        <w:rPr>
          <w:b/>
          <w:bCs/>
          <w:lang w:val="es-ES"/>
        </w:rPr>
        <w:t>IoT</w:t>
      </w:r>
      <w:r w:rsidR="001E2739" w:rsidRPr="000C684C">
        <w:rPr>
          <w:b/>
          <w:bCs/>
          <w:lang w:val="es-ES"/>
        </w:rPr>
        <w:t>:</w:t>
      </w:r>
      <w:r w:rsidR="001E2739" w:rsidRPr="000C684C">
        <w:rPr>
          <w:lang w:val="es-ES"/>
        </w:rPr>
        <w:t xml:space="preserve"> </w:t>
      </w:r>
      <w:r w:rsidRPr="000C684C">
        <w:rPr>
          <w:lang w:val="es-ES"/>
        </w:rPr>
        <w:t>Software encargado de administrar, visualizar y automatizar un riego de forma automática por medio de lógica difusa en el cultivo, para ello</w:t>
      </w:r>
      <w:r w:rsidR="00696872" w:rsidRPr="000C684C">
        <w:rPr>
          <w:lang w:val="es-ES"/>
        </w:rPr>
        <w:t xml:space="preserve">, </w:t>
      </w:r>
      <w:r w:rsidRPr="000C684C">
        <w:rPr>
          <w:lang w:val="es-ES"/>
        </w:rPr>
        <w:t xml:space="preserve">requiere </w:t>
      </w:r>
      <w:r w:rsidRPr="000C684C">
        <w:rPr>
          <w:lang w:val="es-ES"/>
        </w:rPr>
        <w:lastRenderedPageBreak/>
        <w:t xml:space="preserve">sensores (entradas), con los cuales proporciona una respuesta de salida </w:t>
      </w:r>
      <w:r w:rsidR="000B7736" w:rsidRPr="000C684C">
        <w:rPr>
          <w:lang w:val="es-ES"/>
        </w:rPr>
        <w:t>(</w:t>
      </w:r>
      <w:r w:rsidRPr="000C684C">
        <w:rPr>
          <w:lang w:val="es-ES"/>
        </w:rPr>
        <w:t>el tiempo</w:t>
      </w:r>
      <w:r w:rsidR="000B7736" w:rsidRPr="000C684C">
        <w:rPr>
          <w:lang w:val="es-ES"/>
        </w:rPr>
        <w:t>)</w:t>
      </w:r>
      <w:r w:rsidRPr="000C684C">
        <w:rPr>
          <w:lang w:val="es-ES"/>
        </w:rPr>
        <w:t xml:space="preserve"> de riego que acciona</w:t>
      </w:r>
      <w:r w:rsidR="00712616" w:rsidRPr="000C684C">
        <w:rPr>
          <w:lang w:val="es-ES"/>
        </w:rPr>
        <w:t xml:space="preserve"> </w:t>
      </w:r>
      <w:r w:rsidRPr="000C684C">
        <w:rPr>
          <w:lang w:val="es-ES"/>
        </w:rPr>
        <w:t>las electroválvulas</w:t>
      </w:r>
      <w:r w:rsidR="00712616" w:rsidRPr="000C684C">
        <w:rPr>
          <w:lang w:val="es-ES"/>
        </w:rPr>
        <w:t xml:space="preserve"> comunicadas </w:t>
      </w:r>
      <w:r w:rsidRPr="000C684C">
        <w:rPr>
          <w:lang w:val="es-ES"/>
        </w:rPr>
        <w:t xml:space="preserve">a través de internet. El software se encarga de administrar </w:t>
      </w:r>
      <w:r w:rsidR="005E3A69" w:rsidRPr="000C684C">
        <w:rPr>
          <w:lang w:val="es-ES"/>
        </w:rPr>
        <w:t>la cantidad correcta</w:t>
      </w:r>
      <w:r w:rsidRPr="000C684C">
        <w:rPr>
          <w:lang w:val="es-ES"/>
        </w:rPr>
        <w:t xml:space="preserve"> de agua en un cultivo.</w:t>
      </w:r>
    </w:p>
    <w:p w14:paraId="4787C9A5" w14:textId="562F006B" w:rsidR="00CA721D" w:rsidRPr="001E2739" w:rsidRDefault="00CA721D" w:rsidP="000C684C">
      <w:pPr>
        <w:pStyle w:val="Prrafodelista"/>
        <w:numPr>
          <w:ilvl w:val="1"/>
          <w:numId w:val="7"/>
        </w:numPr>
        <w:spacing w:line="480" w:lineRule="auto"/>
        <w:jc w:val="both"/>
        <w:rPr>
          <w:lang w:val="es-ES"/>
        </w:rPr>
      </w:pPr>
      <w:r w:rsidRPr="001E2739">
        <w:rPr>
          <w:b/>
          <w:bCs/>
          <w:lang w:val="es-ES"/>
        </w:rPr>
        <w:t>Correcta administración del agua consultando a una persona experta</w:t>
      </w:r>
      <w:r w:rsidR="001E2739" w:rsidRPr="001E2739">
        <w:rPr>
          <w:b/>
          <w:bCs/>
          <w:lang w:val="es-ES"/>
        </w:rPr>
        <w:t>:</w:t>
      </w:r>
      <w:r w:rsidR="001E2739">
        <w:rPr>
          <w:lang w:val="es-ES"/>
        </w:rPr>
        <w:t xml:space="preserve"> </w:t>
      </w:r>
      <w:r w:rsidRPr="001E2739">
        <w:rPr>
          <w:lang w:val="es-ES"/>
        </w:rPr>
        <w:t xml:space="preserve">El objetivo es aplicar las variables del riego según </w:t>
      </w:r>
      <w:r w:rsidR="00C55F03" w:rsidRPr="001E2739">
        <w:rPr>
          <w:lang w:val="es-ES"/>
        </w:rPr>
        <w:t xml:space="preserve">las recomendaciones de </w:t>
      </w:r>
      <w:r w:rsidRPr="001E2739">
        <w:rPr>
          <w:lang w:val="es-ES"/>
        </w:rPr>
        <w:t>la persona experta para una correcta aplicación de agua</w:t>
      </w:r>
      <w:r w:rsidR="007357A5" w:rsidRPr="001E2739">
        <w:rPr>
          <w:lang w:val="es-ES"/>
        </w:rPr>
        <w:t xml:space="preserve"> a</w:t>
      </w:r>
      <w:r w:rsidRPr="001E2739">
        <w:rPr>
          <w:lang w:val="es-ES"/>
        </w:rPr>
        <w:t xml:space="preserve"> un cultivo.</w:t>
      </w:r>
    </w:p>
    <w:p w14:paraId="3F4F8F91" w14:textId="6085E543" w:rsidR="00CA721D" w:rsidRPr="00617276" w:rsidRDefault="00CA721D" w:rsidP="002159C5">
      <w:pPr>
        <w:pStyle w:val="Prrafodelista"/>
        <w:numPr>
          <w:ilvl w:val="0"/>
          <w:numId w:val="28"/>
        </w:numPr>
        <w:spacing w:line="480" w:lineRule="auto"/>
        <w:jc w:val="both"/>
        <w:rPr>
          <w:lang w:val="es-ES"/>
        </w:rPr>
      </w:pPr>
      <w:r w:rsidRPr="00617276">
        <w:rPr>
          <w:lang w:val="es-ES"/>
        </w:rPr>
        <w:t xml:space="preserve">Definición </w:t>
      </w:r>
      <w:r w:rsidR="004A65B8">
        <w:rPr>
          <w:lang w:val="es-ES"/>
        </w:rPr>
        <w:t>o</w:t>
      </w:r>
      <w:r w:rsidRPr="00617276">
        <w:rPr>
          <w:lang w:val="es-ES"/>
        </w:rPr>
        <w:t>peracional</w:t>
      </w:r>
    </w:p>
    <w:p w14:paraId="6A43723C" w14:textId="31B797DA" w:rsidR="00CA721D" w:rsidRDefault="00CA721D" w:rsidP="002159C5">
      <w:pPr>
        <w:pStyle w:val="Prrafodelista"/>
        <w:numPr>
          <w:ilvl w:val="1"/>
          <w:numId w:val="7"/>
        </w:numPr>
        <w:spacing w:line="480" w:lineRule="auto"/>
        <w:jc w:val="both"/>
        <w:rPr>
          <w:lang w:val="es-ES"/>
        </w:rPr>
      </w:pPr>
      <w:r w:rsidRPr="00617276">
        <w:rPr>
          <w:lang w:val="es-ES"/>
        </w:rPr>
        <w:t xml:space="preserve">Variable </w:t>
      </w:r>
      <w:r w:rsidR="00813543">
        <w:rPr>
          <w:lang w:val="es-ES"/>
        </w:rPr>
        <w:t>i</w:t>
      </w:r>
      <w:r w:rsidRPr="00617276">
        <w:rPr>
          <w:lang w:val="es-ES"/>
        </w:rPr>
        <w:t>ndependiente:</w:t>
      </w:r>
    </w:p>
    <w:p w14:paraId="05EA4A78" w14:textId="0FFA9427" w:rsidR="00115A3F" w:rsidRDefault="00457274" w:rsidP="002159C5">
      <w:pPr>
        <w:pStyle w:val="Prrafodelista"/>
        <w:numPr>
          <w:ilvl w:val="0"/>
          <w:numId w:val="30"/>
        </w:numPr>
        <w:spacing w:line="480" w:lineRule="auto"/>
        <w:jc w:val="both"/>
        <w:rPr>
          <w:lang w:val="es-ES"/>
        </w:rPr>
      </w:pPr>
      <w:r>
        <w:rPr>
          <w:lang w:val="es-ES"/>
        </w:rPr>
        <w:t>Humedad de suelo</w:t>
      </w:r>
    </w:p>
    <w:p w14:paraId="1B125A70" w14:textId="58EBBAF9" w:rsidR="00457274" w:rsidRDefault="00457274" w:rsidP="002159C5">
      <w:pPr>
        <w:pStyle w:val="Prrafodelista"/>
        <w:numPr>
          <w:ilvl w:val="0"/>
          <w:numId w:val="30"/>
        </w:numPr>
        <w:spacing w:line="480" w:lineRule="auto"/>
        <w:jc w:val="both"/>
        <w:rPr>
          <w:lang w:val="es-ES"/>
        </w:rPr>
      </w:pPr>
      <w:r>
        <w:rPr>
          <w:lang w:val="es-ES"/>
        </w:rPr>
        <w:t xml:space="preserve">Temperatura ambiental </w:t>
      </w:r>
    </w:p>
    <w:p w14:paraId="6670D625" w14:textId="68C53861" w:rsidR="00457274" w:rsidRPr="00617276" w:rsidRDefault="00457274" w:rsidP="002159C5">
      <w:pPr>
        <w:pStyle w:val="Prrafodelista"/>
        <w:numPr>
          <w:ilvl w:val="0"/>
          <w:numId w:val="30"/>
        </w:numPr>
        <w:spacing w:line="480" w:lineRule="auto"/>
        <w:jc w:val="both"/>
        <w:rPr>
          <w:lang w:val="es-ES"/>
        </w:rPr>
      </w:pPr>
      <w:r>
        <w:rPr>
          <w:lang w:val="es-ES"/>
        </w:rPr>
        <w:t xml:space="preserve">Humedad ambiental </w:t>
      </w:r>
    </w:p>
    <w:p w14:paraId="7944EE90" w14:textId="304ACC09" w:rsidR="00CA721D" w:rsidRDefault="00CA721D" w:rsidP="002159C5">
      <w:pPr>
        <w:pStyle w:val="Prrafodelista"/>
        <w:numPr>
          <w:ilvl w:val="1"/>
          <w:numId w:val="7"/>
        </w:numPr>
        <w:spacing w:line="480" w:lineRule="auto"/>
        <w:jc w:val="both"/>
        <w:rPr>
          <w:lang w:val="es-ES"/>
        </w:rPr>
      </w:pPr>
      <w:r w:rsidRPr="00617276">
        <w:rPr>
          <w:lang w:val="es-ES"/>
        </w:rPr>
        <w:t>Variable dependiente.</w:t>
      </w:r>
    </w:p>
    <w:p w14:paraId="7880EB5B" w14:textId="6545101F" w:rsidR="00115A3F" w:rsidRPr="001C3562" w:rsidRDefault="001C3562" w:rsidP="002159C5">
      <w:pPr>
        <w:pStyle w:val="Prrafodelista"/>
        <w:numPr>
          <w:ilvl w:val="0"/>
          <w:numId w:val="31"/>
        </w:numPr>
        <w:spacing w:line="480" w:lineRule="auto"/>
        <w:jc w:val="both"/>
        <w:rPr>
          <w:lang w:val="es-ES"/>
        </w:rPr>
      </w:pPr>
      <w:r>
        <w:rPr>
          <w:lang w:val="es-ES"/>
        </w:rPr>
        <w:t>Tiempo de riego</w:t>
      </w:r>
    </w:p>
    <w:p w14:paraId="77155844" w14:textId="10F33A59" w:rsidR="00CA721D" w:rsidRDefault="00CA721D" w:rsidP="002159C5">
      <w:pPr>
        <w:pStyle w:val="Prrafodelista"/>
        <w:numPr>
          <w:ilvl w:val="0"/>
          <w:numId w:val="28"/>
        </w:numPr>
        <w:spacing w:line="480" w:lineRule="auto"/>
        <w:jc w:val="both"/>
        <w:rPr>
          <w:lang w:val="es-ES"/>
        </w:rPr>
      </w:pPr>
      <w:r w:rsidRPr="00617276">
        <w:rPr>
          <w:lang w:val="es-ES"/>
        </w:rPr>
        <w:t>Escala de medición</w:t>
      </w:r>
    </w:p>
    <w:p w14:paraId="08E83114" w14:textId="63486798" w:rsidR="00CA721D" w:rsidRPr="00617276" w:rsidRDefault="00CA721D" w:rsidP="002159C5">
      <w:pPr>
        <w:pStyle w:val="Prrafodelista"/>
        <w:numPr>
          <w:ilvl w:val="1"/>
          <w:numId w:val="7"/>
        </w:numPr>
        <w:spacing w:line="480" w:lineRule="auto"/>
        <w:jc w:val="both"/>
        <w:rPr>
          <w:lang w:val="es-ES"/>
        </w:rPr>
      </w:pPr>
      <w:r w:rsidRPr="00617276">
        <w:rPr>
          <w:lang w:val="es-ES"/>
        </w:rPr>
        <w:t xml:space="preserve">Humedad de </w:t>
      </w:r>
      <w:r w:rsidR="00020D78">
        <w:rPr>
          <w:lang w:val="es-ES"/>
        </w:rPr>
        <w:t>s</w:t>
      </w:r>
      <w:r w:rsidRPr="00617276">
        <w:rPr>
          <w:lang w:val="es-ES"/>
        </w:rPr>
        <w:t xml:space="preserve">uelo: Sensor que mide de 0 – </w:t>
      </w:r>
      <w:r w:rsidR="00814FE3">
        <w:rPr>
          <w:lang w:val="es-ES"/>
        </w:rPr>
        <w:t>1023</w:t>
      </w:r>
      <w:r w:rsidR="008432C4">
        <w:rPr>
          <w:lang w:val="es-ES"/>
        </w:rPr>
        <w:t xml:space="preserve"> puntos</w:t>
      </w:r>
      <w:r w:rsidRPr="00617276">
        <w:rPr>
          <w:lang w:val="es-ES"/>
        </w:rPr>
        <w:t>.</w:t>
      </w:r>
    </w:p>
    <w:p w14:paraId="4EAF6FDB" w14:textId="646B43E5" w:rsidR="00CA721D" w:rsidRPr="00617276" w:rsidRDefault="00814FE3" w:rsidP="002159C5">
      <w:pPr>
        <w:pStyle w:val="Prrafodelista"/>
        <w:numPr>
          <w:ilvl w:val="2"/>
          <w:numId w:val="7"/>
        </w:numPr>
        <w:spacing w:line="480" w:lineRule="auto"/>
        <w:jc w:val="both"/>
        <w:rPr>
          <w:lang w:val="es-ES"/>
        </w:rPr>
      </w:pPr>
      <w:r>
        <w:rPr>
          <w:lang w:val="es-ES"/>
        </w:rPr>
        <w:t>Seco</w:t>
      </w:r>
      <w:r w:rsidR="00CA721D" w:rsidRPr="00617276">
        <w:rPr>
          <w:lang w:val="es-ES"/>
        </w:rPr>
        <w:t xml:space="preserve">: </w:t>
      </w:r>
      <w:r w:rsidR="000B1DF6">
        <w:rPr>
          <w:lang w:val="es-ES"/>
        </w:rPr>
        <w:t>0</w:t>
      </w:r>
      <w:r w:rsidR="00CA721D" w:rsidRPr="00617276">
        <w:rPr>
          <w:lang w:val="es-ES"/>
        </w:rPr>
        <w:t xml:space="preserve"> – </w:t>
      </w:r>
      <w:r w:rsidR="000B1DF6">
        <w:rPr>
          <w:lang w:val="es-ES"/>
        </w:rPr>
        <w:t>200</w:t>
      </w:r>
      <w:r w:rsidR="00CA721D" w:rsidRPr="00617276">
        <w:rPr>
          <w:lang w:val="es-ES"/>
        </w:rPr>
        <w:t xml:space="preserve"> </w:t>
      </w:r>
      <w:r w:rsidR="008432C4">
        <w:rPr>
          <w:lang w:val="es-ES"/>
        </w:rPr>
        <w:t>puntos</w:t>
      </w:r>
    </w:p>
    <w:p w14:paraId="3B63091D" w14:textId="49087487" w:rsidR="00CA721D" w:rsidRPr="00617276" w:rsidRDefault="000B1DF6" w:rsidP="002159C5">
      <w:pPr>
        <w:pStyle w:val="Prrafodelista"/>
        <w:numPr>
          <w:ilvl w:val="2"/>
          <w:numId w:val="7"/>
        </w:numPr>
        <w:spacing w:line="480" w:lineRule="auto"/>
        <w:jc w:val="both"/>
        <w:rPr>
          <w:lang w:val="es-ES"/>
        </w:rPr>
      </w:pPr>
      <w:r>
        <w:rPr>
          <w:lang w:val="es-ES"/>
        </w:rPr>
        <w:t>Semi-seco</w:t>
      </w:r>
      <w:r w:rsidR="00CA721D" w:rsidRPr="00617276">
        <w:rPr>
          <w:lang w:val="es-ES"/>
        </w:rPr>
        <w:t xml:space="preserve">: </w:t>
      </w:r>
      <w:r>
        <w:rPr>
          <w:lang w:val="es-ES"/>
        </w:rPr>
        <w:t>120</w:t>
      </w:r>
      <w:r w:rsidR="00CA721D" w:rsidRPr="00617276">
        <w:rPr>
          <w:lang w:val="es-ES"/>
        </w:rPr>
        <w:t xml:space="preserve"> – </w:t>
      </w:r>
      <w:r>
        <w:rPr>
          <w:lang w:val="es-ES"/>
        </w:rPr>
        <w:t>400</w:t>
      </w:r>
      <w:r w:rsidR="00CA721D" w:rsidRPr="00617276">
        <w:rPr>
          <w:lang w:val="es-ES"/>
        </w:rPr>
        <w:t xml:space="preserve"> </w:t>
      </w:r>
      <w:r w:rsidR="008432C4">
        <w:rPr>
          <w:lang w:val="es-ES"/>
        </w:rPr>
        <w:t>puntos</w:t>
      </w:r>
    </w:p>
    <w:p w14:paraId="61616E3B" w14:textId="64F5E96A" w:rsidR="00CA721D" w:rsidRDefault="000B1DF6" w:rsidP="002159C5">
      <w:pPr>
        <w:pStyle w:val="Prrafodelista"/>
        <w:numPr>
          <w:ilvl w:val="2"/>
          <w:numId w:val="7"/>
        </w:numPr>
        <w:spacing w:line="480" w:lineRule="auto"/>
        <w:jc w:val="both"/>
        <w:rPr>
          <w:lang w:val="es-ES"/>
        </w:rPr>
      </w:pPr>
      <w:r>
        <w:rPr>
          <w:lang w:val="es-ES"/>
        </w:rPr>
        <w:t>Húmedo</w:t>
      </w:r>
      <w:r w:rsidR="00CA721D" w:rsidRPr="00617276">
        <w:rPr>
          <w:lang w:val="es-ES"/>
        </w:rPr>
        <w:t xml:space="preserve">: </w:t>
      </w:r>
      <w:r>
        <w:rPr>
          <w:lang w:val="es-ES"/>
        </w:rPr>
        <w:t>450 - 694</w:t>
      </w:r>
      <w:r w:rsidR="00CA721D" w:rsidRPr="00617276">
        <w:rPr>
          <w:lang w:val="es-ES"/>
        </w:rPr>
        <w:t xml:space="preserve"> </w:t>
      </w:r>
      <w:r w:rsidR="008432C4">
        <w:rPr>
          <w:lang w:val="es-ES"/>
        </w:rPr>
        <w:t>puntos</w:t>
      </w:r>
    </w:p>
    <w:p w14:paraId="60BF0218" w14:textId="1EE4EE12" w:rsidR="0004109D" w:rsidRDefault="0004109D" w:rsidP="002159C5">
      <w:pPr>
        <w:pStyle w:val="Prrafodelista"/>
        <w:numPr>
          <w:ilvl w:val="2"/>
          <w:numId w:val="7"/>
        </w:numPr>
        <w:spacing w:line="480" w:lineRule="auto"/>
        <w:jc w:val="both"/>
        <w:rPr>
          <w:lang w:val="es-ES"/>
        </w:rPr>
      </w:pPr>
      <w:r>
        <w:rPr>
          <w:lang w:val="es-ES"/>
        </w:rPr>
        <w:t>Semi-humedo: 658 – 792</w:t>
      </w:r>
      <w:r w:rsidR="008432C4">
        <w:rPr>
          <w:lang w:val="es-ES"/>
        </w:rPr>
        <w:t xml:space="preserve"> puntos</w:t>
      </w:r>
    </w:p>
    <w:p w14:paraId="18149C67" w14:textId="6A7D536A" w:rsidR="0004109D" w:rsidRPr="00617276" w:rsidRDefault="0004109D" w:rsidP="002159C5">
      <w:pPr>
        <w:pStyle w:val="Prrafodelista"/>
        <w:numPr>
          <w:ilvl w:val="2"/>
          <w:numId w:val="7"/>
        </w:numPr>
        <w:spacing w:line="480" w:lineRule="auto"/>
        <w:jc w:val="both"/>
        <w:rPr>
          <w:lang w:val="es-ES"/>
        </w:rPr>
      </w:pPr>
      <w:r>
        <w:rPr>
          <w:lang w:val="es-ES"/>
        </w:rPr>
        <w:t xml:space="preserve">Encharcado: 750 </w:t>
      </w:r>
      <w:r w:rsidR="008432C4">
        <w:rPr>
          <w:lang w:val="es-ES"/>
        </w:rPr>
        <w:t>–</w:t>
      </w:r>
      <w:r>
        <w:rPr>
          <w:lang w:val="es-ES"/>
        </w:rPr>
        <w:t xml:space="preserve"> 900</w:t>
      </w:r>
      <w:r w:rsidR="008432C4">
        <w:rPr>
          <w:lang w:val="es-ES"/>
        </w:rPr>
        <w:t xml:space="preserve"> puntos</w:t>
      </w:r>
    </w:p>
    <w:p w14:paraId="71CEBF52" w14:textId="052BDAEB" w:rsidR="00CA721D" w:rsidRDefault="00CA721D" w:rsidP="002159C5">
      <w:pPr>
        <w:pStyle w:val="Prrafodelista"/>
        <w:numPr>
          <w:ilvl w:val="1"/>
          <w:numId w:val="7"/>
        </w:numPr>
        <w:spacing w:line="480" w:lineRule="auto"/>
        <w:jc w:val="both"/>
        <w:rPr>
          <w:lang w:val="es-ES"/>
        </w:rPr>
      </w:pPr>
      <w:r w:rsidRPr="00617276">
        <w:rPr>
          <w:lang w:val="es-ES"/>
        </w:rPr>
        <w:t>Temperatura ambiental:</w:t>
      </w:r>
      <w:r w:rsidR="00986BFE">
        <w:rPr>
          <w:lang w:val="es-ES"/>
        </w:rPr>
        <w:t xml:space="preserve"> Sensor que mide de 0 – 100 ºC</w:t>
      </w:r>
    </w:p>
    <w:p w14:paraId="2F249F57" w14:textId="686624E2" w:rsidR="00EA0157" w:rsidRDefault="00EA0157" w:rsidP="00EA0157">
      <w:pPr>
        <w:pStyle w:val="Prrafodelista"/>
        <w:numPr>
          <w:ilvl w:val="2"/>
          <w:numId w:val="7"/>
        </w:numPr>
        <w:spacing w:line="480" w:lineRule="auto"/>
        <w:jc w:val="both"/>
        <w:rPr>
          <w:lang w:val="es-ES"/>
        </w:rPr>
      </w:pPr>
      <w:r>
        <w:rPr>
          <w:lang w:val="es-ES"/>
        </w:rPr>
        <w:t xml:space="preserve">Bajo: </w:t>
      </w:r>
      <w:r w:rsidR="00986BFE">
        <w:rPr>
          <w:lang w:val="es-ES"/>
        </w:rPr>
        <w:t xml:space="preserve"> 5 – 10 ºC</w:t>
      </w:r>
    </w:p>
    <w:p w14:paraId="31A1E62B" w14:textId="7A938903" w:rsidR="00986BFE" w:rsidRDefault="00986BFE" w:rsidP="00EA0157">
      <w:pPr>
        <w:pStyle w:val="Prrafodelista"/>
        <w:numPr>
          <w:ilvl w:val="2"/>
          <w:numId w:val="7"/>
        </w:numPr>
        <w:spacing w:line="480" w:lineRule="auto"/>
        <w:jc w:val="both"/>
        <w:rPr>
          <w:lang w:val="es-ES"/>
        </w:rPr>
      </w:pPr>
      <w:r>
        <w:rPr>
          <w:lang w:val="es-ES"/>
        </w:rPr>
        <w:t xml:space="preserve">Media: 8 – 27 </w:t>
      </w:r>
      <w:r w:rsidR="00A97D81">
        <w:rPr>
          <w:lang w:val="es-ES"/>
        </w:rPr>
        <w:t>ºC</w:t>
      </w:r>
    </w:p>
    <w:p w14:paraId="39CEA8E8" w14:textId="1702CF97" w:rsidR="00545BF5" w:rsidRPr="00545BF5" w:rsidRDefault="00A97D81" w:rsidP="00545BF5">
      <w:pPr>
        <w:pStyle w:val="Prrafodelista"/>
        <w:numPr>
          <w:ilvl w:val="2"/>
          <w:numId w:val="7"/>
        </w:numPr>
        <w:spacing w:line="480" w:lineRule="auto"/>
        <w:jc w:val="both"/>
        <w:rPr>
          <w:lang w:val="es-ES"/>
        </w:rPr>
      </w:pPr>
      <w:r>
        <w:rPr>
          <w:lang w:val="es-ES"/>
        </w:rPr>
        <w:t>Alta: 24 – 45 ºC</w:t>
      </w:r>
    </w:p>
    <w:p w14:paraId="238EB097" w14:textId="6F50D804" w:rsidR="00CA721D" w:rsidRDefault="00CA721D" w:rsidP="002159C5">
      <w:pPr>
        <w:pStyle w:val="Prrafodelista"/>
        <w:numPr>
          <w:ilvl w:val="1"/>
          <w:numId w:val="7"/>
        </w:numPr>
        <w:spacing w:line="480" w:lineRule="auto"/>
        <w:jc w:val="both"/>
        <w:rPr>
          <w:lang w:val="es-ES"/>
        </w:rPr>
      </w:pPr>
      <w:r w:rsidRPr="00617276">
        <w:rPr>
          <w:lang w:val="es-ES"/>
        </w:rPr>
        <w:lastRenderedPageBreak/>
        <w:t>Humedad Ambiental:</w:t>
      </w:r>
      <w:r w:rsidR="00A97D81">
        <w:rPr>
          <w:lang w:val="es-ES"/>
        </w:rPr>
        <w:t xml:space="preserve"> El sensor libera datos de 0 -100 %</w:t>
      </w:r>
    </w:p>
    <w:p w14:paraId="567FFC96" w14:textId="7CA6E2B7" w:rsidR="00EA0157" w:rsidRDefault="00986BFE" w:rsidP="00EA0157">
      <w:pPr>
        <w:pStyle w:val="Prrafodelista"/>
        <w:numPr>
          <w:ilvl w:val="2"/>
          <w:numId w:val="7"/>
        </w:numPr>
        <w:spacing w:line="480" w:lineRule="auto"/>
        <w:jc w:val="both"/>
        <w:rPr>
          <w:lang w:val="es-ES"/>
        </w:rPr>
      </w:pPr>
      <w:r>
        <w:rPr>
          <w:lang w:val="es-ES"/>
        </w:rPr>
        <w:t xml:space="preserve">Bajo: 5 – </w:t>
      </w:r>
      <w:r w:rsidR="00545BF5">
        <w:rPr>
          <w:lang w:val="es-ES"/>
        </w:rPr>
        <w:t>33</w:t>
      </w:r>
      <w:r>
        <w:rPr>
          <w:lang w:val="es-ES"/>
        </w:rPr>
        <w:t xml:space="preserve"> %</w:t>
      </w:r>
    </w:p>
    <w:p w14:paraId="29548BEE" w14:textId="3744C188" w:rsidR="00545BF5" w:rsidRDefault="00545BF5" w:rsidP="00EA0157">
      <w:pPr>
        <w:pStyle w:val="Prrafodelista"/>
        <w:numPr>
          <w:ilvl w:val="2"/>
          <w:numId w:val="7"/>
        </w:numPr>
        <w:spacing w:line="480" w:lineRule="auto"/>
        <w:jc w:val="both"/>
        <w:rPr>
          <w:lang w:val="es-ES"/>
        </w:rPr>
      </w:pPr>
      <w:r>
        <w:rPr>
          <w:lang w:val="es-ES"/>
        </w:rPr>
        <w:t>Media: 16 – 66 %</w:t>
      </w:r>
    </w:p>
    <w:p w14:paraId="63C154A6" w14:textId="6D3C9C59" w:rsidR="00545BF5" w:rsidRPr="00617276" w:rsidRDefault="00545BF5" w:rsidP="00EA0157">
      <w:pPr>
        <w:pStyle w:val="Prrafodelista"/>
        <w:numPr>
          <w:ilvl w:val="2"/>
          <w:numId w:val="7"/>
        </w:numPr>
        <w:spacing w:line="480" w:lineRule="auto"/>
        <w:jc w:val="both"/>
        <w:rPr>
          <w:lang w:val="es-ES"/>
        </w:rPr>
      </w:pPr>
      <w:r>
        <w:rPr>
          <w:lang w:val="es-ES"/>
        </w:rPr>
        <w:t>Alta: 41 – 100 %</w:t>
      </w:r>
    </w:p>
    <w:p w14:paraId="341957D0" w14:textId="77777777" w:rsidR="00CA721D" w:rsidRPr="00617276" w:rsidRDefault="00CA721D" w:rsidP="002159C5">
      <w:pPr>
        <w:pStyle w:val="Prrafodelista"/>
        <w:numPr>
          <w:ilvl w:val="1"/>
          <w:numId w:val="7"/>
        </w:numPr>
        <w:spacing w:line="480" w:lineRule="auto"/>
        <w:jc w:val="both"/>
        <w:rPr>
          <w:lang w:val="es-ES"/>
        </w:rPr>
      </w:pPr>
      <w:r w:rsidRPr="00617276">
        <w:rPr>
          <w:lang w:val="es-ES"/>
        </w:rPr>
        <w:t>Tiempo de Riego: El tiempo se establece de 0 – 17 minutos</w:t>
      </w:r>
    </w:p>
    <w:p w14:paraId="4B4AA0ED" w14:textId="1FE14CBE" w:rsidR="00CA721D" w:rsidRPr="00617276" w:rsidRDefault="00D00CCB" w:rsidP="002159C5">
      <w:pPr>
        <w:pStyle w:val="Prrafodelista"/>
        <w:numPr>
          <w:ilvl w:val="2"/>
          <w:numId w:val="7"/>
        </w:numPr>
        <w:spacing w:line="480" w:lineRule="auto"/>
        <w:jc w:val="both"/>
        <w:rPr>
          <w:lang w:val="es-ES"/>
        </w:rPr>
      </w:pPr>
      <w:r>
        <w:rPr>
          <w:lang w:val="es-ES"/>
        </w:rPr>
        <w:t>Nada</w:t>
      </w:r>
      <w:r w:rsidR="00CA721D" w:rsidRPr="00617276">
        <w:rPr>
          <w:lang w:val="es-ES"/>
        </w:rPr>
        <w:t>: 0</w:t>
      </w:r>
      <w:r w:rsidR="00A3051E">
        <w:rPr>
          <w:lang w:val="es-ES"/>
        </w:rPr>
        <w:t xml:space="preserve"> minutos</w:t>
      </w:r>
    </w:p>
    <w:p w14:paraId="090C8030" w14:textId="108068F9" w:rsidR="00CA721D" w:rsidRPr="00617276" w:rsidRDefault="00D00CCB" w:rsidP="002159C5">
      <w:pPr>
        <w:pStyle w:val="Prrafodelista"/>
        <w:numPr>
          <w:ilvl w:val="2"/>
          <w:numId w:val="7"/>
        </w:numPr>
        <w:spacing w:line="480" w:lineRule="auto"/>
        <w:jc w:val="both"/>
        <w:rPr>
          <w:lang w:val="es-ES"/>
        </w:rPr>
      </w:pPr>
      <w:r>
        <w:rPr>
          <w:lang w:val="es-ES"/>
        </w:rPr>
        <w:t>Poco</w:t>
      </w:r>
      <w:r w:rsidR="00CA721D" w:rsidRPr="00617276">
        <w:rPr>
          <w:lang w:val="es-ES"/>
        </w:rPr>
        <w:t xml:space="preserve">: </w:t>
      </w:r>
      <w:r w:rsidR="00A3051E">
        <w:rPr>
          <w:lang w:val="es-ES"/>
        </w:rPr>
        <w:t>0 – 4 minutos</w:t>
      </w:r>
    </w:p>
    <w:p w14:paraId="3F9E6DFB" w14:textId="050D8410" w:rsidR="00CA721D" w:rsidRDefault="00A3051E" w:rsidP="002159C5">
      <w:pPr>
        <w:pStyle w:val="Prrafodelista"/>
        <w:numPr>
          <w:ilvl w:val="2"/>
          <w:numId w:val="7"/>
        </w:numPr>
        <w:spacing w:line="480" w:lineRule="auto"/>
        <w:jc w:val="both"/>
        <w:rPr>
          <w:lang w:val="es-ES"/>
        </w:rPr>
      </w:pPr>
      <w:r>
        <w:rPr>
          <w:lang w:val="es-ES"/>
        </w:rPr>
        <w:t>Medio</w:t>
      </w:r>
      <w:r w:rsidR="00CA721D" w:rsidRPr="00617276">
        <w:rPr>
          <w:lang w:val="es-ES"/>
        </w:rPr>
        <w:t xml:space="preserve">: </w:t>
      </w:r>
      <w:r>
        <w:rPr>
          <w:lang w:val="es-ES"/>
        </w:rPr>
        <w:t>3 – 9 minutos</w:t>
      </w:r>
    </w:p>
    <w:p w14:paraId="09C33A6D" w14:textId="13DCC7DD" w:rsidR="00A3051E" w:rsidRDefault="00A3051E" w:rsidP="002159C5">
      <w:pPr>
        <w:pStyle w:val="Prrafodelista"/>
        <w:numPr>
          <w:ilvl w:val="2"/>
          <w:numId w:val="7"/>
        </w:numPr>
        <w:spacing w:line="480" w:lineRule="auto"/>
        <w:jc w:val="both"/>
        <w:rPr>
          <w:lang w:val="es-ES"/>
        </w:rPr>
      </w:pPr>
      <w:r>
        <w:rPr>
          <w:lang w:val="es-ES"/>
        </w:rPr>
        <w:t>Bastante:</w:t>
      </w:r>
      <w:r w:rsidR="001A33F4">
        <w:rPr>
          <w:lang w:val="es-ES"/>
        </w:rPr>
        <w:t xml:space="preserve"> </w:t>
      </w:r>
      <w:r w:rsidR="00525360">
        <w:rPr>
          <w:lang w:val="es-ES"/>
        </w:rPr>
        <w:t>7 – 12 minutos</w:t>
      </w:r>
    </w:p>
    <w:p w14:paraId="354DE245" w14:textId="2CF64E65" w:rsidR="00A3051E" w:rsidRPr="00617276" w:rsidRDefault="00A3051E" w:rsidP="002159C5">
      <w:pPr>
        <w:pStyle w:val="Prrafodelista"/>
        <w:numPr>
          <w:ilvl w:val="2"/>
          <w:numId w:val="7"/>
        </w:numPr>
        <w:spacing w:line="480" w:lineRule="auto"/>
        <w:jc w:val="both"/>
        <w:rPr>
          <w:lang w:val="es-ES"/>
        </w:rPr>
      </w:pPr>
      <w:r>
        <w:rPr>
          <w:lang w:val="es-ES"/>
        </w:rPr>
        <w:t>Mucho:</w:t>
      </w:r>
      <w:r w:rsidR="00525360">
        <w:rPr>
          <w:lang w:val="es-ES"/>
        </w:rPr>
        <w:t xml:space="preserve"> 10 – 17 minutos</w:t>
      </w:r>
    </w:p>
    <w:p w14:paraId="3BEE0708" w14:textId="51778422" w:rsidR="00CA721D" w:rsidRPr="00BF25A8" w:rsidRDefault="00CA721D" w:rsidP="00C01063">
      <w:pPr>
        <w:pStyle w:val="Ttulo3"/>
      </w:pPr>
      <w:bookmarkStart w:id="72" w:name="_Toc60162357"/>
      <w:bookmarkStart w:id="73" w:name="_Toc60162999"/>
      <w:r w:rsidRPr="00BF25A8">
        <w:t xml:space="preserve">Técnicas e </w:t>
      </w:r>
      <w:r w:rsidR="00A53163">
        <w:t>i</w:t>
      </w:r>
      <w:r w:rsidRPr="00BF25A8">
        <w:t>nstrumentos de recolección de datos</w:t>
      </w:r>
      <w:bookmarkEnd w:id="72"/>
      <w:bookmarkEnd w:id="73"/>
    </w:p>
    <w:p w14:paraId="070BECB6" w14:textId="1D2E0ADD" w:rsidR="00CA721D" w:rsidRPr="00617276" w:rsidRDefault="00CA721D" w:rsidP="00CA721D">
      <w:pPr>
        <w:spacing w:line="480" w:lineRule="auto"/>
        <w:jc w:val="both"/>
        <w:rPr>
          <w:lang w:val="es-ES"/>
        </w:rPr>
      </w:pPr>
      <w:r w:rsidRPr="00617276">
        <w:rPr>
          <w:lang w:val="es-ES"/>
        </w:rPr>
        <w:t xml:space="preserve">    </w:t>
      </w:r>
      <w:r w:rsidR="00D66A42">
        <w:rPr>
          <w:lang w:val="es-ES"/>
        </w:rPr>
        <w:t xml:space="preserve"> </w:t>
      </w:r>
      <w:r w:rsidRPr="00617276">
        <w:rPr>
          <w:lang w:val="es-ES"/>
        </w:rPr>
        <w:t>En la actualidad, en la investigación científica hay una gran variedad de técnicas e instrumentos para el análisis y recolección de información en el trabajo de campo.</w:t>
      </w:r>
      <w:r w:rsidR="00CD0DC9">
        <w:rPr>
          <w:lang w:val="es-ES"/>
        </w:rPr>
        <w:t xml:space="preserve"> </w:t>
      </w:r>
      <w:r w:rsidRPr="00617276">
        <w:rPr>
          <w:lang w:val="es-ES"/>
        </w:rPr>
        <w:t>Para este proyecto se utiliza</w:t>
      </w:r>
      <w:r w:rsidR="00554B80">
        <w:rPr>
          <w:lang w:val="es-ES"/>
        </w:rPr>
        <w:t xml:space="preserve">n </w:t>
      </w:r>
      <w:r w:rsidRPr="00617276">
        <w:rPr>
          <w:lang w:val="es-ES"/>
        </w:rPr>
        <w:t>las siguientes técnicas:</w:t>
      </w:r>
    </w:p>
    <w:p w14:paraId="6750E6CE" w14:textId="629D0A47" w:rsidR="001221D7" w:rsidRDefault="00CA721D" w:rsidP="002159C5">
      <w:pPr>
        <w:pStyle w:val="Prrafodelista"/>
        <w:numPr>
          <w:ilvl w:val="0"/>
          <w:numId w:val="28"/>
        </w:numPr>
        <w:spacing w:line="480" w:lineRule="auto"/>
        <w:jc w:val="both"/>
        <w:rPr>
          <w:lang w:val="es-ES"/>
        </w:rPr>
      </w:pPr>
      <w:r w:rsidRPr="005C0B47">
        <w:rPr>
          <w:b/>
          <w:bCs/>
          <w:lang w:val="es-ES"/>
        </w:rPr>
        <w:t>Entrevista al experto:</w:t>
      </w:r>
      <w:r w:rsidRPr="00617276">
        <w:rPr>
          <w:lang w:val="es-ES"/>
        </w:rPr>
        <w:t xml:space="preserve"> se realiza </w:t>
      </w:r>
      <w:r w:rsidR="00A824E7">
        <w:rPr>
          <w:lang w:val="es-ES"/>
        </w:rPr>
        <w:t>una entrevista</w:t>
      </w:r>
      <w:r w:rsidRPr="00617276">
        <w:rPr>
          <w:lang w:val="es-ES"/>
        </w:rPr>
        <w:t xml:space="preserve"> a un agrónomo con el objetivo de obtener </w:t>
      </w:r>
      <w:r w:rsidR="00BE0855">
        <w:rPr>
          <w:lang w:val="es-ES"/>
        </w:rPr>
        <w:t>parámetros</w:t>
      </w:r>
      <w:r w:rsidR="00B15383">
        <w:rPr>
          <w:lang w:val="es-ES"/>
        </w:rPr>
        <w:t xml:space="preserve"> que faciliten </w:t>
      </w:r>
      <w:r w:rsidR="00421E75">
        <w:rPr>
          <w:lang w:val="es-ES"/>
        </w:rPr>
        <w:t xml:space="preserve">el </w:t>
      </w:r>
      <w:r w:rsidR="00E10F36">
        <w:rPr>
          <w:lang w:val="es-ES"/>
        </w:rPr>
        <w:t>cálculo</w:t>
      </w:r>
      <w:r w:rsidR="00421E75">
        <w:rPr>
          <w:lang w:val="es-ES"/>
        </w:rPr>
        <w:t xml:space="preserve"> de tiempo de riego que necesita el cultivo. </w:t>
      </w:r>
    </w:p>
    <w:p w14:paraId="26A9D5DD" w14:textId="77777777" w:rsidR="00CA721D" w:rsidRPr="00617276" w:rsidRDefault="00CA721D" w:rsidP="002159C5">
      <w:pPr>
        <w:pStyle w:val="Prrafodelista"/>
        <w:numPr>
          <w:ilvl w:val="0"/>
          <w:numId w:val="8"/>
        </w:numPr>
        <w:spacing w:line="480" w:lineRule="auto"/>
        <w:jc w:val="both"/>
        <w:rPr>
          <w:lang w:val="es-ES"/>
        </w:rPr>
      </w:pPr>
      <w:r w:rsidRPr="005C0B47">
        <w:rPr>
          <w:b/>
          <w:bCs/>
          <w:lang w:val="es-ES"/>
        </w:rPr>
        <w:t>Análisis de Suelo:</w:t>
      </w:r>
      <w:r w:rsidRPr="00617276">
        <w:rPr>
          <w:lang w:val="es-ES"/>
        </w:rPr>
        <w:t xml:space="preserve"> un estudio del suelo para obtener mediante sensores el grado de optimización de hidratación aplicada en un cultivo por medio del agrónomo experto, usando esas variables se implementa en el sistema.</w:t>
      </w:r>
    </w:p>
    <w:p w14:paraId="5C7E462A" w14:textId="5662D6B0" w:rsidR="00CA721D" w:rsidRPr="00617276" w:rsidRDefault="00CA721D" w:rsidP="002159C5">
      <w:pPr>
        <w:pStyle w:val="Prrafodelista"/>
        <w:numPr>
          <w:ilvl w:val="0"/>
          <w:numId w:val="8"/>
        </w:numPr>
        <w:spacing w:line="480" w:lineRule="auto"/>
        <w:jc w:val="both"/>
        <w:rPr>
          <w:lang w:val="es-ES"/>
        </w:rPr>
      </w:pPr>
      <w:r w:rsidRPr="005C0B47">
        <w:rPr>
          <w:b/>
          <w:bCs/>
          <w:lang w:val="es-ES"/>
        </w:rPr>
        <w:t>Análisis de la temperatura y humedad ambiental:</w:t>
      </w:r>
      <w:r w:rsidRPr="00617276">
        <w:rPr>
          <w:lang w:val="es-ES"/>
        </w:rPr>
        <w:t xml:space="preserve"> </w:t>
      </w:r>
      <w:r w:rsidR="001E4595">
        <w:rPr>
          <w:lang w:val="es-ES"/>
        </w:rPr>
        <w:t>c</w:t>
      </w:r>
      <w:r w:rsidRPr="00617276">
        <w:rPr>
          <w:lang w:val="es-ES"/>
        </w:rPr>
        <w:t>on el objetivo obtener datos de la temperatura y humedad ambiental para optimizar el riego en el cultivo.</w:t>
      </w:r>
    </w:p>
    <w:p w14:paraId="7356B303" w14:textId="4266C8B9" w:rsidR="00CA721D" w:rsidRPr="00617276" w:rsidRDefault="00CA721D" w:rsidP="002159C5">
      <w:pPr>
        <w:pStyle w:val="Prrafodelista"/>
        <w:numPr>
          <w:ilvl w:val="0"/>
          <w:numId w:val="8"/>
        </w:numPr>
        <w:spacing w:line="480" w:lineRule="auto"/>
        <w:jc w:val="both"/>
        <w:rPr>
          <w:lang w:val="es-ES"/>
        </w:rPr>
      </w:pPr>
      <w:r w:rsidRPr="005C0B47">
        <w:rPr>
          <w:b/>
          <w:bCs/>
          <w:lang w:val="es-ES"/>
        </w:rPr>
        <w:t>Observación:</w:t>
      </w:r>
      <w:r w:rsidRPr="00617276">
        <w:rPr>
          <w:lang w:val="es-ES"/>
        </w:rPr>
        <w:t xml:space="preserve"> </w:t>
      </w:r>
      <w:r w:rsidR="001E4595">
        <w:rPr>
          <w:lang w:val="es-ES"/>
        </w:rPr>
        <w:t>s</w:t>
      </w:r>
      <w:r w:rsidRPr="00617276">
        <w:rPr>
          <w:lang w:val="es-ES"/>
        </w:rPr>
        <w:t>e observa la correcta hidratación en el suelo antes y después de la implementación del sistema.</w:t>
      </w:r>
    </w:p>
    <w:p w14:paraId="601E80A9" w14:textId="32AF346C" w:rsidR="00CA721D" w:rsidRPr="00617276" w:rsidRDefault="00E10F36" w:rsidP="00E76587">
      <w:pPr>
        <w:spacing w:line="480" w:lineRule="auto"/>
        <w:jc w:val="both"/>
        <w:rPr>
          <w:lang w:val="es-ES"/>
        </w:rPr>
      </w:pPr>
      <w:r>
        <w:rPr>
          <w:lang w:val="es-ES"/>
        </w:rPr>
        <w:t xml:space="preserve">     </w:t>
      </w:r>
      <w:r w:rsidR="00CA721D" w:rsidRPr="00617276">
        <w:rPr>
          <w:lang w:val="es-ES"/>
        </w:rPr>
        <w:t>Los instrumentos utilizados para este fin serán:</w:t>
      </w:r>
    </w:p>
    <w:p w14:paraId="0D3AB5EE" w14:textId="382A6D5D" w:rsidR="00CA721D" w:rsidRPr="00617276" w:rsidRDefault="00CA721D" w:rsidP="002159C5">
      <w:pPr>
        <w:pStyle w:val="Prrafodelista"/>
        <w:numPr>
          <w:ilvl w:val="0"/>
          <w:numId w:val="9"/>
        </w:numPr>
        <w:spacing w:line="480" w:lineRule="auto"/>
        <w:jc w:val="both"/>
        <w:rPr>
          <w:lang w:val="es-ES"/>
        </w:rPr>
      </w:pPr>
      <w:r w:rsidRPr="00330B92">
        <w:rPr>
          <w:b/>
          <w:bCs/>
          <w:lang w:val="es-ES"/>
        </w:rPr>
        <w:lastRenderedPageBreak/>
        <w:t>Cuestionario:</w:t>
      </w:r>
      <w:r w:rsidRPr="00617276">
        <w:rPr>
          <w:lang w:val="es-ES"/>
        </w:rPr>
        <w:t xml:space="preserve"> </w:t>
      </w:r>
      <w:r w:rsidR="001E4595">
        <w:rPr>
          <w:lang w:val="es-ES"/>
        </w:rPr>
        <w:t>s</w:t>
      </w:r>
      <w:r w:rsidRPr="00617276">
        <w:rPr>
          <w:lang w:val="es-ES"/>
        </w:rPr>
        <w:t>e entregan cuestionarios al personal que está involucrado con el riego.</w:t>
      </w:r>
    </w:p>
    <w:p w14:paraId="20621978" w14:textId="2B987025" w:rsidR="00CA721D" w:rsidRPr="00617276" w:rsidRDefault="00CA721D" w:rsidP="002159C5">
      <w:pPr>
        <w:pStyle w:val="Prrafodelista"/>
        <w:numPr>
          <w:ilvl w:val="0"/>
          <w:numId w:val="9"/>
        </w:numPr>
        <w:spacing w:line="480" w:lineRule="auto"/>
        <w:jc w:val="both"/>
        <w:rPr>
          <w:lang w:val="es-ES"/>
        </w:rPr>
      </w:pPr>
      <w:r w:rsidRPr="00330B92">
        <w:rPr>
          <w:b/>
          <w:bCs/>
          <w:lang w:val="es-ES"/>
        </w:rPr>
        <w:t>Sensores:</w:t>
      </w:r>
      <w:r w:rsidRPr="00617276">
        <w:rPr>
          <w:lang w:val="es-ES"/>
        </w:rPr>
        <w:t xml:space="preserve"> </w:t>
      </w:r>
      <w:r w:rsidR="001E4595">
        <w:rPr>
          <w:lang w:val="es-ES"/>
        </w:rPr>
        <w:t>p</w:t>
      </w:r>
      <w:r w:rsidRPr="00617276">
        <w:rPr>
          <w:lang w:val="es-ES"/>
        </w:rPr>
        <w:t>ara la medición de parámetros del suelo y ambiental.</w:t>
      </w:r>
    </w:p>
    <w:p w14:paraId="6E77D84C" w14:textId="0580AE29" w:rsidR="00CA721D" w:rsidRPr="00617276" w:rsidRDefault="0084246B" w:rsidP="002159C5">
      <w:pPr>
        <w:pStyle w:val="Prrafodelista"/>
        <w:numPr>
          <w:ilvl w:val="0"/>
          <w:numId w:val="9"/>
        </w:numPr>
        <w:spacing w:line="480" w:lineRule="auto"/>
        <w:jc w:val="both"/>
        <w:rPr>
          <w:lang w:val="es-ES"/>
        </w:rPr>
      </w:pPr>
      <w:r w:rsidRPr="00330B92">
        <w:rPr>
          <w:b/>
          <w:bCs/>
          <w:lang w:val="es-ES"/>
        </w:rPr>
        <w:t>IoT</w:t>
      </w:r>
      <w:r w:rsidR="00CA721D" w:rsidRPr="00330B92">
        <w:rPr>
          <w:b/>
          <w:bCs/>
          <w:lang w:val="es-ES"/>
        </w:rPr>
        <w:t>:</w:t>
      </w:r>
      <w:r w:rsidR="00CA721D" w:rsidRPr="00617276">
        <w:rPr>
          <w:lang w:val="es-ES"/>
        </w:rPr>
        <w:t xml:space="preserve"> </w:t>
      </w:r>
      <w:r w:rsidR="001E4595">
        <w:rPr>
          <w:lang w:val="es-ES"/>
        </w:rPr>
        <w:t>p</w:t>
      </w:r>
      <w:r w:rsidR="00CA721D" w:rsidRPr="00617276">
        <w:rPr>
          <w:lang w:val="es-ES"/>
        </w:rPr>
        <w:t>ara que recolecte y envié información a un servidor.</w:t>
      </w:r>
    </w:p>
    <w:p w14:paraId="06B1D54C" w14:textId="41B9DAB1" w:rsidR="00CA721D" w:rsidRPr="00617276" w:rsidRDefault="00CA721D" w:rsidP="002159C5">
      <w:pPr>
        <w:pStyle w:val="Prrafodelista"/>
        <w:numPr>
          <w:ilvl w:val="0"/>
          <w:numId w:val="9"/>
        </w:numPr>
        <w:spacing w:line="480" w:lineRule="auto"/>
        <w:jc w:val="both"/>
        <w:rPr>
          <w:lang w:val="es-ES"/>
        </w:rPr>
      </w:pPr>
      <w:r w:rsidRPr="00330B92">
        <w:rPr>
          <w:b/>
          <w:bCs/>
          <w:lang w:val="es-ES"/>
        </w:rPr>
        <w:t>Servidor:</w:t>
      </w:r>
      <w:r w:rsidRPr="00617276">
        <w:rPr>
          <w:lang w:val="es-ES"/>
        </w:rPr>
        <w:t xml:space="preserve"> </w:t>
      </w:r>
      <w:r w:rsidR="001E4595">
        <w:rPr>
          <w:lang w:val="es-ES"/>
        </w:rPr>
        <w:t>s</w:t>
      </w:r>
      <w:r w:rsidRPr="00617276">
        <w:rPr>
          <w:lang w:val="es-ES"/>
        </w:rPr>
        <w:t>e encuentra lógica de negocio para el funcionamiento del sistema automatizado.</w:t>
      </w:r>
    </w:p>
    <w:p w14:paraId="072B7FCC" w14:textId="44620493" w:rsidR="00976DC6" w:rsidRPr="00617276" w:rsidRDefault="00CA721D" w:rsidP="002159C5">
      <w:pPr>
        <w:pStyle w:val="Prrafodelista"/>
        <w:numPr>
          <w:ilvl w:val="0"/>
          <w:numId w:val="9"/>
        </w:numPr>
        <w:spacing w:line="480" w:lineRule="auto"/>
        <w:jc w:val="both"/>
      </w:pPr>
      <w:r w:rsidRPr="00330B92">
        <w:rPr>
          <w:b/>
          <w:bCs/>
        </w:rPr>
        <w:t>Front End:</w:t>
      </w:r>
      <w:r w:rsidRPr="00617276">
        <w:t xml:space="preserve"> </w:t>
      </w:r>
      <w:r w:rsidR="001E4595">
        <w:t>p</w:t>
      </w:r>
      <w:r w:rsidRPr="00617276">
        <w:t>ara la interacción con el usuario.</w:t>
      </w:r>
      <w:bookmarkStart w:id="74" w:name="_Toc51482512"/>
      <w:bookmarkStart w:id="75" w:name="_Toc51482681"/>
      <w:bookmarkStart w:id="76" w:name="_Toc51483212"/>
      <w:bookmarkStart w:id="77" w:name="_Toc51483411"/>
      <w:bookmarkStart w:id="78" w:name="_Toc51484102"/>
    </w:p>
    <w:p w14:paraId="44696B5A" w14:textId="0A7C0807" w:rsidR="00FF117B" w:rsidRPr="00BF25A8" w:rsidRDefault="00FF117B" w:rsidP="00B519AD">
      <w:pPr>
        <w:pStyle w:val="Ttulo1"/>
      </w:pPr>
      <w:bookmarkStart w:id="79" w:name="_Toc60162358"/>
      <w:bookmarkStart w:id="80" w:name="_Toc60163000"/>
      <w:r w:rsidRPr="00BF25A8">
        <w:t>C</w:t>
      </w:r>
      <w:r w:rsidR="00B53A23">
        <w:t>apítulo</w:t>
      </w:r>
      <w:r w:rsidR="0065599C">
        <w:t xml:space="preserve"> IV</w:t>
      </w:r>
      <w:r w:rsidR="00F36B83" w:rsidRPr="00BF25A8">
        <w:t xml:space="preserve">: </w:t>
      </w:r>
      <w:r w:rsidR="0065599C">
        <w:t>A</w:t>
      </w:r>
      <w:r w:rsidR="0065599C" w:rsidRPr="00BF25A8">
        <w:t>nálisis del prototipo del software</w:t>
      </w:r>
      <w:bookmarkEnd w:id="79"/>
      <w:bookmarkEnd w:id="80"/>
    </w:p>
    <w:p w14:paraId="3555729D" w14:textId="45AC6947" w:rsidR="002C1484" w:rsidRDefault="004F4636" w:rsidP="004F4636">
      <w:pPr>
        <w:pStyle w:val="Ttulo2"/>
      </w:pPr>
      <w:r>
        <w:t>Definición del sistema</w:t>
      </w:r>
    </w:p>
    <w:p w14:paraId="407CB7DC" w14:textId="3CB8EBC0" w:rsidR="00CC3BE0" w:rsidRDefault="002C1484" w:rsidP="002C1484">
      <w:pPr>
        <w:spacing w:line="480" w:lineRule="auto"/>
        <w:jc w:val="both"/>
        <w:rPr>
          <w:lang w:val="es-ES"/>
        </w:rPr>
      </w:pPr>
      <w:r w:rsidRPr="00617276">
        <w:rPr>
          <w:lang w:val="es-ES"/>
        </w:rPr>
        <w:t xml:space="preserve">     La función de</w:t>
      </w:r>
      <w:r>
        <w:rPr>
          <w:lang w:val="es-ES"/>
        </w:rPr>
        <w:t xml:space="preserve">l sistema </w:t>
      </w:r>
      <w:r w:rsidRPr="00617276">
        <w:rPr>
          <w:lang w:val="es-ES"/>
        </w:rPr>
        <w:t>es administrar y ajustar el riego en la parcela del cultivo a usar con unas determinadas condiciones externas. Las características externas (para el prototipo) serán la humedad del suelo, temperatura y humedad ambientales en ciertos rangos que decidirá la forma de riego (tiempo de activación de las electroválvulas) con base a las reglas obtenidas posterior a la investigación realizada sobre el tema.</w:t>
      </w:r>
    </w:p>
    <w:p w14:paraId="0A13E176" w14:textId="7BA655D1" w:rsidR="00CC3BE0" w:rsidRPr="00617276" w:rsidRDefault="00CC3BE0" w:rsidP="00A462BE">
      <w:pPr>
        <w:pStyle w:val="Ttulo2"/>
      </w:pPr>
      <w:r w:rsidRPr="00617276">
        <w:t>Características principales del software</w:t>
      </w:r>
    </w:p>
    <w:p w14:paraId="6DAD4189" w14:textId="46E7CA49" w:rsidR="00CC3BE0" w:rsidRPr="00617276" w:rsidRDefault="00E10F36" w:rsidP="00CC3BE0">
      <w:pPr>
        <w:spacing w:line="480" w:lineRule="auto"/>
        <w:jc w:val="both"/>
        <w:rPr>
          <w:lang w:val="es-ES"/>
        </w:rPr>
      </w:pPr>
      <w:r>
        <w:rPr>
          <w:lang w:val="es-ES"/>
        </w:rPr>
        <w:t xml:space="preserve">     </w:t>
      </w:r>
      <w:r w:rsidR="00CC3BE0" w:rsidRPr="00617276">
        <w:rPr>
          <w:lang w:val="es-ES"/>
        </w:rPr>
        <w:t>El software es un sistema</w:t>
      </w:r>
      <w:r w:rsidR="003A07F0">
        <w:rPr>
          <w:lang w:val="es-ES"/>
        </w:rPr>
        <w:t xml:space="preserve"> </w:t>
      </w:r>
      <w:r w:rsidR="00CC3BE0" w:rsidRPr="00617276">
        <w:rPr>
          <w:lang w:val="es-ES"/>
        </w:rPr>
        <w:t>basado en conocimiento del experto (agrónomo) para una gestión del conocimiento: adquisición, conceptualización, organización y en su formalización en reglas.</w:t>
      </w:r>
      <w:r w:rsidR="000B4E8A">
        <w:rPr>
          <w:lang w:val="es-ES"/>
        </w:rPr>
        <w:t xml:space="preserve"> </w:t>
      </w:r>
      <w:r w:rsidR="00CC3BE0" w:rsidRPr="00617276">
        <w:rPr>
          <w:lang w:val="es-ES"/>
        </w:rPr>
        <w:t>Para el riego automatizado se utiliza la lógica difusa para manejar conjuntos imprecisos (humedad baja, humedad media, humedad alta), de forma que se ajusta al tiempo de riego de forma precisa, para ello la implantación del sistema se realizara con 4 sensores de humedad del suelo, un sensor de humedad</w:t>
      </w:r>
      <w:r w:rsidR="00A67EDF">
        <w:rPr>
          <w:lang w:val="es-ES"/>
        </w:rPr>
        <w:t>,</w:t>
      </w:r>
      <w:r w:rsidR="00CC3BE0" w:rsidRPr="00617276">
        <w:rPr>
          <w:lang w:val="es-ES"/>
        </w:rPr>
        <w:t xml:space="preserve"> temperatura ambiental</w:t>
      </w:r>
      <w:r w:rsidR="00A67EDF">
        <w:rPr>
          <w:lang w:val="es-ES"/>
        </w:rPr>
        <w:t xml:space="preserve"> y la evapotra</w:t>
      </w:r>
      <w:r w:rsidR="00827EB1">
        <w:rPr>
          <w:lang w:val="es-ES"/>
        </w:rPr>
        <w:t>n</w:t>
      </w:r>
      <w:r w:rsidR="00A67EDF">
        <w:rPr>
          <w:lang w:val="es-ES"/>
        </w:rPr>
        <w:t>s</w:t>
      </w:r>
      <w:r w:rsidR="00827EB1">
        <w:rPr>
          <w:lang w:val="es-ES"/>
        </w:rPr>
        <w:t>piración</w:t>
      </w:r>
      <w:r w:rsidR="00CC3BE0" w:rsidRPr="00617276">
        <w:rPr>
          <w:lang w:val="es-ES"/>
        </w:rPr>
        <w:t xml:space="preserve">, </w:t>
      </w:r>
      <w:r w:rsidR="005A6248">
        <w:rPr>
          <w:lang w:val="es-ES"/>
        </w:rPr>
        <w:t>con base</w:t>
      </w:r>
      <w:r w:rsidR="00CC3BE0" w:rsidRPr="00617276">
        <w:rPr>
          <w:lang w:val="es-ES"/>
        </w:rPr>
        <w:t xml:space="preserve"> a ello se tomara el tiempo de riego con una electroválvula.</w:t>
      </w:r>
    </w:p>
    <w:p w14:paraId="7791E79F" w14:textId="72A9EAEC" w:rsidR="002C1484" w:rsidRPr="00A462BE" w:rsidRDefault="00A462BE" w:rsidP="00A462BE">
      <w:pPr>
        <w:pStyle w:val="Ttulo2"/>
      </w:pPr>
      <w:r>
        <w:t>P</w:t>
      </w:r>
      <w:r w:rsidRPr="00617276">
        <w:t>asos para seguir en el desarrollo de</w:t>
      </w:r>
      <w:r>
        <w:t>l</w:t>
      </w:r>
      <w:r w:rsidRPr="00617276">
        <w:t xml:space="preserve"> software</w:t>
      </w:r>
    </w:p>
    <w:p w14:paraId="63FFDBC9" w14:textId="0CF353E8" w:rsidR="00AE589E" w:rsidRDefault="006D515E" w:rsidP="00E76587">
      <w:pPr>
        <w:spacing w:line="480" w:lineRule="auto"/>
        <w:jc w:val="both"/>
      </w:pPr>
      <w:r>
        <w:t xml:space="preserve">     </w:t>
      </w:r>
      <w:r w:rsidR="00AE589E" w:rsidRPr="00617276">
        <w:t xml:space="preserve">Para el desarrollo </w:t>
      </w:r>
      <w:r w:rsidR="00686953">
        <w:t xml:space="preserve">de un sistema experto se considera lo siguiente: </w:t>
      </w:r>
      <w:r w:rsidR="00D22977">
        <w:t>identi</w:t>
      </w:r>
      <w:r w:rsidR="00651ED3">
        <w:t>ficación</w:t>
      </w:r>
      <w:r w:rsidR="009A3EBC" w:rsidRPr="00617276">
        <w:t xml:space="preserve">, </w:t>
      </w:r>
      <w:r w:rsidR="00651ED3">
        <w:t>conceptualización</w:t>
      </w:r>
      <w:r w:rsidR="009A3EBC" w:rsidRPr="00617276">
        <w:t xml:space="preserve">, </w:t>
      </w:r>
      <w:r w:rsidR="00651ED3">
        <w:t>fo</w:t>
      </w:r>
      <w:r w:rsidR="00BB6839">
        <w:t xml:space="preserve">rmalización, </w:t>
      </w:r>
      <w:r w:rsidR="009A3EBC" w:rsidRPr="00617276">
        <w:t>implementación y pruebas</w:t>
      </w:r>
      <w:r w:rsidR="009E3036">
        <w:t xml:space="preserve"> como se detalla en </w:t>
      </w:r>
      <w:r w:rsidR="00FD0148">
        <w:t>la figura 3.</w:t>
      </w:r>
    </w:p>
    <w:p w14:paraId="4142711D" w14:textId="6FB75B35" w:rsidR="003B4D33" w:rsidRDefault="003B4D33" w:rsidP="003B4D33">
      <w:pPr>
        <w:pStyle w:val="Descripcin"/>
        <w:keepNext/>
        <w:jc w:val="center"/>
      </w:pPr>
    </w:p>
    <w:p w14:paraId="48B1A725" w14:textId="2842C77A" w:rsidR="0090739F" w:rsidRDefault="0090739F" w:rsidP="0090739F">
      <w:pPr>
        <w:pStyle w:val="Descripcin"/>
        <w:keepNext/>
        <w:jc w:val="center"/>
      </w:pPr>
      <w:r w:rsidRPr="0090739F">
        <w:rPr>
          <w:i w:val="0"/>
          <w:iCs w:val="0"/>
        </w:rPr>
        <w:t xml:space="preserve">Figura </w:t>
      </w:r>
      <w:r w:rsidRPr="0090739F">
        <w:rPr>
          <w:i w:val="0"/>
          <w:iCs w:val="0"/>
        </w:rPr>
        <w:fldChar w:fldCharType="begin"/>
      </w:r>
      <w:r w:rsidRPr="0090739F">
        <w:rPr>
          <w:i w:val="0"/>
          <w:iCs w:val="0"/>
        </w:rPr>
        <w:instrText xml:space="preserve"> SEQ Figura \* ARABIC </w:instrText>
      </w:r>
      <w:r w:rsidRPr="0090739F">
        <w:rPr>
          <w:i w:val="0"/>
          <w:iCs w:val="0"/>
        </w:rPr>
        <w:fldChar w:fldCharType="separate"/>
      </w:r>
      <w:r w:rsidR="00BE59F0">
        <w:rPr>
          <w:i w:val="0"/>
          <w:iCs w:val="0"/>
          <w:noProof/>
        </w:rPr>
        <w:t>3</w:t>
      </w:r>
      <w:r w:rsidRPr="0090739F">
        <w:rPr>
          <w:i w:val="0"/>
          <w:iCs w:val="0"/>
        </w:rPr>
        <w:fldChar w:fldCharType="end"/>
      </w:r>
      <w:r w:rsidRPr="0090739F">
        <w:rPr>
          <w:i w:val="0"/>
          <w:iCs w:val="0"/>
        </w:rPr>
        <w:t>.</w:t>
      </w:r>
      <w:r>
        <w:t xml:space="preserve"> </w:t>
      </w:r>
      <w:r w:rsidRPr="0028718D">
        <w:t>Etapas para desarrollar un sistema expert</w:t>
      </w:r>
      <w:r>
        <w:t>o</w:t>
      </w:r>
    </w:p>
    <w:p w14:paraId="2CFA364F" w14:textId="77777777" w:rsidR="003B4D33" w:rsidRDefault="003B4D33" w:rsidP="003B4D33">
      <w:pPr>
        <w:spacing w:line="240" w:lineRule="auto"/>
        <w:jc w:val="center"/>
        <w:rPr>
          <w:lang w:val="es-ES"/>
        </w:rPr>
      </w:pPr>
      <w:r w:rsidRPr="00382342">
        <w:rPr>
          <w:noProof/>
          <w:lang w:val="es-ES"/>
        </w:rPr>
        <w:drawing>
          <wp:inline distT="0" distB="0" distL="0" distR="0" wp14:anchorId="7072227A" wp14:editId="65A18FF0">
            <wp:extent cx="5750560" cy="4846500"/>
            <wp:effectExtent l="0" t="0" r="2540" b="508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0987" cy="4846860"/>
                    </a:xfrm>
                    <a:prstGeom prst="rect">
                      <a:avLst/>
                    </a:prstGeom>
                  </pic:spPr>
                </pic:pic>
              </a:graphicData>
            </a:graphic>
          </wp:inline>
        </w:drawing>
      </w:r>
    </w:p>
    <w:p w14:paraId="16024733" w14:textId="65EEE471" w:rsidR="003B4D33" w:rsidRDefault="003B4D33" w:rsidP="003B4D33">
      <w:pPr>
        <w:spacing w:line="240" w:lineRule="auto"/>
        <w:jc w:val="right"/>
        <w:rPr>
          <w:lang w:val="es-ES"/>
        </w:rPr>
      </w:pPr>
      <w:r>
        <w:rPr>
          <w:lang w:val="es-ES"/>
        </w:rPr>
        <w:t xml:space="preserve">Fuente:  </w:t>
      </w:r>
      <w:r>
        <w:rPr>
          <w:lang w:val="es-ES"/>
        </w:rPr>
        <w:fldChar w:fldCharType="begin" w:fldLock="1"/>
      </w:r>
      <w:r w:rsidR="000E0CEA">
        <w:rPr>
          <w:lang w:val="es-ES"/>
        </w:rPr>
        <w:instrText>ADDIN CSL_CITATION {"citationItems":[{"id":"ITEM-1","itemData":{"abstract":"Problems that may occur during crop irrigation management mainly underlie in the lack of know- ledge about when, how and how much to irrigate. In order to answer these questions, an irrigation system that applies fuzzy logic as control method was developed. Knowledge of an expert agronomist together with agricultural hydrology theory were translated into rules that uses linguistic variables to form statements based on degrees of truth for controlling action. The fuzzy controller developed is based on the Mamdani inference model, which consists of three stages: fuzzification, inference and defuzzification. Values of input variables, ambient temperature and soil moisture, are obtained from sensors, in addition to a clock that provides the month of the year. The month determines the rate of water loss through evapotranspiration. The system outputs the required irrigation time. The system was tested in a domestic orchard, where it provided the right amount of water needed to satisfactorily correct an inadequate soil moisture for green leaves.","author":[{"dropping-particle":"","family":"Martínez","given":"Lia Maricel","non-dropping-particle":"","parse-names":false,"suffix":""},{"dropping-particle":"","family":"Casco","given":"María Cecilia","non-dropping-particle":"","parse-names":false,"suffix":""},{"dropping-particle":"","family":"Kang","given":"Daisy Isabel","non-dropping-particle":"","parse-names":false,"suffix":""},{"dropping-particle":"","family":"Martínez","given":"Eustaquio","non-dropping-particle":"","parse-names":false,"suffix":""}],"id":"ITEM-1","issued":{"date-parts":[["2015"]]},"page":"18","title":"Sistema de riego inteligente basado en lógica difusa","type":"article-journal"},"uris":["http://www.mendeley.com/documents/?uuid=5cf1d6ff-e398-4bcc-bf04-d90857ab4826"]}],"mendeley":{"formattedCitation":"(Martínez et al., 2015)","manualFormatting":"Martínez et al. (2015)","plainTextFormattedCitation":"(Martínez et al., 2015)","previouslyFormattedCitation":"(Martínez et al., 2015)"},"properties":{"noteIndex":0},"schema":"https://github.com/citation-style-language/schema/raw/master/csl-citation.json"}</w:instrText>
      </w:r>
      <w:r>
        <w:rPr>
          <w:lang w:val="es-ES"/>
        </w:rPr>
        <w:fldChar w:fldCharType="separate"/>
      </w:r>
      <w:r w:rsidRPr="00382342">
        <w:rPr>
          <w:noProof/>
          <w:lang w:val="es-ES"/>
        </w:rPr>
        <w:t>Martínez et al.</w:t>
      </w:r>
      <w:r>
        <w:rPr>
          <w:noProof/>
          <w:lang w:val="es-ES"/>
        </w:rPr>
        <w:t xml:space="preserve"> (</w:t>
      </w:r>
      <w:r w:rsidRPr="00382342">
        <w:rPr>
          <w:noProof/>
          <w:lang w:val="es-ES"/>
        </w:rPr>
        <w:t>2015)</w:t>
      </w:r>
      <w:r>
        <w:rPr>
          <w:lang w:val="es-ES"/>
        </w:rPr>
        <w:fldChar w:fldCharType="end"/>
      </w:r>
    </w:p>
    <w:p w14:paraId="2EFDA79B" w14:textId="77777777" w:rsidR="00D2439A" w:rsidRPr="00617276" w:rsidRDefault="00D2439A" w:rsidP="008F2839">
      <w:pPr>
        <w:pStyle w:val="Ttulo2"/>
      </w:pPr>
      <w:r w:rsidRPr="00617276">
        <w:t>Identificación:</w:t>
      </w:r>
    </w:p>
    <w:p w14:paraId="5413C3F1" w14:textId="651F55DA" w:rsidR="00D2439A" w:rsidRPr="00617276" w:rsidRDefault="006D515E" w:rsidP="008F2839">
      <w:pPr>
        <w:spacing w:line="480" w:lineRule="auto"/>
        <w:jc w:val="both"/>
      </w:pPr>
      <w:r>
        <w:t xml:space="preserve">     </w:t>
      </w:r>
      <w:r w:rsidR="00D2439A" w:rsidRPr="00617276">
        <w:t>Para la adquisición del conocimiento</w:t>
      </w:r>
      <w:r w:rsidR="00D2439A">
        <w:t xml:space="preserve"> del experto,</w:t>
      </w:r>
      <w:r w:rsidR="00D2439A" w:rsidRPr="00617276">
        <w:t xml:space="preserve"> es </w:t>
      </w:r>
      <w:r w:rsidR="00D2439A">
        <w:t xml:space="preserve">importante efectuar </w:t>
      </w:r>
      <w:r w:rsidR="00D2439A" w:rsidRPr="00617276">
        <w:t>las variables de entrada y de salida para la formulación de las reglas para determinar las respuestas del software ante ciertas condiciones.</w:t>
      </w:r>
    </w:p>
    <w:p w14:paraId="43E3DB3A" w14:textId="77777777" w:rsidR="00E55CFA" w:rsidRPr="00E55CFA" w:rsidRDefault="00E55CFA" w:rsidP="008F2839">
      <w:pPr>
        <w:pStyle w:val="Ttulo3"/>
      </w:pPr>
      <w:r w:rsidRPr="00E55CFA">
        <w:t>Adquisición de Conocimientos.</w:t>
      </w:r>
    </w:p>
    <w:p w14:paraId="175E1F3B" w14:textId="6DE7DE13" w:rsidR="00E55CFA" w:rsidRDefault="006D515E" w:rsidP="008F2839">
      <w:pPr>
        <w:spacing w:line="480" w:lineRule="auto"/>
        <w:jc w:val="both"/>
      </w:pPr>
      <w:r>
        <w:t xml:space="preserve">     </w:t>
      </w:r>
      <w:r w:rsidR="00E55CFA" w:rsidRPr="00617276">
        <w:t>Para este fin se consulta a una persona experta en el tema (agrónomo experto) para tomar notas, se agrupa, analiza e identifica patrones del conocimiento adquirido de forma que se pueda utilizar en el software a desarrollar.</w:t>
      </w:r>
    </w:p>
    <w:p w14:paraId="654F2F55" w14:textId="77777777" w:rsidR="00533F4D" w:rsidRDefault="00533F4D" w:rsidP="008F2839">
      <w:pPr>
        <w:pStyle w:val="Ttulo3"/>
      </w:pPr>
      <w:r w:rsidRPr="00617276">
        <w:lastRenderedPageBreak/>
        <w:t>Levantamiento de requerimientos</w:t>
      </w:r>
    </w:p>
    <w:p w14:paraId="563FB3D8" w14:textId="36B7D714" w:rsidR="00533F4D" w:rsidRDefault="006D515E" w:rsidP="008F2839">
      <w:pPr>
        <w:spacing w:line="480" w:lineRule="auto"/>
      </w:pPr>
      <w:r>
        <w:t xml:space="preserve">     </w:t>
      </w:r>
      <w:r w:rsidR="00533F4D">
        <w:t xml:space="preserve">Para un mejor rendimiento se </w:t>
      </w:r>
      <w:r w:rsidR="00F0167D">
        <w:t>procede</w:t>
      </w:r>
      <w:r w:rsidR="00533F4D">
        <w:t xml:space="preserve"> a aprender por cuenta propia las bases del riego que se irriga a un cultivo con el objetivo </w:t>
      </w:r>
      <w:r w:rsidR="00C73A40">
        <w:t xml:space="preserve">de </w:t>
      </w:r>
      <w:r w:rsidR="005F0A3F">
        <w:t>facilitar a la</w:t>
      </w:r>
      <w:r w:rsidR="00533F4D">
        <w:t xml:space="preserve"> persona experta </w:t>
      </w:r>
      <w:r w:rsidR="005F0A3F">
        <w:t>la adquisición del</w:t>
      </w:r>
      <w:r w:rsidR="00533F4D">
        <w:t xml:space="preserve"> conocimiento </w:t>
      </w:r>
      <w:r w:rsidR="00935324">
        <w:t>en su área de estudio</w:t>
      </w:r>
      <w:r w:rsidR="00533F4D">
        <w:t>.</w:t>
      </w:r>
      <w:r w:rsidR="00C73A40">
        <w:t xml:space="preserve"> </w:t>
      </w:r>
      <w:r w:rsidR="00533F4D">
        <w:t>La entrevista realizada fue con el agrónomo José Ortiz que maneja una empresa de agricultura ubicada en el sector de Paute llamada “La Ponderosa”</w:t>
      </w:r>
      <w:r w:rsidR="00264537">
        <w:t>.</w:t>
      </w:r>
      <w:r w:rsidR="00533F4D">
        <w:t xml:space="preserve"> </w:t>
      </w:r>
      <w:r w:rsidR="00264537">
        <w:t>E</w:t>
      </w:r>
      <w:r w:rsidR="00533F4D">
        <w:t>l cual poseía muchos conocimientos teóricos sobre las plantas y su hidratación, maneja grandes cantidades de agua en reservorios distribuidos en su área de trabajo para administrar a su cultivo de tomate.</w:t>
      </w:r>
    </w:p>
    <w:p w14:paraId="7F595057" w14:textId="34AB1458" w:rsidR="00533F4D" w:rsidRPr="00F60AC4" w:rsidRDefault="006D515E" w:rsidP="008F2839">
      <w:pPr>
        <w:spacing w:line="480" w:lineRule="auto"/>
      </w:pPr>
      <w:r>
        <w:t xml:space="preserve">     </w:t>
      </w:r>
      <w:r w:rsidR="00533F4D">
        <w:t>Como es habitual el conocimiento fue proporcionado de manera abundante alejándose en algunas ocasiones del tema principal</w:t>
      </w:r>
      <w:r w:rsidR="002409FA">
        <w:t>, s</w:t>
      </w:r>
      <w:r w:rsidR="00533F4D">
        <w:t xml:space="preserve">e ha conseguido temas más relevantes </w:t>
      </w:r>
      <w:r w:rsidR="00FB3058">
        <w:t>a</w:t>
      </w:r>
      <w:r w:rsidR="00533F4D">
        <w:t xml:space="preserve"> nuestro objetivo a cumplir.</w:t>
      </w:r>
      <w:r w:rsidR="00F60AC4">
        <w:t xml:space="preserve"> </w:t>
      </w:r>
      <w:r w:rsidR="00533F4D" w:rsidRPr="00617276">
        <w:rPr>
          <w:lang w:val="es-ES"/>
        </w:rPr>
        <w:t>Según el agrónomo José Ortiz con base a su experiencia en la agricultura recomienda tomar las siguientes variables para un riego óptimo.</w:t>
      </w:r>
    </w:p>
    <w:p w14:paraId="206C080D" w14:textId="3161C405" w:rsidR="00533F4D" w:rsidRPr="00617276" w:rsidRDefault="00533F4D" w:rsidP="008F2839">
      <w:pPr>
        <w:pStyle w:val="Prrafodelista"/>
        <w:numPr>
          <w:ilvl w:val="0"/>
          <w:numId w:val="4"/>
        </w:numPr>
        <w:spacing w:line="480" w:lineRule="auto"/>
        <w:jc w:val="both"/>
        <w:rPr>
          <w:lang w:val="es-ES"/>
        </w:rPr>
      </w:pPr>
      <w:r w:rsidRPr="00617276">
        <w:rPr>
          <w:lang w:val="es-ES"/>
        </w:rPr>
        <w:t>Humedad del suelo</w:t>
      </w:r>
    </w:p>
    <w:p w14:paraId="6B7DAAAB" w14:textId="0EA9CE2F" w:rsidR="00533F4D" w:rsidRPr="00617276" w:rsidRDefault="00533F4D" w:rsidP="008F2839">
      <w:pPr>
        <w:pStyle w:val="Prrafodelista"/>
        <w:numPr>
          <w:ilvl w:val="0"/>
          <w:numId w:val="4"/>
        </w:numPr>
        <w:spacing w:line="480" w:lineRule="auto"/>
        <w:jc w:val="both"/>
        <w:rPr>
          <w:lang w:val="es-ES"/>
        </w:rPr>
      </w:pPr>
      <w:r w:rsidRPr="00617276">
        <w:rPr>
          <w:lang w:val="es-ES"/>
        </w:rPr>
        <w:t>Características de la planta</w:t>
      </w:r>
    </w:p>
    <w:p w14:paraId="4F095B0E" w14:textId="235796CD" w:rsidR="00533F4D" w:rsidRPr="00617276" w:rsidRDefault="00533F4D" w:rsidP="008F2839">
      <w:pPr>
        <w:pStyle w:val="Prrafodelista"/>
        <w:numPr>
          <w:ilvl w:val="0"/>
          <w:numId w:val="4"/>
        </w:numPr>
        <w:spacing w:line="480" w:lineRule="auto"/>
        <w:jc w:val="both"/>
        <w:rPr>
          <w:lang w:val="es-ES"/>
        </w:rPr>
      </w:pPr>
      <w:r w:rsidRPr="00617276">
        <w:rPr>
          <w:lang w:val="es-ES"/>
        </w:rPr>
        <w:t>Tiempo del día</w:t>
      </w:r>
    </w:p>
    <w:p w14:paraId="34F70885" w14:textId="7240F303" w:rsidR="00533F4D" w:rsidRPr="00617276" w:rsidRDefault="00533F4D" w:rsidP="008F2839">
      <w:pPr>
        <w:pStyle w:val="Prrafodelista"/>
        <w:numPr>
          <w:ilvl w:val="0"/>
          <w:numId w:val="4"/>
        </w:numPr>
        <w:spacing w:line="480" w:lineRule="auto"/>
        <w:jc w:val="both"/>
        <w:rPr>
          <w:lang w:val="es-ES"/>
        </w:rPr>
      </w:pPr>
      <w:r w:rsidRPr="00617276">
        <w:rPr>
          <w:lang w:val="es-ES"/>
        </w:rPr>
        <w:t>Pendiente del suelo</w:t>
      </w:r>
    </w:p>
    <w:p w14:paraId="040EA765" w14:textId="40B7B14D" w:rsidR="00533F4D" w:rsidRDefault="00533F4D" w:rsidP="008F2839">
      <w:pPr>
        <w:pStyle w:val="Prrafodelista"/>
        <w:numPr>
          <w:ilvl w:val="0"/>
          <w:numId w:val="4"/>
        </w:numPr>
        <w:spacing w:line="480" w:lineRule="auto"/>
        <w:jc w:val="both"/>
        <w:rPr>
          <w:lang w:val="es-ES"/>
        </w:rPr>
      </w:pPr>
      <w:r w:rsidRPr="00617276">
        <w:rPr>
          <w:lang w:val="es-ES"/>
        </w:rPr>
        <w:t>Tipo de riego a utilizar</w:t>
      </w:r>
    </w:p>
    <w:p w14:paraId="41386F56" w14:textId="3BC4236E" w:rsidR="00533F4D" w:rsidRPr="00617276" w:rsidRDefault="009D50EA" w:rsidP="008F2839">
      <w:pPr>
        <w:spacing w:line="480" w:lineRule="auto"/>
        <w:jc w:val="both"/>
        <w:rPr>
          <w:lang w:val="es-ES"/>
        </w:rPr>
      </w:pPr>
      <w:r>
        <w:rPr>
          <w:lang w:val="es-ES"/>
        </w:rPr>
        <w:t xml:space="preserve">     </w:t>
      </w:r>
      <w:r w:rsidR="00533F4D">
        <w:rPr>
          <w:lang w:val="es-ES"/>
        </w:rPr>
        <w:t xml:space="preserve">Adicional a esto </w:t>
      </w:r>
      <w:r w:rsidR="00DD51F7">
        <w:rPr>
          <w:lang w:val="es-ES"/>
        </w:rPr>
        <w:t>se realiza una revisión de investigaciones con referente al tema de riego</w:t>
      </w:r>
      <w:r w:rsidR="00221316">
        <w:rPr>
          <w:lang w:val="es-ES"/>
        </w:rPr>
        <w:t xml:space="preserve"> </w:t>
      </w:r>
      <w:r w:rsidR="00533F4D">
        <w:rPr>
          <w:lang w:val="es-ES"/>
        </w:rPr>
        <w:t xml:space="preserve">para una mejor optimización usando variables que no toman en cuenta el agrónomo al cual fue entrevistado. </w:t>
      </w:r>
      <w:r w:rsidR="00533F4D" w:rsidRPr="00617276">
        <w:rPr>
          <w:lang w:val="es-ES"/>
        </w:rPr>
        <w:t xml:space="preserve">De acuerdo a </w:t>
      </w:r>
      <w:r w:rsidR="00533F4D" w:rsidRPr="00617276">
        <w:rPr>
          <w:lang w:val="es-ES"/>
        </w:rPr>
        <w:fldChar w:fldCharType="begin" w:fldLock="1"/>
      </w:r>
      <w:r w:rsidR="00533F4D" w:rsidRPr="00617276">
        <w:rPr>
          <w:lang w:val="es-ES"/>
        </w:rPr>
        <w:instrText>ADDIN CSL_CITATION {"citationItems":[{"id":"ITEM-1","itemData":{"abstract":"El proyecto consiste en un sistema de riego inteligente utilizando lógica borrosa que permite simular por software la evolución de un entorno de regadío simple en el tiempo, permitiendo modificar ciertas condiciones ambientales y posibilitando la elección de realizar inferencias para el cálculo del tiempo de riego según lógicas del producto, de Lukasiewicz o de Zadeh. Para ello se desarrollará un entorno de simulación en Java para visualizar gráficamente el comportamiento de la aplicación frente a la la variación de los distintos parámetros de entrada, ya sea de manera instantánea, diaria o mensual. Se mostrará un estudio comparativo de la respuesta de nuestro sistema frente a otros sistemas habituales utilizados en el regadío.","author":[{"dropping-particle":"","family":"Guijarro","given":"María","non-dropping-particle":"","parse-names":false,"suffix":""},{"dropping-particle":"","family":"Tortajada","given":"Estefanía","non-dropping-particle":"","parse-names":false,"suffix":""},{"dropping-particle":"","family":"González","given":"Fernando","non-dropping-particle":"","parse-names":false,"suffix":""}],"id":"ITEM-1","issued":{"date-parts":[["2007"]]},"page":"106","title":"Sistema de riego inteligente borroso","type":"article-journal"},"uris":["http://www.mendeley.com/documents/?uuid=dc160643-650b-4224-b1b9-f0d965036f1b","http://www.mendeley.com/documents/?uuid=2c6b2f9b-20d3-4218-852b-eeb465fb243d"]}],"mendeley":{"formattedCitation":"(Guijarro et al., 2007)","plainTextFormattedCitation":"(Guijarro et al., 2007)","previouslyFormattedCitation":"(Guijarro et al., 2007)"},"properties":{"noteIndex":0},"schema":"https://github.com/citation-style-language/schema/raw/master/csl-citation.json"}</w:instrText>
      </w:r>
      <w:r w:rsidR="00533F4D" w:rsidRPr="00617276">
        <w:rPr>
          <w:lang w:val="es-ES"/>
        </w:rPr>
        <w:fldChar w:fldCharType="separate"/>
      </w:r>
      <w:r w:rsidR="00533F4D" w:rsidRPr="00617276">
        <w:rPr>
          <w:noProof/>
          <w:lang w:val="es-ES"/>
        </w:rPr>
        <w:t>(Guijarro et al., 2007)</w:t>
      </w:r>
      <w:r w:rsidR="00533F4D" w:rsidRPr="00617276">
        <w:rPr>
          <w:lang w:val="es-ES"/>
        </w:rPr>
        <w:fldChar w:fldCharType="end"/>
      </w:r>
      <w:r w:rsidR="00533F4D">
        <w:rPr>
          <w:lang w:val="es-ES"/>
        </w:rPr>
        <w:t xml:space="preserve"> y </w:t>
      </w:r>
      <w:r w:rsidR="00533F4D" w:rsidRPr="00617276">
        <w:rPr>
          <w:lang w:val="es-ES"/>
        </w:rPr>
        <w:fldChar w:fldCharType="begin" w:fldLock="1"/>
      </w:r>
      <w:r w:rsidR="00533F4D" w:rsidRPr="00617276">
        <w:rPr>
          <w:lang w:val="es-ES"/>
        </w:rPr>
        <w:instrText>ADDIN CSL_CITATION {"citationItems":[{"id":"ITEM-1","itemData":{"author":[{"dropping-particle":"","family":"Aguilar","given":"Diego Isaias Flores","non-dropping-particle":"","parse-names":false,"suffix":""}],"container-title":"Escuela Académico Profesional de Informática","id":"ITEM-1","issued":{"date-parts":[["2015"]]},"page":"1-98","title":"Software de riego inteligente basado en control difuso para mejorar la administración del consumo de agua en los campos del Valle Chicama","type":"article-journal"},"uris":["http://www.mendeley.com/documents/?uuid=2b684681-05d3-46b5-9864-8a4bdce0c287"]}],"mendeley":{"formattedCitation":"(Aguilar, 2015)","plainTextFormattedCitation":"(Aguilar, 2015)","previouslyFormattedCitation":"(Aguilar, 2015)"},"properties":{"noteIndex":0},"schema":"https://github.com/citation-style-language/schema/raw/master/csl-citation.json"}</w:instrText>
      </w:r>
      <w:r w:rsidR="00533F4D" w:rsidRPr="00617276">
        <w:rPr>
          <w:lang w:val="es-ES"/>
        </w:rPr>
        <w:fldChar w:fldCharType="separate"/>
      </w:r>
      <w:r w:rsidR="00533F4D" w:rsidRPr="00617276">
        <w:rPr>
          <w:noProof/>
          <w:lang w:val="es-ES"/>
        </w:rPr>
        <w:t>(Aguilar, 2015)</w:t>
      </w:r>
      <w:r w:rsidR="00533F4D" w:rsidRPr="00617276">
        <w:rPr>
          <w:lang w:val="es-ES"/>
        </w:rPr>
        <w:fldChar w:fldCharType="end"/>
      </w:r>
      <w:r w:rsidR="00533F4D">
        <w:rPr>
          <w:lang w:val="es-ES"/>
        </w:rPr>
        <w:t xml:space="preserve"> </w:t>
      </w:r>
      <w:r w:rsidR="00533F4D" w:rsidRPr="00617276">
        <w:rPr>
          <w:lang w:val="es-ES"/>
        </w:rPr>
        <w:t>recomiendan a tomar en cuenta las siguientes variables.</w:t>
      </w:r>
    </w:p>
    <w:p w14:paraId="2D13FF13" w14:textId="7D8CDB8E" w:rsidR="00533F4D" w:rsidRPr="00617276" w:rsidRDefault="00533F4D" w:rsidP="008F2839">
      <w:pPr>
        <w:pStyle w:val="Prrafodelista"/>
        <w:numPr>
          <w:ilvl w:val="0"/>
          <w:numId w:val="5"/>
        </w:numPr>
        <w:spacing w:line="480" w:lineRule="auto"/>
        <w:jc w:val="both"/>
        <w:rPr>
          <w:lang w:val="es-ES"/>
        </w:rPr>
      </w:pPr>
      <w:r w:rsidRPr="00A0410E">
        <w:rPr>
          <w:b/>
          <w:bCs/>
          <w:lang w:val="es-ES"/>
        </w:rPr>
        <w:t>Radiación Solar:</w:t>
      </w:r>
      <w:r w:rsidRPr="00617276">
        <w:rPr>
          <w:lang w:val="es-ES"/>
        </w:rPr>
        <w:t xml:space="preserve"> </w:t>
      </w:r>
      <w:r w:rsidR="0002030C">
        <w:rPr>
          <w:lang w:val="es-ES"/>
        </w:rPr>
        <w:t>I</w:t>
      </w:r>
      <w:r w:rsidRPr="00617276">
        <w:rPr>
          <w:lang w:val="es-ES"/>
        </w:rPr>
        <w:t>ncidencia de rayos solares</w:t>
      </w:r>
    </w:p>
    <w:p w14:paraId="732D44A8" w14:textId="01D4C78D" w:rsidR="00533F4D" w:rsidRPr="00617276" w:rsidRDefault="00533F4D" w:rsidP="008F2839">
      <w:pPr>
        <w:pStyle w:val="Prrafodelista"/>
        <w:numPr>
          <w:ilvl w:val="0"/>
          <w:numId w:val="5"/>
        </w:numPr>
        <w:spacing w:line="480" w:lineRule="auto"/>
        <w:jc w:val="both"/>
        <w:rPr>
          <w:lang w:val="es-ES"/>
        </w:rPr>
      </w:pPr>
      <w:r w:rsidRPr="00A0410E">
        <w:rPr>
          <w:b/>
          <w:bCs/>
          <w:lang w:val="es-ES"/>
        </w:rPr>
        <w:t>Nubosidad:</w:t>
      </w:r>
      <w:r w:rsidRPr="00617276">
        <w:rPr>
          <w:lang w:val="es-ES"/>
        </w:rPr>
        <w:t xml:space="preserve"> </w:t>
      </w:r>
      <w:r w:rsidR="0002030C">
        <w:rPr>
          <w:lang w:val="es-ES"/>
        </w:rPr>
        <w:t>H</w:t>
      </w:r>
      <w:r w:rsidRPr="00617276">
        <w:rPr>
          <w:lang w:val="es-ES"/>
        </w:rPr>
        <w:t>ace variar la incidencia de los rayos solares</w:t>
      </w:r>
    </w:p>
    <w:p w14:paraId="2AAFC92F" w14:textId="420033B5" w:rsidR="00533F4D" w:rsidRPr="00617276" w:rsidRDefault="00533F4D" w:rsidP="008F2839">
      <w:pPr>
        <w:pStyle w:val="Prrafodelista"/>
        <w:numPr>
          <w:ilvl w:val="0"/>
          <w:numId w:val="5"/>
        </w:numPr>
        <w:spacing w:line="480" w:lineRule="auto"/>
        <w:jc w:val="both"/>
        <w:rPr>
          <w:lang w:val="es-ES"/>
        </w:rPr>
      </w:pPr>
      <w:r w:rsidRPr="00A0410E">
        <w:rPr>
          <w:b/>
          <w:bCs/>
          <w:lang w:val="es-ES"/>
        </w:rPr>
        <w:t>Humedad relativa:</w:t>
      </w:r>
      <w:r w:rsidRPr="00617276">
        <w:rPr>
          <w:lang w:val="es-ES"/>
        </w:rPr>
        <w:t xml:space="preserve"> % de agua en la tierra</w:t>
      </w:r>
    </w:p>
    <w:p w14:paraId="34C5D622" w14:textId="7DE7708C" w:rsidR="00533F4D" w:rsidRPr="00617276" w:rsidRDefault="00533F4D" w:rsidP="008F2839">
      <w:pPr>
        <w:pStyle w:val="Prrafodelista"/>
        <w:numPr>
          <w:ilvl w:val="0"/>
          <w:numId w:val="5"/>
        </w:numPr>
        <w:spacing w:line="480" w:lineRule="auto"/>
        <w:jc w:val="both"/>
        <w:rPr>
          <w:lang w:val="es-ES"/>
        </w:rPr>
      </w:pPr>
      <w:r w:rsidRPr="00A0410E">
        <w:rPr>
          <w:b/>
          <w:bCs/>
          <w:lang w:val="es-ES"/>
        </w:rPr>
        <w:lastRenderedPageBreak/>
        <w:t>Superficie foliar de la planta:</w:t>
      </w:r>
      <w:r w:rsidRPr="00617276">
        <w:rPr>
          <w:lang w:val="es-ES"/>
        </w:rPr>
        <w:t xml:space="preserve"> </w:t>
      </w:r>
      <w:r w:rsidR="0002030C">
        <w:rPr>
          <w:lang w:val="es-ES"/>
        </w:rPr>
        <w:t>P</w:t>
      </w:r>
      <w:r w:rsidRPr="00617276">
        <w:rPr>
          <w:lang w:val="es-ES"/>
        </w:rPr>
        <w:t>ara conocer crecimiento planta</w:t>
      </w:r>
    </w:p>
    <w:p w14:paraId="24B4A9D3" w14:textId="4C213EC3" w:rsidR="00533F4D" w:rsidRPr="00617276" w:rsidRDefault="00533F4D" w:rsidP="008F2839">
      <w:pPr>
        <w:pStyle w:val="Prrafodelista"/>
        <w:numPr>
          <w:ilvl w:val="0"/>
          <w:numId w:val="5"/>
        </w:numPr>
        <w:spacing w:line="480" w:lineRule="auto"/>
        <w:jc w:val="both"/>
        <w:rPr>
          <w:lang w:val="es-ES"/>
        </w:rPr>
      </w:pPr>
      <w:r w:rsidRPr="00A0410E">
        <w:rPr>
          <w:b/>
          <w:bCs/>
          <w:lang w:val="es-ES"/>
        </w:rPr>
        <w:t>Viento:</w:t>
      </w:r>
      <w:r w:rsidRPr="00617276">
        <w:rPr>
          <w:lang w:val="es-ES"/>
        </w:rPr>
        <w:t xml:space="preserve"> </w:t>
      </w:r>
      <w:r w:rsidR="0002030C">
        <w:rPr>
          <w:lang w:val="es-ES"/>
        </w:rPr>
        <w:t>V</w:t>
      </w:r>
      <w:r w:rsidRPr="00617276">
        <w:rPr>
          <w:lang w:val="es-ES"/>
        </w:rPr>
        <w:t>aría la evaporación y transpiración de la planta</w:t>
      </w:r>
    </w:p>
    <w:p w14:paraId="41E3C477" w14:textId="4D4E221D" w:rsidR="00533F4D" w:rsidRPr="00617276" w:rsidRDefault="00533F4D" w:rsidP="008F2839">
      <w:pPr>
        <w:pStyle w:val="Prrafodelista"/>
        <w:numPr>
          <w:ilvl w:val="0"/>
          <w:numId w:val="5"/>
        </w:numPr>
        <w:spacing w:line="480" w:lineRule="auto"/>
        <w:jc w:val="both"/>
        <w:rPr>
          <w:lang w:val="es-ES"/>
        </w:rPr>
      </w:pPr>
      <w:r w:rsidRPr="00A0410E">
        <w:rPr>
          <w:b/>
          <w:bCs/>
          <w:lang w:val="es-ES"/>
        </w:rPr>
        <w:t>Precipitación:</w:t>
      </w:r>
      <w:r w:rsidRPr="00617276">
        <w:rPr>
          <w:lang w:val="es-ES"/>
        </w:rPr>
        <w:t xml:space="preserve"> </w:t>
      </w:r>
      <w:r w:rsidR="0002030C">
        <w:rPr>
          <w:lang w:val="es-ES"/>
        </w:rPr>
        <w:t>P</w:t>
      </w:r>
      <w:r w:rsidRPr="00617276">
        <w:rPr>
          <w:lang w:val="es-ES"/>
        </w:rPr>
        <w:t>ara controlar el riego</w:t>
      </w:r>
    </w:p>
    <w:p w14:paraId="59F4E7A4" w14:textId="3BCC00F9" w:rsidR="00533F4D" w:rsidRPr="00617276" w:rsidRDefault="00533F4D" w:rsidP="008F2839">
      <w:pPr>
        <w:pStyle w:val="Prrafodelista"/>
        <w:numPr>
          <w:ilvl w:val="0"/>
          <w:numId w:val="5"/>
        </w:numPr>
        <w:spacing w:line="480" w:lineRule="auto"/>
        <w:jc w:val="both"/>
        <w:rPr>
          <w:lang w:val="es-ES"/>
        </w:rPr>
      </w:pPr>
      <w:r w:rsidRPr="00A0410E">
        <w:rPr>
          <w:b/>
          <w:bCs/>
          <w:lang w:val="es-ES"/>
        </w:rPr>
        <w:t>Permeabilidad del suelo:</w:t>
      </w:r>
      <w:r w:rsidRPr="00617276">
        <w:rPr>
          <w:lang w:val="es-ES"/>
        </w:rPr>
        <w:t xml:space="preserve"> </w:t>
      </w:r>
      <w:r w:rsidR="0002030C">
        <w:rPr>
          <w:lang w:val="es-ES"/>
        </w:rPr>
        <w:t>P</w:t>
      </w:r>
      <w:r w:rsidRPr="00617276">
        <w:rPr>
          <w:lang w:val="es-ES"/>
        </w:rPr>
        <w:t>ermite control del encharcamiento</w:t>
      </w:r>
    </w:p>
    <w:p w14:paraId="23675353" w14:textId="7B9A2FB8" w:rsidR="00533F4D" w:rsidRPr="00617276" w:rsidRDefault="00533F4D" w:rsidP="008F2839">
      <w:pPr>
        <w:pStyle w:val="Prrafodelista"/>
        <w:numPr>
          <w:ilvl w:val="0"/>
          <w:numId w:val="5"/>
        </w:numPr>
        <w:spacing w:line="480" w:lineRule="auto"/>
        <w:jc w:val="both"/>
        <w:rPr>
          <w:lang w:val="es-ES"/>
        </w:rPr>
      </w:pPr>
      <w:r w:rsidRPr="00A0410E">
        <w:rPr>
          <w:b/>
          <w:bCs/>
          <w:lang w:val="es-ES"/>
        </w:rPr>
        <w:t>Calidad del agua:</w:t>
      </w:r>
      <w:r w:rsidRPr="00617276">
        <w:rPr>
          <w:lang w:val="es-ES"/>
        </w:rPr>
        <w:t xml:space="preserve"> </w:t>
      </w:r>
      <w:r w:rsidR="0002030C">
        <w:rPr>
          <w:lang w:val="es-ES"/>
        </w:rPr>
        <w:t>S</w:t>
      </w:r>
      <w:r w:rsidRPr="00617276">
        <w:rPr>
          <w:lang w:val="es-ES"/>
        </w:rPr>
        <w:t>egún condiciones químicas</w:t>
      </w:r>
    </w:p>
    <w:p w14:paraId="4DF45B56" w14:textId="720C38C2" w:rsidR="00533F4D" w:rsidRPr="00617276" w:rsidRDefault="00533F4D" w:rsidP="008F2839">
      <w:pPr>
        <w:pStyle w:val="Prrafodelista"/>
        <w:numPr>
          <w:ilvl w:val="0"/>
          <w:numId w:val="5"/>
        </w:numPr>
        <w:spacing w:line="480" w:lineRule="auto"/>
        <w:jc w:val="both"/>
        <w:rPr>
          <w:lang w:val="es-ES"/>
        </w:rPr>
      </w:pPr>
      <w:r w:rsidRPr="00A0410E">
        <w:rPr>
          <w:b/>
          <w:bCs/>
          <w:lang w:val="es-ES"/>
        </w:rPr>
        <w:t>Presión y caudal de riego:</w:t>
      </w:r>
      <w:r w:rsidRPr="00617276">
        <w:rPr>
          <w:lang w:val="es-ES"/>
        </w:rPr>
        <w:t xml:space="preserve"> </w:t>
      </w:r>
      <w:r w:rsidR="0002030C">
        <w:rPr>
          <w:lang w:val="es-ES"/>
        </w:rPr>
        <w:t>S</w:t>
      </w:r>
      <w:r w:rsidRPr="00617276">
        <w:rPr>
          <w:lang w:val="es-ES"/>
        </w:rPr>
        <w:t>e suponen constantes</w:t>
      </w:r>
    </w:p>
    <w:p w14:paraId="2F14D7E8" w14:textId="2458CDE3" w:rsidR="00500B3E" w:rsidRPr="00617276" w:rsidRDefault="009D50EA" w:rsidP="008F2839">
      <w:pPr>
        <w:spacing w:line="480" w:lineRule="auto"/>
        <w:jc w:val="both"/>
        <w:rPr>
          <w:lang w:val="es-ES"/>
        </w:rPr>
      </w:pPr>
      <w:r>
        <w:rPr>
          <w:lang w:val="es-ES"/>
        </w:rPr>
        <w:t xml:space="preserve">     </w:t>
      </w:r>
      <w:r w:rsidR="00363BAF">
        <w:rPr>
          <w:lang w:val="es-ES"/>
        </w:rPr>
        <w:t>Adicion</w:t>
      </w:r>
      <w:r w:rsidR="00304FAE">
        <w:rPr>
          <w:lang w:val="es-ES"/>
        </w:rPr>
        <w:t xml:space="preserve">almente, el agrónomo </w:t>
      </w:r>
      <w:r w:rsidR="00A2137F">
        <w:rPr>
          <w:lang w:val="es-ES"/>
        </w:rPr>
        <w:t>solicita</w:t>
      </w:r>
      <w:r w:rsidR="00E4508D">
        <w:rPr>
          <w:lang w:val="es-ES"/>
        </w:rPr>
        <w:t xml:space="preserve"> los </w:t>
      </w:r>
      <w:r w:rsidR="00C03EA7">
        <w:rPr>
          <w:lang w:val="es-ES"/>
        </w:rPr>
        <w:t>siguientes parámetros</w:t>
      </w:r>
      <w:r w:rsidR="00E4508D">
        <w:rPr>
          <w:lang w:val="es-ES"/>
        </w:rPr>
        <w:t xml:space="preserve"> con la finalidad de tener un mejor manejo del cultivo mediante la aplicación web.</w:t>
      </w:r>
      <w:r w:rsidR="003B0007">
        <w:rPr>
          <w:lang w:val="es-ES"/>
        </w:rPr>
        <w:t xml:space="preserve"> </w:t>
      </w:r>
      <w:r w:rsidR="008E55CC">
        <w:rPr>
          <w:lang w:val="es-ES"/>
        </w:rPr>
        <w:t>E</w:t>
      </w:r>
      <w:r w:rsidR="00500B3E" w:rsidRPr="00617276">
        <w:rPr>
          <w:lang w:val="es-ES"/>
        </w:rPr>
        <w:t>n dicho proceso se establecieron l</w:t>
      </w:r>
      <w:r w:rsidR="00FC35EB">
        <w:rPr>
          <w:lang w:val="es-ES"/>
        </w:rPr>
        <w:t>a toma de</w:t>
      </w:r>
      <w:r w:rsidR="00500B3E" w:rsidRPr="00617276">
        <w:rPr>
          <w:lang w:val="es-ES"/>
        </w:rPr>
        <w:t xml:space="preserve"> requerimientos más notables para el desarrollo del software.</w:t>
      </w:r>
    </w:p>
    <w:p w14:paraId="4DABACAF" w14:textId="77777777" w:rsidR="00500B3E" w:rsidRPr="00020F61" w:rsidRDefault="00500B3E" w:rsidP="008F2839">
      <w:pPr>
        <w:pStyle w:val="Ttulo4"/>
        <w:rPr>
          <w:b w:val="0"/>
          <w:bCs/>
          <w:i w:val="0"/>
          <w:iCs w:val="0"/>
        </w:rPr>
      </w:pPr>
      <w:r w:rsidRPr="00020F61">
        <w:rPr>
          <w:b w:val="0"/>
          <w:bCs/>
        </w:rPr>
        <w:t>Requerimientos Funcionales.</w:t>
      </w:r>
    </w:p>
    <w:p w14:paraId="4E0C8167" w14:textId="7BA73A32" w:rsidR="00500B3E" w:rsidRPr="00020F61" w:rsidRDefault="00500B3E" w:rsidP="008F2839">
      <w:pPr>
        <w:pStyle w:val="Ttulo5"/>
        <w:numPr>
          <w:ilvl w:val="0"/>
          <w:numId w:val="0"/>
        </w:numPr>
        <w:ind w:left="1152" w:hanging="1152"/>
        <w:rPr>
          <w:i/>
          <w:iCs/>
          <w:color w:val="000000" w:themeColor="text1"/>
        </w:rPr>
      </w:pPr>
      <w:r w:rsidRPr="00020F61">
        <w:rPr>
          <w:i/>
          <w:iCs/>
          <w:color w:val="000000" w:themeColor="text1"/>
        </w:rPr>
        <w:t xml:space="preserve">Requerimientos </w:t>
      </w:r>
      <w:r w:rsidR="00020F61" w:rsidRPr="00020F61">
        <w:rPr>
          <w:i/>
          <w:iCs/>
          <w:color w:val="000000" w:themeColor="text1"/>
        </w:rPr>
        <w:t>para la a</w:t>
      </w:r>
      <w:r w:rsidRPr="00020F61">
        <w:rPr>
          <w:i/>
          <w:iCs/>
          <w:color w:val="000000" w:themeColor="text1"/>
        </w:rPr>
        <w:t>plicación móvil.</w:t>
      </w:r>
    </w:p>
    <w:p w14:paraId="2746D57A" w14:textId="3A3C4C34" w:rsidR="0035159C" w:rsidRDefault="0035159C" w:rsidP="008F2839">
      <w:pPr>
        <w:pStyle w:val="Descripcin"/>
        <w:keepNext/>
      </w:pPr>
      <w:r w:rsidRPr="0035159C">
        <w:rPr>
          <w:i w:val="0"/>
          <w:iCs w:val="0"/>
        </w:rPr>
        <w:t xml:space="preserve">Tabla </w:t>
      </w:r>
      <w:r w:rsidRPr="0035159C">
        <w:rPr>
          <w:i w:val="0"/>
          <w:iCs w:val="0"/>
        </w:rPr>
        <w:fldChar w:fldCharType="begin"/>
      </w:r>
      <w:r w:rsidRPr="0035159C">
        <w:rPr>
          <w:i w:val="0"/>
          <w:iCs w:val="0"/>
        </w:rPr>
        <w:instrText xml:space="preserve"> SEQ Tabla \* ARABIC </w:instrText>
      </w:r>
      <w:r w:rsidRPr="0035159C">
        <w:rPr>
          <w:i w:val="0"/>
          <w:iCs w:val="0"/>
        </w:rPr>
        <w:fldChar w:fldCharType="separate"/>
      </w:r>
      <w:r w:rsidR="00BE59F0">
        <w:rPr>
          <w:i w:val="0"/>
          <w:iCs w:val="0"/>
          <w:noProof/>
        </w:rPr>
        <w:t>1</w:t>
      </w:r>
      <w:r w:rsidRPr="0035159C">
        <w:rPr>
          <w:i w:val="0"/>
          <w:iCs w:val="0"/>
        </w:rPr>
        <w:fldChar w:fldCharType="end"/>
      </w:r>
      <w:r>
        <w:t>. Requerimiento para visualizar los sensores.</w:t>
      </w:r>
    </w:p>
    <w:tbl>
      <w:tblPr>
        <w:tblStyle w:val="Tablanormal2"/>
        <w:tblW w:w="0" w:type="auto"/>
        <w:tblLook w:val="04A0" w:firstRow="1" w:lastRow="0" w:firstColumn="1" w:lastColumn="0" w:noHBand="0" w:noVBand="1"/>
      </w:tblPr>
      <w:tblGrid>
        <w:gridCol w:w="2291"/>
        <w:gridCol w:w="2291"/>
        <w:gridCol w:w="2292"/>
        <w:gridCol w:w="2292"/>
      </w:tblGrid>
      <w:tr w:rsidR="00500B3E" w:rsidRPr="00191852" w14:paraId="59A7B2A2" w14:textId="77777777" w:rsidTr="005A41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50CD1F5D" w14:textId="77777777" w:rsidR="00500B3E" w:rsidRPr="00191852" w:rsidRDefault="00500B3E" w:rsidP="00191852">
            <w:pPr>
              <w:spacing w:line="360" w:lineRule="auto"/>
              <w:jc w:val="both"/>
              <w:rPr>
                <w:szCs w:val="24"/>
              </w:rPr>
            </w:pPr>
            <w:r w:rsidRPr="00191852">
              <w:rPr>
                <w:szCs w:val="24"/>
              </w:rPr>
              <w:t>ID:</w:t>
            </w:r>
          </w:p>
        </w:tc>
        <w:tc>
          <w:tcPr>
            <w:tcW w:w="2291" w:type="dxa"/>
          </w:tcPr>
          <w:p w14:paraId="68390F8B"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AM-01</w:t>
            </w:r>
          </w:p>
        </w:tc>
        <w:tc>
          <w:tcPr>
            <w:tcW w:w="2292" w:type="dxa"/>
          </w:tcPr>
          <w:p w14:paraId="701642C0" w14:textId="55719F2F"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szCs w:val="24"/>
              </w:rPr>
            </w:pPr>
            <w:r w:rsidRPr="00191852">
              <w:rPr>
                <w:szCs w:val="24"/>
              </w:rPr>
              <w:t>Prioridad</w:t>
            </w:r>
            <w:r w:rsidR="00D573BF" w:rsidRPr="00191852">
              <w:rPr>
                <w:szCs w:val="24"/>
              </w:rPr>
              <w:t>:</w:t>
            </w:r>
          </w:p>
        </w:tc>
        <w:tc>
          <w:tcPr>
            <w:tcW w:w="2292" w:type="dxa"/>
          </w:tcPr>
          <w:p w14:paraId="210BB83D"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5</w:t>
            </w:r>
          </w:p>
        </w:tc>
      </w:tr>
      <w:tr w:rsidR="00500B3E" w:rsidRPr="00191852" w14:paraId="02F089E6"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117CCCB8" w14:textId="19176BE4" w:rsidR="00500B3E" w:rsidRPr="00191852" w:rsidRDefault="00500B3E" w:rsidP="00191852">
            <w:pPr>
              <w:spacing w:line="360" w:lineRule="auto"/>
              <w:jc w:val="both"/>
              <w:rPr>
                <w:szCs w:val="24"/>
              </w:rPr>
            </w:pPr>
            <w:r w:rsidRPr="00191852">
              <w:rPr>
                <w:szCs w:val="24"/>
              </w:rPr>
              <w:t>Solicita</w:t>
            </w:r>
            <w:r w:rsidR="009D7208" w:rsidRPr="00191852">
              <w:rPr>
                <w:szCs w:val="24"/>
              </w:rPr>
              <w:t>:</w:t>
            </w:r>
          </w:p>
        </w:tc>
        <w:tc>
          <w:tcPr>
            <w:tcW w:w="6875" w:type="dxa"/>
            <w:gridSpan w:val="3"/>
          </w:tcPr>
          <w:p w14:paraId="7BC6567A"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Agricultor Experto</w:t>
            </w:r>
          </w:p>
        </w:tc>
      </w:tr>
      <w:tr w:rsidR="00500B3E" w:rsidRPr="00191852" w14:paraId="0AD4BC59" w14:textId="77777777" w:rsidTr="005A41A3">
        <w:tc>
          <w:tcPr>
            <w:cnfStyle w:val="001000000000" w:firstRow="0" w:lastRow="0" w:firstColumn="1" w:lastColumn="0" w:oddVBand="0" w:evenVBand="0" w:oddHBand="0" w:evenHBand="0" w:firstRowFirstColumn="0" w:firstRowLastColumn="0" w:lastRowFirstColumn="0" w:lastRowLastColumn="0"/>
            <w:tcW w:w="2291" w:type="dxa"/>
          </w:tcPr>
          <w:p w14:paraId="60E6EE88" w14:textId="3292DBCD" w:rsidR="00500B3E" w:rsidRPr="00191852" w:rsidRDefault="00500B3E" w:rsidP="00191852">
            <w:pPr>
              <w:spacing w:line="360" w:lineRule="auto"/>
              <w:jc w:val="both"/>
              <w:rPr>
                <w:szCs w:val="24"/>
              </w:rPr>
            </w:pPr>
            <w:r w:rsidRPr="00191852">
              <w:rPr>
                <w:szCs w:val="24"/>
              </w:rPr>
              <w:t>Desarrolladores</w:t>
            </w:r>
            <w:r w:rsidR="009D7208" w:rsidRPr="00191852">
              <w:rPr>
                <w:szCs w:val="24"/>
              </w:rPr>
              <w:t>:</w:t>
            </w:r>
          </w:p>
        </w:tc>
        <w:tc>
          <w:tcPr>
            <w:tcW w:w="6875" w:type="dxa"/>
            <w:gridSpan w:val="3"/>
          </w:tcPr>
          <w:p w14:paraId="1659B72B" w14:textId="77777777" w:rsidR="00500B3E" w:rsidRPr="00191852" w:rsidRDefault="00500B3E" w:rsidP="00191852">
            <w:pPr>
              <w:spacing w:line="360" w:lineRule="auto"/>
              <w:jc w:val="both"/>
              <w:cnfStyle w:val="000000000000" w:firstRow="0" w:lastRow="0" w:firstColumn="0" w:lastColumn="0" w:oddVBand="0" w:evenVBand="0" w:oddHBand="0" w:evenHBand="0" w:firstRowFirstColumn="0" w:firstRowLastColumn="0" w:lastRowFirstColumn="0" w:lastRowLastColumn="0"/>
              <w:rPr>
                <w:szCs w:val="24"/>
              </w:rPr>
            </w:pPr>
            <w:r w:rsidRPr="00191852">
              <w:rPr>
                <w:szCs w:val="24"/>
              </w:rPr>
              <w:t>Jorge Ortiz</w:t>
            </w:r>
          </w:p>
        </w:tc>
      </w:tr>
      <w:tr w:rsidR="00500B3E" w:rsidRPr="00191852" w14:paraId="25650089"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1E4A6000" w14:textId="77777777" w:rsidR="00500B3E" w:rsidRPr="00191852" w:rsidRDefault="00500B3E" w:rsidP="00191852">
            <w:pPr>
              <w:spacing w:line="360" w:lineRule="auto"/>
              <w:jc w:val="both"/>
              <w:rPr>
                <w:szCs w:val="24"/>
              </w:rPr>
            </w:pPr>
            <w:r w:rsidRPr="00191852">
              <w:rPr>
                <w:szCs w:val="24"/>
              </w:rPr>
              <w:t>Requerimiento:</w:t>
            </w:r>
          </w:p>
        </w:tc>
        <w:tc>
          <w:tcPr>
            <w:tcW w:w="6875" w:type="dxa"/>
            <w:gridSpan w:val="3"/>
          </w:tcPr>
          <w:p w14:paraId="2651A649"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Visualizar la información de los sensores.</w:t>
            </w:r>
          </w:p>
        </w:tc>
      </w:tr>
      <w:tr w:rsidR="00500B3E" w:rsidRPr="00191852" w14:paraId="5736F4EB" w14:textId="77777777" w:rsidTr="005A41A3">
        <w:tc>
          <w:tcPr>
            <w:cnfStyle w:val="001000000000" w:firstRow="0" w:lastRow="0" w:firstColumn="1" w:lastColumn="0" w:oddVBand="0" w:evenVBand="0" w:oddHBand="0" w:evenHBand="0" w:firstRowFirstColumn="0" w:firstRowLastColumn="0" w:lastRowFirstColumn="0" w:lastRowLastColumn="0"/>
            <w:tcW w:w="9166" w:type="dxa"/>
            <w:gridSpan w:val="4"/>
          </w:tcPr>
          <w:p w14:paraId="2ED23C39" w14:textId="77777777" w:rsidR="00500B3E" w:rsidRPr="00191852" w:rsidRDefault="00500B3E" w:rsidP="00191852">
            <w:pPr>
              <w:spacing w:line="360" w:lineRule="auto"/>
              <w:jc w:val="both"/>
              <w:rPr>
                <w:szCs w:val="24"/>
              </w:rPr>
            </w:pPr>
            <w:r w:rsidRPr="00191852">
              <w:rPr>
                <w:szCs w:val="24"/>
              </w:rPr>
              <w:t>Descripción:</w:t>
            </w:r>
          </w:p>
          <w:p w14:paraId="525D0FE0" w14:textId="77777777" w:rsidR="00500B3E" w:rsidRPr="00191852" w:rsidRDefault="00500B3E" w:rsidP="00191852">
            <w:pPr>
              <w:spacing w:line="360" w:lineRule="auto"/>
              <w:jc w:val="both"/>
              <w:rPr>
                <w:b w:val="0"/>
                <w:bCs w:val="0"/>
                <w:szCs w:val="24"/>
              </w:rPr>
            </w:pPr>
            <w:r w:rsidRPr="00191852">
              <w:rPr>
                <w:b w:val="0"/>
                <w:bCs w:val="0"/>
                <w:szCs w:val="24"/>
              </w:rPr>
              <w:t>El agricultor solicita la creación de un sistema para la visualización de los datos de los sensores.</w:t>
            </w:r>
          </w:p>
        </w:tc>
      </w:tr>
    </w:tbl>
    <w:p w14:paraId="725EAE77" w14:textId="626BAA56" w:rsidR="00500B3E" w:rsidRPr="00191852" w:rsidRDefault="0035159C" w:rsidP="00191852">
      <w:pPr>
        <w:spacing w:line="360" w:lineRule="auto"/>
        <w:jc w:val="right"/>
        <w:rPr>
          <w:szCs w:val="24"/>
        </w:rPr>
      </w:pPr>
      <w:r w:rsidRPr="00191852">
        <w:rPr>
          <w:szCs w:val="24"/>
        </w:rPr>
        <w:t>Fuente: Elaboración propia</w:t>
      </w:r>
    </w:p>
    <w:p w14:paraId="6AE93A83" w14:textId="5454EF87" w:rsidR="0035159C" w:rsidRPr="00191852" w:rsidRDefault="0035159C" w:rsidP="00191852">
      <w:pPr>
        <w:pStyle w:val="Descripcin"/>
        <w:keepNext/>
        <w:spacing w:line="360" w:lineRule="auto"/>
      </w:pPr>
      <w:r w:rsidRPr="00191852">
        <w:rPr>
          <w:i w:val="0"/>
          <w:iCs w:val="0"/>
        </w:rPr>
        <w:t xml:space="preserve">Tabla </w:t>
      </w:r>
      <w:r w:rsidRPr="00191852">
        <w:rPr>
          <w:i w:val="0"/>
          <w:iCs w:val="0"/>
        </w:rPr>
        <w:fldChar w:fldCharType="begin"/>
      </w:r>
      <w:r w:rsidRPr="00191852">
        <w:rPr>
          <w:i w:val="0"/>
          <w:iCs w:val="0"/>
        </w:rPr>
        <w:instrText xml:space="preserve"> SEQ Tabla \* ARABIC </w:instrText>
      </w:r>
      <w:r w:rsidRPr="00191852">
        <w:rPr>
          <w:i w:val="0"/>
          <w:iCs w:val="0"/>
        </w:rPr>
        <w:fldChar w:fldCharType="separate"/>
      </w:r>
      <w:r w:rsidR="00BE59F0" w:rsidRPr="00191852">
        <w:rPr>
          <w:i w:val="0"/>
          <w:iCs w:val="0"/>
          <w:noProof/>
        </w:rPr>
        <w:t>2</w:t>
      </w:r>
      <w:r w:rsidRPr="00191852">
        <w:rPr>
          <w:i w:val="0"/>
          <w:iCs w:val="0"/>
        </w:rPr>
        <w:fldChar w:fldCharType="end"/>
      </w:r>
      <w:r w:rsidRPr="00191852">
        <w:rPr>
          <w:i w:val="0"/>
          <w:iCs w:val="0"/>
        </w:rPr>
        <w:t>.</w:t>
      </w:r>
      <w:r w:rsidRPr="00191852">
        <w:t xml:space="preserve"> Requerimiento para el riego manual</w:t>
      </w:r>
    </w:p>
    <w:tbl>
      <w:tblPr>
        <w:tblStyle w:val="Tablanormal2"/>
        <w:tblW w:w="0" w:type="auto"/>
        <w:tblLook w:val="04A0" w:firstRow="1" w:lastRow="0" w:firstColumn="1" w:lastColumn="0" w:noHBand="0" w:noVBand="1"/>
      </w:tblPr>
      <w:tblGrid>
        <w:gridCol w:w="2291"/>
        <w:gridCol w:w="2291"/>
        <w:gridCol w:w="2292"/>
        <w:gridCol w:w="2292"/>
      </w:tblGrid>
      <w:tr w:rsidR="00500B3E" w:rsidRPr="00191852" w14:paraId="38DDDA6B" w14:textId="77777777" w:rsidTr="005A41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3557F5EE" w14:textId="77777777" w:rsidR="00500B3E" w:rsidRPr="00191852" w:rsidRDefault="00500B3E" w:rsidP="00191852">
            <w:pPr>
              <w:spacing w:line="360" w:lineRule="auto"/>
              <w:jc w:val="both"/>
              <w:rPr>
                <w:szCs w:val="24"/>
              </w:rPr>
            </w:pPr>
            <w:r w:rsidRPr="00191852">
              <w:rPr>
                <w:szCs w:val="24"/>
              </w:rPr>
              <w:t>ID:</w:t>
            </w:r>
          </w:p>
        </w:tc>
        <w:tc>
          <w:tcPr>
            <w:tcW w:w="2291" w:type="dxa"/>
          </w:tcPr>
          <w:p w14:paraId="0A82781E"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AM-02</w:t>
            </w:r>
          </w:p>
        </w:tc>
        <w:tc>
          <w:tcPr>
            <w:tcW w:w="2292" w:type="dxa"/>
          </w:tcPr>
          <w:p w14:paraId="4A46C368" w14:textId="27EB334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szCs w:val="24"/>
              </w:rPr>
            </w:pPr>
            <w:r w:rsidRPr="00191852">
              <w:rPr>
                <w:szCs w:val="24"/>
              </w:rPr>
              <w:t>Prioridad</w:t>
            </w:r>
            <w:r w:rsidR="0089461A" w:rsidRPr="00191852">
              <w:rPr>
                <w:szCs w:val="24"/>
              </w:rPr>
              <w:t>:</w:t>
            </w:r>
          </w:p>
        </w:tc>
        <w:tc>
          <w:tcPr>
            <w:tcW w:w="2292" w:type="dxa"/>
          </w:tcPr>
          <w:p w14:paraId="17C34294"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5</w:t>
            </w:r>
          </w:p>
        </w:tc>
      </w:tr>
      <w:tr w:rsidR="00500B3E" w:rsidRPr="00191852" w14:paraId="3D9D8195"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32110C9E" w14:textId="4707165F" w:rsidR="00500B3E" w:rsidRPr="00191852" w:rsidRDefault="00500B3E" w:rsidP="00191852">
            <w:pPr>
              <w:spacing w:line="360" w:lineRule="auto"/>
              <w:jc w:val="both"/>
              <w:rPr>
                <w:szCs w:val="24"/>
              </w:rPr>
            </w:pPr>
            <w:r w:rsidRPr="00191852">
              <w:rPr>
                <w:szCs w:val="24"/>
              </w:rPr>
              <w:t>Solicita</w:t>
            </w:r>
            <w:r w:rsidR="009D7208" w:rsidRPr="00191852">
              <w:rPr>
                <w:szCs w:val="24"/>
              </w:rPr>
              <w:t>:</w:t>
            </w:r>
          </w:p>
        </w:tc>
        <w:tc>
          <w:tcPr>
            <w:tcW w:w="6875" w:type="dxa"/>
            <w:gridSpan w:val="3"/>
          </w:tcPr>
          <w:p w14:paraId="531DE9C1"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Agricultor Experto</w:t>
            </w:r>
          </w:p>
        </w:tc>
      </w:tr>
      <w:tr w:rsidR="00500B3E" w:rsidRPr="00191852" w14:paraId="00F18F9B" w14:textId="77777777" w:rsidTr="005A41A3">
        <w:tc>
          <w:tcPr>
            <w:cnfStyle w:val="001000000000" w:firstRow="0" w:lastRow="0" w:firstColumn="1" w:lastColumn="0" w:oddVBand="0" w:evenVBand="0" w:oddHBand="0" w:evenHBand="0" w:firstRowFirstColumn="0" w:firstRowLastColumn="0" w:lastRowFirstColumn="0" w:lastRowLastColumn="0"/>
            <w:tcW w:w="2291" w:type="dxa"/>
          </w:tcPr>
          <w:p w14:paraId="5E80FD41" w14:textId="75F21E9D" w:rsidR="00500B3E" w:rsidRPr="00191852" w:rsidRDefault="00500B3E" w:rsidP="00191852">
            <w:pPr>
              <w:spacing w:line="360" w:lineRule="auto"/>
              <w:jc w:val="both"/>
              <w:rPr>
                <w:szCs w:val="24"/>
              </w:rPr>
            </w:pPr>
            <w:r w:rsidRPr="00191852">
              <w:rPr>
                <w:szCs w:val="24"/>
              </w:rPr>
              <w:t>Desarrolladores</w:t>
            </w:r>
            <w:r w:rsidR="009D7208" w:rsidRPr="00191852">
              <w:rPr>
                <w:szCs w:val="24"/>
              </w:rPr>
              <w:t>:</w:t>
            </w:r>
          </w:p>
        </w:tc>
        <w:tc>
          <w:tcPr>
            <w:tcW w:w="6875" w:type="dxa"/>
            <w:gridSpan w:val="3"/>
          </w:tcPr>
          <w:p w14:paraId="1580956F" w14:textId="77777777" w:rsidR="00500B3E" w:rsidRPr="00191852" w:rsidRDefault="00500B3E" w:rsidP="00191852">
            <w:pPr>
              <w:spacing w:line="360" w:lineRule="auto"/>
              <w:jc w:val="both"/>
              <w:cnfStyle w:val="000000000000" w:firstRow="0" w:lastRow="0" w:firstColumn="0" w:lastColumn="0" w:oddVBand="0" w:evenVBand="0" w:oddHBand="0" w:evenHBand="0" w:firstRowFirstColumn="0" w:firstRowLastColumn="0" w:lastRowFirstColumn="0" w:lastRowLastColumn="0"/>
              <w:rPr>
                <w:szCs w:val="24"/>
              </w:rPr>
            </w:pPr>
            <w:r w:rsidRPr="00191852">
              <w:rPr>
                <w:szCs w:val="24"/>
              </w:rPr>
              <w:t>Jorge Ortiz</w:t>
            </w:r>
          </w:p>
        </w:tc>
      </w:tr>
      <w:tr w:rsidR="00500B3E" w:rsidRPr="00191852" w14:paraId="4A57742F"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E1EDD56" w14:textId="77777777" w:rsidR="00500B3E" w:rsidRPr="00191852" w:rsidRDefault="00500B3E" w:rsidP="00191852">
            <w:pPr>
              <w:spacing w:line="360" w:lineRule="auto"/>
              <w:jc w:val="both"/>
              <w:rPr>
                <w:szCs w:val="24"/>
              </w:rPr>
            </w:pPr>
            <w:r w:rsidRPr="00191852">
              <w:rPr>
                <w:szCs w:val="24"/>
              </w:rPr>
              <w:t>Requerimiento:</w:t>
            </w:r>
          </w:p>
        </w:tc>
        <w:tc>
          <w:tcPr>
            <w:tcW w:w="6875" w:type="dxa"/>
            <w:gridSpan w:val="3"/>
          </w:tcPr>
          <w:p w14:paraId="111E16A5"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Activar y desactivar el riego manualmente.</w:t>
            </w:r>
          </w:p>
        </w:tc>
      </w:tr>
      <w:tr w:rsidR="00500B3E" w:rsidRPr="00191852" w14:paraId="24DF946A" w14:textId="77777777" w:rsidTr="005A41A3">
        <w:tc>
          <w:tcPr>
            <w:cnfStyle w:val="001000000000" w:firstRow="0" w:lastRow="0" w:firstColumn="1" w:lastColumn="0" w:oddVBand="0" w:evenVBand="0" w:oddHBand="0" w:evenHBand="0" w:firstRowFirstColumn="0" w:firstRowLastColumn="0" w:lastRowFirstColumn="0" w:lastRowLastColumn="0"/>
            <w:tcW w:w="9166" w:type="dxa"/>
            <w:gridSpan w:val="4"/>
          </w:tcPr>
          <w:p w14:paraId="18110A6A" w14:textId="77777777" w:rsidR="00500B3E" w:rsidRPr="00191852" w:rsidRDefault="00500B3E" w:rsidP="00191852">
            <w:pPr>
              <w:spacing w:line="360" w:lineRule="auto"/>
              <w:jc w:val="both"/>
              <w:rPr>
                <w:szCs w:val="24"/>
              </w:rPr>
            </w:pPr>
            <w:r w:rsidRPr="00191852">
              <w:rPr>
                <w:szCs w:val="24"/>
              </w:rPr>
              <w:t>Descripción:</w:t>
            </w:r>
          </w:p>
          <w:p w14:paraId="60C94817" w14:textId="77777777" w:rsidR="00500B3E" w:rsidRPr="00191852" w:rsidRDefault="00500B3E" w:rsidP="00191852">
            <w:pPr>
              <w:spacing w:line="360" w:lineRule="auto"/>
              <w:jc w:val="both"/>
              <w:rPr>
                <w:b w:val="0"/>
                <w:bCs w:val="0"/>
                <w:szCs w:val="24"/>
              </w:rPr>
            </w:pPr>
            <w:r w:rsidRPr="00191852">
              <w:rPr>
                <w:b w:val="0"/>
                <w:bCs w:val="0"/>
                <w:szCs w:val="24"/>
              </w:rPr>
              <w:t>El agricultor solicita la activación y desactivación del riego de manera manual.</w:t>
            </w:r>
          </w:p>
        </w:tc>
      </w:tr>
    </w:tbl>
    <w:p w14:paraId="304D7C3A" w14:textId="25863C32" w:rsidR="00500B3E" w:rsidRPr="00191852" w:rsidRDefault="0035159C" w:rsidP="00191852">
      <w:pPr>
        <w:spacing w:line="360" w:lineRule="auto"/>
        <w:jc w:val="right"/>
        <w:rPr>
          <w:szCs w:val="24"/>
        </w:rPr>
      </w:pPr>
      <w:r w:rsidRPr="00191852">
        <w:rPr>
          <w:szCs w:val="24"/>
        </w:rPr>
        <w:t>Fuente: Elaboración propia</w:t>
      </w:r>
    </w:p>
    <w:p w14:paraId="27A38F1E" w14:textId="77777777" w:rsidR="00500B3E" w:rsidRPr="00191852" w:rsidRDefault="00500B3E" w:rsidP="00191852">
      <w:pPr>
        <w:pStyle w:val="Ttulo5"/>
        <w:numPr>
          <w:ilvl w:val="0"/>
          <w:numId w:val="0"/>
        </w:numPr>
        <w:spacing w:line="360" w:lineRule="auto"/>
        <w:ind w:left="1152" w:hanging="1152"/>
        <w:rPr>
          <w:i/>
          <w:iCs/>
          <w:color w:val="000000" w:themeColor="text1"/>
          <w:szCs w:val="24"/>
        </w:rPr>
      </w:pPr>
      <w:r w:rsidRPr="00191852">
        <w:rPr>
          <w:i/>
          <w:iCs/>
          <w:color w:val="000000" w:themeColor="text1"/>
          <w:szCs w:val="24"/>
        </w:rPr>
        <w:lastRenderedPageBreak/>
        <w:t>Requerimientos Aplicación Web.</w:t>
      </w:r>
    </w:p>
    <w:p w14:paraId="50C0548D" w14:textId="5FD929BE" w:rsidR="0035159C" w:rsidRPr="00191852" w:rsidRDefault="0035159C" w:rsidP="00191852">
      <w:pPr>
        <w:pStyle w:val="Descripcin"/>
        <w:keepNext/>
        <w:spacing w:line="360" w:lineRule="auto"/>
      </w:pPr>
      <w:r w:rsidRPr="00191852">
        <w:rPr>
          <w:i w:val="0"/>
          <w:iCs w:val="0"/>
        </w:rPr>
        <w:t xml:space="preserve">Tabla </w:t>
      </w:r>
      <w:r w:rsidRPr="00191852">
        <w:rPr>
          <w:i w:val="0"/>
          <w:iCs w:val="0"/>
        </w:rPr>
        <w:fldChar w:fldCharType="begin"/>
      </w:r>
      <w:r w:rsidRPr="00191852">
        <w:rPr>
          <w:i w:val="0"/>
          <w:iCs w:val="0"/>
        </w:rPr>
        <w:instrText xml:space="preserve"> SEQ Tabla \* ARABIC </w:instrText>
      </w:r>
      <w:r w:rsidRPr="00191852">
        <w:rPr>
          <w:i w:val="0"/>
          <w:iCs w:val="0"/>
        </w:rPr>
        <w:fldChar w:fldCharType="separate"/>
      </w:r>
      <w:r w:rsidR="00BE59F0" w:rsidRPr="00191852">
        <w:rPr>
          <w:i w:val="0"/>
          <w:iCs w:val="0"/>
          <w:noProof/>
        </w:rPr>
        <w:t>3</w:t>
      </w:r>
      <w:r w:rsidRPr="00191852">
        <w:rPr>
          <w:i w:val="0"/>
          <w:iCs w:val="0"/>
        </w:rPr>
        <w:fldChar w:fldCharType="end"/>
      </w:r>
      <w:r w:rsidRPr="00191852">
        <w:rPr>
          <w:i w:val="0"/>
          <w:iCs w:val="0"/>
        </w:rPr>
        <w:t>.</w:t>
      </w:r>
      <w:r w:rsidRPr="00191852">
        <w:t xml:space="preserve"> Requerimiento para el manejo de plantas.</w:t>
      </w:r>
    </w:p>
    <w:tbl>
      <w:tblPr>
        <w:tblStyle w:val="Tablanormal2"/>
        <w:tblW w:w="0" w:type="auto"/>
        <w:tblLook w:val="04A0" w:firstRow="1" w:lastRow="0" w:firstColumn="1" w:lastColumn="0" w:noHBand="0" w:noVBand="1"/>
      </w:tblPr>
      <w:tblGrid>
        <w:gridCol w:w="2291"/>
        <w:gridCol w:w="2291"/>
        <w:gridCol w:w="2292"/>
        <w:gridCol w:w="2292"/>
      </w:tblGrid>
      <w:tr w:rsidR="00500B3E" w:rsidRPr="00191852" w14:paraId="04749872" w14:textId="77777777" w:rsidTr="005A41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8B647C4" w14:textId="77777777" w:rsidR="00500B3E" w:rsidRPr="00191852" w:rsidRDefault="00500B3E" w:rsidP="00191852">
            <w:pPr>
              <w:spacing w:line="360" w:lineRule="auto"/>
              <w:jc w:val="both"/>
              <w:rPr>
                <w:szCs w:val="24"/>
              </w:rPr>
            </w:pPr>
            <w:r w:rsidRPr="00191852">
              <w:rPr>
                <w:szCs w:val="24"/>
              </w:rPr>
              <w:t>ID:</w:t>
            </w:r>
          </w:p>
        </w:tc>
        <w:tc>
          <w:tcPr>
            <w:tcW w:w="2291" w:type="dxa"/>
          </w:tcPr>
          <w:p w14:paraId="13EC0A30"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AW-01</w:t>
            </w:r>
          </w:p>
        </w:tc>
        <w:tc>
          <w:tcPr>
            <w:tcW w:w="2292" w:type="dxa"/>
          </w:tcPr>
          <w:p w14:paraId="614FA110" w14:textId="017FF92F"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szCs w:val="24"/>
              </w:rPr>
            </w:pPr>
            <w:r w:rsidRPr="00191852">
              <w:rPr>
                <w:szCs w:val="24"/>
              </w:rPr>
              <w:t>Prioridad</w:t>
            </w:r>
            <w:r w:rsidR="00885E3C" w:rsidRPr="00191852">
              <w:rPr>
                <w:szCs w:val="24"/>
              </w:rPr>
              <w:t>:</w:t>
            </w:r>
          </w:p>
        </w:tc>
        <w:tc>
          <w:tcPr>
            <w:tcW w:w="2292" w:type="dxa"/>
          </w:tcPr>
          <w:p w14:paraId="46E2C38B"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3</w:t>
            </w:r>
          </w:p>
        </w:tc>
      </w:tr>
      <w:tr w:rsidR="00500B3E" w:rsidRPr="00191852" w14:paraId="2B84E9FD"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080904F1" w14:textId="25BAE5D2" w:rsidR="00500B3E" w:rsidRPr="00191852" w:rsidRDefault="00500B3E" w:rsidP="00191852">
            <w:pPr>
              <w:spacing w:line="360" w:lineRule="auto"/>
              <w:jc w:val="both"/>
              <w:rPr>
                <w:szCs w:val="24"/>
              </w:rPr>
            </w:pPr>
            <w:r w:rsidRPr="00191852">
              <w:rPr>
                <w:szCs w:val="24"/>
              </w:rPr>
              <w:t>Solicita</w:t>
            </w:r>
            <w:r w:rsidR="00885E3C" w:rsidRPr="00191852">
              <w:rPr>
                <w:szCs w:val="24"/>
              </w:rPr>
              <w:t>:</w:t>
            </w:r>
          </w:p>
        </w:tc>
        <w:tc>
          <w:tcPr>
            <w:tcW w:w="6875" w:type="dxa"/>
            <w:gridSpan w:val="3"/>
          </w:tcPr>
          <w:p w14:paraId="5D0F3584"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Agricultor Experto</w:t>
            </w:r>
          </w:p>
        </w:tc>
      </w:tr>
      <w:tr w:rsidR="00500B3E" w:rsidRPr="00191852" w14:paraId="2EE35508" w14:textId="77777777" w:rsidTr="005A41A3">
        <w:tc>
          <w:tcPr>
            <w:cnfStyle w:val="001000000000" w:firstRow="0" w:lastRow="0" w:firstColumn="1" w:lastColumn="0" w:oddVBand="0" w:evenVBand="0" w:oddHBand="0" w:evenHBand="0" w:firstRowFirstColumn="0" w:firstRowLastColumn="0" w:lastRowFirstColumn="0" w:lastRowLastColumn="0"/>
            <w:tcW w:w="2291" w:type="dxa"/>
          </w:tcPr>
          <w:p w14:paraId="25114B01" w14:textId="0E0F7173" w:rsidR="00500B3E" w:rsidRPr="00191852" w:rsidRDefault="00500B3E" w:rsidP="00191852">
            <w:pPr>
              <w:spacing w:line="360" w:lineRule="auto"/>
              <w:jc w:val="both"/>
              <w:rPr>
                <w:szCs w:val="24"/>
              </w:rPr>
            </w:pPr>
            <w:r w:rsidRPr="00191852">
              <w:rPr>
                <w:szCs w:val="24"/>
              </w:rPr>
              <w:t>Desarrolladores</w:t>
            </w:r>
            <w:r w:rsidR="00885E3C" w:rsidRPr="00191852">
              <w:rPr>
                <w:szCs w:val="24"/>
              </w:rPr>
              <w:t>:</w:t>
            </w:r>
          </w:p>
        </w:tc>
        <w:tc>
          <w:tcPr>
            <w:tcW w:w="6875" w:type="dxa"/>
            <w:gridSpan w:val="3"/>
          </w:tcPr>
          <w:p w14:paraId="237732C4" w14:textId="77777777" w:rsidR="00500B3E" w:rsidRPr="00191852" w:rsidRDefault="00500B3E" w:rsidP="00191852">
            <w:pPr>
              <w:spacing w:line="360" w:lineRule="auto"/>
              <w:jc w:val="both"/>
              <w:cnfStyle w:val="000000000000" w:firstRow="0" w:lastRow="0" w:firstColumn="0" w:lastColumn="0" w:oddVBand="0" w:evenVBand="0" w:oddHBand="0" w:evenHBand="0" w:firstRowFirstColumn="0" w:firstRowLastColumn="0" w:lastRowFirstColumn="0" w:lastRowLastColumn="0"/>
              <w:rPr>
                <w:szCs w:val="24"/>
              </w:rPr>
            </w:pPr>
            <w:r w:rsidRPr="00191852">
              <w:rPr>
                <w:szCs w:val="24"/>
              </w:rPr>
              <w:t>Jorge Ortiz</w:t>
            </w:r>
          </w:p>
        </w:tc>
      </w:tr>
      <w:tr w:rsidR="00500B3E" w:rsidRPr="00191852" w14:paraId="23512CE6"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241E6DA" w14:textId="77777777" w:rsidR="00500B3E" w:rsidRPr="00191852" w:rsidRDefault="00500B3E" w:rsidP="00191852">
            <w:pPr>
              <w:spacing w:line="360" w:lineRule="auto"/>
              <w:jc w:val="both"/>
              <w:rPr>
                <w:szCs w:val="24"/>
              </w:rPr>
            </w:pPr>
            <w:r w:rsidRPr="00191852">
              <w:rPr>
                <w:szCs w:val="24"/>
              </w:rPr>
              <w:t>Requerimiento:</w:t>
            </w:r>
          </w:p>
        </w:tc>
        <w:tc>
          <w:tcPr>
            <w:tcW w:w="6875" w:type="dxa"/>
            <w:gridSpan w:val="3"/>
          </w:tcPr>
          <w:p w14:paraId="154215F6"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Administrar las plantas</w:t>
            </w:r>
          </w:p>
        </w:tc>
      </w:tr>
      <w:tr w:rsidR="00500B3E" w:rsidRPr="00191852" w14:paraId="510F4783" w14:textId="77777777" w:rsidTr="005A41A3">
        <w:tc>
          <w:tcPr>
            <w:cnfStyle w:val="001000000000" w:firstRow="0" w:lastRow="0" w:firstColumn="1" w:lastColumn="0" w:oddVBand="0" w:evenVBand="0" w:oddHBand="0" w:evenHBand="0" w:firstRowFirstColumn="0" w:firstRowLastColumn="0" w:lastRowFirstColumn="0" w:lastRowLastColumn="0"/>
            <w:tcW w:w="9166" w:type="dxa"/>
            <w:gridSpan w:val="4"/>
          </w:tcPr>
          <w:p w14:paraId="7C3445AC" w14:textId="77777777" w:rsidR="00500B3E" w:rsidRPr="00191852" w:rsidRDefault="00500B3E" w:rsidP="00191852">
            <w:pPr>
              <w:spacing w:line="360" w:lineRule="auto"/>
              <w:jc w:val="both"/>
              <w:rPr>
                <w:szCs w:val="24"/>
              </w:rPr>
            </w:pPr>
            <w:r w:rsidRPr="00191852">
              <w:rPr>
                <w:szCs w:val="24"/>
              </w:rPr>
              <w:t>Descripción:</w:t>
            </w:r>
          </w:p>
          <w:p w14:paraId="7C61DAAE" w14:textId="77777777" w:rsidR="00500B3E" w:rsidRPr="00191852" w:rsidRDefault="00500B3E" w:rsidP="00191852">
            <w:pPr>
              <w:spacing w:line="360" w:lineRule="auto"/>
              <w:jc w:val="both"/>
              <w:rPr>
                <w:b w:val="0"/>
                <w:bCs w:val="0"/>
                <w:szCs w:val="24"/>
              </w:rPr>
            </w:pPr>
            <w:r w:rsidRPr="00191852">
              <w:rPr>
                <w:b w:val="0"/>
                <w:bCs w:val="0"/>
                <w:szCs w:val="24"/>
              </w:rPr>
              <w:t>El agricultor solicita el ingreso de diferentes plantas en el sistema web.</w:t>
            </w:r>
          </w:p>
        </w:tc>
      </w:tr>
    </w:tbl>
    <w:p w14:paraId="523741A2" w14:textId="7AB76E2B" w:rsidR="00500B3E" w:rsidRPr="00191852" w:rsidRDefault="0035159C" w:rsidP="00191852">
      <w:pPr>
        <w:spacing w:line="360" w:lineRule="auto"/>
        <w:jc w:val="right"/>
        <w:rPr>
          <w:szCs w:val="24"/>
        </w:rPr>
      </w:pPr>
      <w:r w:rsidRPr="00191852">
        <w:rPr>
          <w:szCs w:val="24"/>
        </w:rPr>
        <w:t>Fuente: Elaboración propia</w:t>
      </w:r>
    </w:p>
    <w:p w14:paraId="33553572" w14:textId="36DCF542" w:rsidR="00CF11B0" w:rsidRPr="00191852" w:rsidRDefault="00CF11B0" w:rsidP="00191852">
      <w:pPr>
        <w:pStyle w:val="Descripcin"/>
        <w:keepNext/>
        <w:spacing w:line="360" w:lineRule="auto"/>
      </w:pPr>
      <w:r w:rsidRPr="00191852">
        <w:rPr>
          <w:i w:val="0"/>
          <w:iCs w:val="0"/>
        </w:rPr>
        <w:t xml:space="preserve">Tabla </w:t>
      </w:r>
      <w:r w:rsidRPr="00191852">
        <w:rPr>
          <w:i w:val="0"/>
          <w:iCs w:val="0"/>
        </w:rPr>
        <w:fldChar w:fldCharType="begin"/>
      </w:r>
      <w:r w:rsidRPr="00191852">
        <w:rPr>
          <w:i w:val="0"/>
          <w:iCs w:val="0"/>
        </w:rPr>
        <w:instrText xml:space="preserve"> SEQ Tabla \* ARABIC </w:instrText>
      </w:r>
      <w:r w:rsidRPr="00191852">
        <w:rPr>
          <w:i w:val="0"/>
          <w:iCs w:val="0"/>
        </w:rPr>
        <w:fldChar w:fldCharType="separate"/>
      </w:r>
      <w:r w:rsidR="00BE59F0" w:rsidRPr="00191852">
        <w:rPr>
          <w:i w:val="0"/>
          <w:iCs w:val="0"/>
          <w:noProof/>
        </w:rPr>
        <w:t>4</w:t>
      </w:r>
      <w:r w:rsidRPr="00191852">
        <w:rPr>
          <w:i w:val="0"/>
          <w:iCs w:val="0"/>
        </w:rPr>
        <w:fldChar w:fldCharType="end"/>
      </w:r>
      <w:r w:rsidRPr="00191852">
        <w:rPr>
          <w:i w:val="0"/>
          <w:iCs w:val="0"/>
        </w:rPr>
        <w:t>.</w:t>
      </w:r>
      <w:r w:rsidRPr="00191852">
        <w:t xml:space="preserve"> Requerimiento para el manejo de suelos</w:t>
      </w:r>
    </w:p>
    <w:tbl>
      <w:tblPr>
        <w:tblStyle w:val="Tablanormal2"/>
        <w:tblW w:w="0" w:type="auto"/>
        <w:tblLook w:val="04A0" w:firstRow="1" w:lastRow="0" w:firstColumn="1" w:lastColumn="0" w:noHBand="0" w:noVBand="1"/>
      </w:tblPr>
      <w:tblGrid>
        <w:gridCol w:w="2291"/>
        <w:gridCol w:w="2291"/>
        <w:gridCol w:w="2292"/>
        <w:gridCol w:w="2292"/>
      </w:tblGrid>
      <w:tr w:rsidR="00500B3E" w:rsidRPr="00191852" w14:paraId="457436D5" w14:textId="77777777" w:rsidTr="005A41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2CDDC3E9" w14:textId="77777777" w:rsidR="00500B3E" w:rsidRPr="00191852" w:rsidRDefault="00500B3E" w:rsidP="00191852">
            <w:pPr>
              <w:spacing w:line="360" w:lineRule="auto"/>
              <w:jc w:val="both"/>
              <w:rPr>
                <w:szCs w:val="24"/>
              </w:rPr>
            </w:pPr>
            <w:r w:rsidRPr="00191852">
              <w:rPr>
                <w:szCs w:val="24"/>
              </w:rPr>
              <w:t>ID:</w:t>
            </w:r>
          </w:p>
        </w:tc>
        <w:tc>
          <w:tcPr>
            <w:tcW w:w="2291" w:type="dxa"/>
          </w:tcPr>
          <w:p w14:paraId="52B1963D"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AW-02</w:t>
            </w:r>
          </w:p>
        </w:tc>
        <w:tc>
          <w:tcPr>
            <w:tcW w:w="2292" w:type="dxa"/>
          </w:tcPr>
          <w:p w14:paraId="01DD7EC7" w14:textId="0CF35FFA"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szCs w:val="24"/>
              </w:rPr>
            </w:pPr>
            <w:r w:rsidRPr="00191852">
              <w:rPr>
                <w:szCs w:val="24"/>
              </w:rPr>
              <w:t>Prioridad</w:t>
            </w:r>
            <w:r w:rsidR="00885E3C" w:rsidRPr="00191852">
              <w:rPr>
                <w:szCs w:val="24"/>
              </w:rPr>
              <w:t>:</w:t>
            </w:r>
          </w:p>
        </w:tc>
        <w:tc>
          <w:tcPr>
            <w:tcW w:w="2292" w:type="dxa"/>
          </w:tcPr>
          <w:p w14:paraId="295538E3"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3</w:t>
            </w:r>
          </w:p>
        </w:tc>
      </w:tr>
      <w:tr w:rsidR="00500B3E" w:rsidRPr="00191852" w14:paraId="3BB068FA"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1668561C" w14:textId="6FB59FA8" w:rsidR="00500B3E" w:rsidRPr="00191852" w:rsidRDefault="00500B3E" w:rsidP="00191852">
            <w:pPr>
              <w:spacing w:line="360" w:lineRule="auto"/>
              <w:jc w:val="both"/>
              <w:rPr>
                <w:szCs w:val="24"/>
              </w:rPr>
            </w:pPr>
            <w:r w:rsidRPr="00191852">
              <w:rPr>
                <w:szCs w:val="24"/>
              </w:rPr>
              <w:t>Solicita</w:t>
            </w:r>
            <w:r w:rsidR="00885E3C" w:rsidRPr="00191852">
              <w:rPr>
                <w:szCs w:val="24"/>
              </w:rPr>
              <w:t>:</w:t>
            </w:r>
          </w:p>
        </w:tc>
        <w:tc>
          <w:tcPr>
            <w:tcW w:w="6875" w:type="dxa"/>
            <w:gridSpan w:val="3"/>
          </w:tcPr>
          <w:p w14:paraId="3BBC23A6"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Agricultor Experto</w:t>
            </w:r>
          </w:p>
        </w:tc>
      </w:tr>
      <w:tr w:rsidR="00500B3E" w:rsidRPr="00191852" w14:paraId="6F053338" w14:textId="77777777" w:rsidTr="005A41A3">
        <w:tc>
          <w:tcPr>
            <w:cnfStyle w:val="001000000000" w:firstRow="0" w:lastRow="0" w:firstColumn="1" w:lastColumn="0" w:oddVBand="0" w:evenVBand="0" w:oddHBand="0" w:evenHBand="0" w:firstRowFirstColumn="0" w:firstRowLastColumn="0" w:lastRowFirstColumn="0" w:lastRowLastColumn="0"/>
            <w:tcW w:w="2291" w:type="dxa"/>
          </w:tcPr>
          <w:p w14:paraId="79B81835" w14:textId="77777777" w:rsidR="00500B3E" w:rsidRPr="00191852" w:rsidRDefault="00500B3E" w:rsidP="00191852">
            <w:pPr>
              <w:spacing w:line="360" w:lineRule="auto"/>
              <w:jc w:val="both"/>
              <w:rPr>
                <w:szCs w:val="24"/>
              </w:rPr>
            </w:pPr>
            <w:r w:rsidRPr="00191852">
              <w:rPr>
                <w:szCs w:val="24"/>
              </w:rPr>
              <w:t>Desarrolladores</w:t>
            </w:r>
          </w:p>
        </w:tc>
        <w:tc>
          <w:tcPr>
            <w:tcW w:w="6875" w:type="dxa"/>
            <w:gridSpan w:val="3"/>
          </w:tcPr>
          <w:p w14:paraId="26859DD8" w14:textId="77777777" w:rsidR="00500B3E" w:rsidRPr="00191852" w:rsidRDefault="00500B3E" w:rsidP="00191852">
            <w:pPr>
              <w:spacing w:line="360" w:lineRule="auto"/>
              <w:jc w:val="both"/>
              <w:cnfStyle w:val="000000000000" w:firstRow="0" w:lastRow="0" w:firstColumn="0" w:lastColumn="0" w:oddVBand="0" w:evenVBand="0" w:oddHBand="0" w:evenHBand="0" w:firstRowFirstColumn="0" w:firstRowLastColumn="0" w:lastRowFirstColumn="0" w:lastRowLastColumn="0"/>
              <w:rPr>
                <w:szCs w:val="24"/>
              </w:rPr>
            </w:pPr>
            <w:r w:rsidRPr="00191852">
              <w:rPr>
                <w:szCs w:val="24"/>
              </w:rPr>
              <w:t>Jorge Ortiz</w:t>
            </w:r>
          </w:p>
        </w:tc>
      </w:tr>
      <w:tr w:rsidR="00500B3E" w:rsidRPr="00191852" w14:paraId="386513C4"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358ADDAF" w14:textId="77777777" w:rsidR="00500B3E" w:rsidRPr="00191852" w:rsidRDefault="00500B3E" w:rsidP="00191852">
            <w:pPr>
              <w:spacing w:line="360" w:lineRule="auto"/>
              <w:jc w:val="both"/>
              <w:rPr>
                <w:szCs w:val="24"/>
              </w:rPr>
            </w:pPr>
            <w:r w:rsidRPr="00191852">
              <w:rPr>
                <w:szCs w:val="24"/>
              </w:rPr>
              <w:t>Requerimiento:</w:t>
            </w:r>
          </w:p>
        </w:tc>
        <w:tc>
          <w:tcPr>
            <w:tcW w:w="6875" w:type="dxa"/>
            <w:gridSpan w:val="3"/>
          </w:tcPr>
          <w:p w14:paraId="2B67639C"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Administrar los Suelos</w:t>
            </w:r>
          </w:p>
        </w:tc>
      </w:tr>
      <w:tr w:rsidR="00500B3E" w:rsidRPr="00191852" w14:paraId="54762AA9" w14:textId="77777777" w:rsidTr="005A41A3">
        <w:tc>
          <w:tcPr>
            <w:cnfStyle w:val="001000000000" w:firstRow="0" w:lastRow="0" w:firstColumn="1" w:lastColumn="0" w:oddVBand="0" w:evenVBand="0" w:oddHBand="0" w:evenHBand="0" w:firstRowFirstColumn="0" w:firstRowLastColumn="0" w:lastRowFirstColumn="0" w:lastRowLastColumn="0"/>
            <w:tcW w:w="9166" w:type="dxa"/>
            <w:gridSpan w:val="4"/>
          </w:tcPr>
          <w:p w14:paraId="18B4139B" w14:textId="77777777" w:rsidR="00500B3E" w:rsidRPr="00191852" w:rsidRDefault="00500B3E" w:rsidP="00191852">
            <w:pPr>
              <w:spacing w:line="360" w:lineRule="auto"/>
              <w:jc w:val="both"/>
              <w:rPr>
                <w:szCs w:val="24"/>
              </w:rPr>
            </w:pPr>
            <w:r w:rsidRPr="00191852">
              <w:rPr>
                <w:szCs w:val="24"/>
              </w:rPr>
              <w:t>Descripción:</w:t>
            </w:r>
          </w:p>
          <w:p w14:paraId="4F60ED23" w14:textId="77777777" w:rsidR="00500B3E" w:rsidRPr="00191852" w:rsidRDefault="00500B3E" w:rsidP="00191852">
            <w:pPr>
              <w:spacing w:line="360" w:lineRule="auto"/>
              <w:jc w:val="both"/>
              <w:rPr>
                <w:b w:val="0"/>
                <w:bCs w:val="0"/>
                <w:szCs w:val="24"/>
              </w:rPr>
            </w:pPr>
            <w:r w:rsidRPr="00191852">
              <w:rPr>
                <w:b w:val="0"/>
                <w:bCs w:val="0"/>
                <w:szCs w:val="24"/>
              </w:rPr>
              <w:t>El agricultor solicita el ingreso de diferentes suelos en el sistema web.</w:t>
            </w:r>
          </w:p>
        </w:tc>
      </w:tr>
    </w:tbl>
    <w:p w14:paraId="544F7228" w14:textId="719618E9" w:rsidR="00500B3E" w:rsidRPr="00191852" w:rsidRDefault="00CF11B0" w:rsidP="00191852">
      <w:pPr>
        <w:spacing w:line="360" w:lineRule="auto"/>
        <w:jc w:val="right"/>
        <w:rPr>
          <w:szCs w:val="24"/>
        </w:rPr>
      </w:pPr>
      <w:r w:rsidRPr="00191852">
        <w:rPr>
          <w:szCs w:val="24"/>
        </w:rPr>
        <w:t>Fuente: Elaboración propia</w:t>
      </w:r>
    </w:p>
    <w:p w14:paraId="5B2AE6D8" w14:textId="5FB0689D" w:rsidR="00CB6F6E" w:rsidRPr="00191852" w:rsidRDefault="00CB6F6E" w:rsidP="00191852">
      <w:pPr>
        <w:pStyle w:val="Descripcin"/>
        <w:keepNext/>
        <w:spacing w:line="360" w:lineRule="auto"/>
      </w:pPr>
      <w:r w:rsidRPr="00191852">
        <w:rPr>
          <w:i w:val="0"/>
          <w:iCs w:val="0"/>
        </w:rPr>
        <w:t xml:space="preserve">Tabla </w:t>
      </w:r>
      <w:r w:rsidRPr="00191852">
        <w:rPr>
          <w:i w:val="0"/>
          <w:iCs w:val="0"/>
        </w:rPr>
        <w:fldChar w:fldCharType="begin"/>
      </w:r>
      <w:r w:rsidRPr="00191852">
        <w:rPr>
          <w:i w:val="0"/>
          <w:iCs w:val="0"/>
        </w:rPr>
        <w:instrText xml:space="preserve"> SEQ Tabla \* ARABIC </w:instrText>
      </w:r>
      <w:r w:rsidRPr="00191852">
        <w:rPr>
          <w:i w:val="0"/>
          <w:iCs w:val="0"/>
        </w:rPr>
        <w:fldChar w:fldCharType="separate"/>
      </w:r>
      <w:r w:rsidR="00BE59F0" w:rsidRPr="00191852">
        <w:rPr>
          <w:i w:val="0"/>
          <w:iCs w:val="0"/>
          <w:noProof/>
        </w:rPr>
        <w:t>5</w:t>
      </w:r>
      <w:r w:rsidRPr="00191852">
        <w:rPr>
          <w:i w:val="0"/>
          <w:iCs w:val="0"/>
        </w:rPr>
        <w:fldChar w:fldCharType="end"/>
      </w:r>
      <w:r w:rsidRPr="00191852">
        <w:t>. Requerimiento para el manejo de tipo de sensores</w:t>
      </w:r>
    </w:p>
    <w:tbl>
      <w:tblPr>
        <w:tblStyle w:val="Tablanormal2"/>
        <w:tblW w:w="0" w:type="auto"/>
        <w:tblLook w:val="04A0" w:firstRow="1" w:lastRow="0" w:firstColumn="1" w:lastColumn="0" w:noHBand="0" w:noVBand="1"/>
      </w:tblPr>
      <w:tblGrid>
        <w:gridCol w:w="2291"/>
        <w:gridCol w:w="2291"/>
        <w:gridCol w:w="2292"/>
        <w:gridCol w:w="2292"/>
      </w:tblGrid>
      <w:tr w:rsidR="00500B3E" w:rsidRPr="00191852" w14:paraId="1EF230E8" w14:textId="77777777" w:rsidTr="005A41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06DB3D6E" w14:textId="77777777" w:rsidR="00500B3E" w:rsidRPr="00191852" w:rsidRDefault="00500B3E" w:rsidP="00191852">
            <w:pPr>
              <w:spacing w:line="360" w:lineRule="auto"/>
              <w:jc w:val="both"/>
              <w:rPr>
                <w:szCs w:val="24"/>
              </w:rPr>
            </w:pPr>
            <w:r w:rsidRPr="00191852">
              <w:rPr>
                <w:szCs w:val="24"/>
              </w:rPr>
              <w:t>ID:</w:t>
            </w:r>
          </w:p>
        </w:tc>
        <w:tc>
          <w:tcPr>
            <w:tcW w:w="2291" w:type="dxa"/>
          </w:tcPr>
          <w:p w14:paraId="23D050B9"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AW-03</w:t>
            </w:r>
          </w:p>
        </w:tc>
        <w:tc>
          <w:tcPr>
            <w:tcW w:w="2292" w:type="dxa"/>
          </w:tcPr>
          <w:p w14:paraId="09B57FAF"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szCs w:val="24"/>
              </w:rPr>
            </w:pPr>
            <w:r w:rsidRPr="00191852">
              <w:rPr>
                <w:szCs w:val="24"/>
              </w:rPr>
              <w:t>Prioridad</w:t>
            </w:r>
          </w:p>
        </w:tc>
        <w:tc>
          <w:tcPr>
            <w:tcW w:w="2292" w:type="dxa"/>
          </w:tcPr>
          <w:p w14:paraId="12F01213"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5</w:t>
            </w:r>
          </w:p>
        </w:tc>
      </w:tr>
      <w:tr w:rsidR="00500B3E" w:rsidRPr="00191852" w14:paraId="1FDD5B47"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C4AEB21" w14:textId="77777777" w:rsidR="00500B3E" w:rsidRPr="00191852" w:rsidRDefault="00500B3E" w:rsidP="00191852">
            <w:pPr>
              <w:spacing w:line="360" w:lineRule="auto"/>
              <w:jc w:val="both"/>
              <w:rPr>
                <w:szCs w:val="24"/>
              </w:rPr>
            </w:pPr>
            <w:r w:rsidRPr="00191852">
              <w:rPr>
                <w:szCs w:val="24"/>
              </w:rPr>
              <w:t>Solicita</w:t>
            </w:r>
          </w:p>
        </w:tc>
        <w:tc>
          <w:tcPr>
            <w:tcW w:w="6875" w:type="dxa"/>
            <w:gridSpan w:val="3"/>
          </w:tcPr>
          <w:p w14:paraId="712B2953"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Agricultor Experto</w:t>
            </w:r>
          </w:p>
        </w:tc>
      </w:tr>
      <w:tr w:rsidR="00500B3E" w:rsidRPr="00191852" w14:paraId="5F49922D" w14:textId="77777777" w:rsidTr="005A41A3">
        <w:tc>
          <w:tcPr>
            <w:cnfStyle w:val="001000000000" w:firstRow="0" w:lastRow="0" w:firstColumn="1" w:lastColumn="0" w:oddVBand="0" w:evenVBand="0" w:oddHBand="0" w:evenHBand="0" w:firstRowFirstColumn="0" w:firstRowLastColumn="0" w:lastRowFirstColumn="0" w:lastRowLastColumn="0"/>
            <w:tcW w:w="2291" w:type="dxa"/>
          </w:tcPr>
          <w:p w14:paraId="0A036BAB" w14:textId="77777777" w:rsidR="00500B3E" w:rsidRPr="00191852" w:rsidRDefault="00500B3E" w:rsidP="00191852">
            <w:pPr>
              <w:spacing w:line="360" w:lineRule="auto"/>
              <w:jc w:val="both"/>
              <w:rPr>
                <w:szCs w:val="24"/>
              </w:rPr>
            </w:pPr>
            <w:r w:rsidRPr="00191852">
              <w:rPr>
                <w:szCs w:val="24"/>
              </w:rPr>
              <w:t>Desarrolladores</w:t>
            </w:r>
          </w:p>
        </w:tc>
        <w:tc>
          <w:tcPr>
            <w:tcW w:w="6875" w:type="dxa"/>
            <w:gridSpan w:val="3"/>
          </w:tcPr>
          <w:p w14:paraId="40462D6D" w14:textId="77777777" w:rsidR="00500B3E" w:rsidRPr="00191852" w:rsidRDefault="00500B3E" w:rsidP="00191852">
            <w:pPr>
              <w:spacing w:line="360" w:lineRule="auto"/>
              <w:jc w:val="both"/>
              <w:cnfStyle w:val="000000000000" w:firstRow="0" w:lastRow="0" w:firstColumn="0" w:lastColumn="0" w:oddVBand="0" w:evenVBand="0" w:oddHBand="0" w:evenHBand="0" w:firstRowFirstColumn="0" w:firstRowLastColumn="0" w:lastRowFirstColumn="0" w:lastRowLastColumn="0"/>
              <w:rPr>
                <w:szCs w:val="24"/>
              </w:rPr>
            </w:pPr>
            <w:r w:rsidRPr="00191852">
              <w:rPr>
                <w:szCs w:val="24"/>
              </w:rPr>
              <w:t>Jorge Ortiz</w:t>
            </w:r>
          </w:p>
        </w:tc>
      </w:tr>
      <w:tr w:rsidR="00500B3E" w:rsidRPr="00191852" w14:paraId="06452027"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2479B18D" w14:textId="77777777" w:rsidR="00500B3E" w:rsidRPr="00191852" w:rsidRDefault="00500B3E" w:rsidP="00191852">
            <w:pPr>
              <w:spacing w:line="360" w:lineRule="auto"/>
              <w:jc w:val="both"/>
              <w:rPr>
                <w:szCs w:val="24"/>
              </w:rPr>
            </w:pPr>
            <w:r w:rsidRPr="00191852">
              <w:rPr>
                <w:szCs w:val="24"/>
              </w:rPr>
              <w:t>Requerimiento:</w:t>
            </w:r>
          </w:p>
        </w:tc>
        <w:tc>
          <w:tcPr>
            <w:tcW w:w="6875" w:type="dxa"/>
            <w:gridSpan w:val="3"/>
          </w:tcPr>
          <w:p w14:paraId="6B9D2298"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Administrar los tipos de sensores</w:t>
            </w:r>
          </w:p>
        </w:tc>
      </w:tr>
      <w:tr w:rsidR="00500B3E" w:rsidRPr="00191852" w14:paraId="3822C30B" w14:textId="77777777" w:rsidTr="005A41A3">
        <w:tc>
          <w:tcPr>
            <w:cnfStyle w:val="001000000000" w:firstRow="0" w:lastRow="0" w:firstColumn="1" w:lastColumn="0" w:oddVBand="0" w:evenVBand="0" w:oddHBand="0" w:evenHBand="0" w:firstRowFirstColumn="0" w:firstRowLastColumn="0" w:lastRowFirstColumn="0" w:lastRowLastColumn="0"/>
            <w:tcW w:w="9166" w:type="dxa"/>
            <w:gridSpan w:val="4"/>
          </w:tcPr>
          <w:p w14:paraId="24EF2042" w14:textId="77777777" w:rsidR="00500B3E" w:rsidRPr="00191852" w:rsidRDefault="00500B3E" w:rsidP="00191852">
            <w:pPr>
              <w:spacing w:line="360" w:lineRule="auto"/>
              <w:jc w:val="both"/>
              <w:rPr>
                <w:szCs w:val="24"/>
              </w:rPr>
            </w:pPr>
            <w:r w:rsidRPr="00191852">
              <w:rPr>
                <w:szCs w:val="24"/>
              </w:rPr>
              <w:t>Descripción:</w:t>
            </w:r>
          </w:p>
          <w:p w14:paraId="04B53E46" w14:textId="77777777" w:rsidR="00500B3E" w:rsidRPr="00191852" w:rsidRDefault="00500B3E" w:rsidP="00191852">
            <w:pPr>
              <w:spacing w:line="360" w:lineRule="auto"/>
              <w:jc w:val="both"/>
              <w:rPr>
                <w:b w:val="0"/>
                <w:bCs w:val="0"/>
                <w:szCs w:val="24"/>
              </w:rPr>
            </w:pPr>
            <w:r w:rsidRPr="00191852">
              <w:rPr>
                <w:b w:val="0"/>
                <w:bCs w:val="0"/>
                <w:szCs w:val="24"/>
              </w:rPr>
              <w:t>El agricultor solicita la visualización de los tipos de sensores que está en el dispositivo en el sistema web.</w:t>
            </w:r>
          </w:p>
        </w:tc>
      </w:tr>
    </w:tbl>
    <w:p w14:paraId="28A15F01" w14:textId="63C38DCE" w:rsidR="00500B3E" w:rsidRPr="00191852" w:rsidRDefault="00A85C04" w:rsidP="00191852">
      <w:pPr>
        <w:spacing w:line="360" w:lineRule="auto"/>
        <w:jc w:val="right"/>
        <w:rPr>
          <w:szCs w:val="24"/>
        </w:rPr>
      </w:pPr>
      <w:r w:rsidRPr="00191852">
        <w:rPr>
          <w:szCs w:val="24"/>
        </w:rPr>
        <w:t>Fuente: Elaboración propia</w:t>
      </w:r>
    </w:p>
    <w:p w14:paraId="45F3D3EF" w14:textId="4453C0AD" w:rsidR="001B606B" w:rsidRPr="00191852" w:rsidRDefault="001B606B" w:rsidP="00191852">
      <w:pPr>
        <w:pStyle w:val="Descripcin"/>
        <w:keepNext/>
        <w:spacing w:line="360" w:lineRule="auto"/>
      </w:pPr>
      <w:r w:rsidRPr="00191852">
        <w:t xml:space="preserve">Tabla </w:t>
      </w:r>
      <w:fldSimple w:instr=" SEQ Tabla \* ARABIC ">
        <w:r w:rsidR="00BE59F0" w:rsidRPr="00191852">
          <w:rPr>
            <w:noProof/>
          </w:rPr>
          <w:t>6</w:t>
        </w:r>
      </w:fldSimple>
      <w:r w:rsidRPr="00191852">
        <w:t>. Requerimiento para los dispositivos</w:t>
      </w:r>
    </w:p>
    <w:tbl>
      <w:tblPr>
        <w:tblStyle w:val="Tablanormal2"/>
        <w:tblW w:w="0" w:type="auto"/>
        <w:tblLook w:val="04A0" w:firstRow="1" w:lastRow="0" w:firstColumn="1" w:lastColumn="0" w:noHBand="0" w:noVBand="1"/>
      </w:tblPr>
      <w:tblGrid>
        <w:gridCol w:w="2291"/>
        <w:gridCol w:w="2291"/>
        <w:gridCol w:w="2292"/>
        <w:gridCol w:w="2292"/>
      </w:tblGrid>
      <w:tr w:rsidR="00500B3E" w:rsidRPr="00191852" w14:paraId="257CFDED" w14:textId="77777777" w:rsidTr="005A41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51C67351" w14:textId="77777777" w:rsidR="00500B3E" w:rsidRPr="00191852" w:rsidRDefault="00500B3E" w:rsidP="00191852">
            <w:pPr>
              <w:spacing w:line="360" w:lineRule="auto"/>
              <w:jc w:val="both"/>
              <w:rPr>
                <w:szCs w:val="24"/>
              </w:rPr>
            </w:pPr>
            <w:r w:rsidRPr="00191852">
              <w:rPr>
                <w:szCs w:val="24"/>
              </w:rPr>
              <w:t>ID:</w:t>
            </w:r>
          </w:p>
        </w:tc>
        <w:tc>
          <w:tcPr>
            <w:tcW w:w="2291" w:type="dxa"/>
          </w:tcPr>
          <w:p w14:paraId="4542CEFB"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AW-04</w:t>
            </w:r>
          </w:p>
        </w:tc>
        <w:tc>
          <w:tcPr>
            <w:tcW w:w="2292" w:type="dxa"/>
          </w:tcPr>
          <w:p w14:paraId="2F0B43E2" w14:textId="6C8D6DCA"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szCs w:val="24"/>
              </w:rPr>
            </w:pPr>
            <w:r w:rsidRPr="00191852">
              <w:rPr>
                <w:szCs w:val="24"/>
              </w:rPr>
              <w:t>Prioridad</w:t>
            </w:r>
            <w:r w:rsidR="00932CB4" w:rsidRPr="00191852">
              <w:rPr>
                <w:szCs w:val="24"/>
              </w:rPr>
              <w:t>:</w:t>
            </w:r>
          </w:p>
        </w:tc>
        <w:tc>
          <w:tcPr>
            <w:tcW w:w="2292" w:type="dxa"/>
          </w:tcPr>
          <w:p w14:paraId="5E3800A1"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1</w:t>
            </w:r>
          </w:p>
        </w:tc>
      </w:tr>
      <w:tr w:rsidR="00500B3E" w:rsidRPr="00191852" w14:paraId="16BAC8FA"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72633FB" w14:textId="08B9DCCA" w:rsidR="00500B3E" w:rsidRPr="00191852" w:rsidRDefault="00500B3E" w:rsidP="00191852">
            <w:pPr>
              <w:spacing w:line="360" w:lineRule="auto"/>
              <w:jc w:val="both"/>
              <w:rPr>
                <w:szCs w:val="24"/>
              </w:rPr>
            </w:pPr>
            <w:r w:rsidRPr="00191852">
              <w:rPr>
                <w:szCs w:val="24"/>
              </w:rPr>
              <w:t>Solicita</w:t>
            </w:r>
            <w:r w:rsidR="00932CB4" w:rsidRPr="00191852">
              <w:rPr>
                <w:szCs w:val="24"/>
              </w:rPr>
              <w:t>:</w:t>
            </w:r>
          </w:p>
        </w:tc>
        <w:tc>
          <w:tcPr>
            <w:tcW w:w="6875" w:type="dxa"/>
            <w:gridSpan w:val="3"/>
          </w:tcPr>
          <w:p w14:paraId="1FA4F795"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Agricultor Experto</w:t>
            </w:r>
          </w:p>
        </w:tc>
      </w:tr>
      <w:tr w:rsidR="00500B3E" w:rsidRPr="00191852" w14:paraId="71F3C1DC" w14:textId="77777777" w:rsidTr="005A41A3">
        <w:tc>
          <w:tcPr>
            <w:cnfStyle w:val="001000000000" w:firstRow="0" w:lastRow="0" w:firstColumn="1" w:lastColumn="0" w:oddVBand="0" w:evenVBand="0" w:oddHBand="0" w:evenHBand="0" w:firstRowFirstColumn="0" w:firstRowLastColumn="0" w:lastRowFirstColumn="0" w:lastRowLastColumn="0"/>
            <w:tcW w:w="2291" w:type="dxa"/>
          </w:tcPr>
          <w:p w14:paraId="16BCDAFE" w14:textId="5D57F557" w:rsidR="00500B3E" w:rsidRPr="00191852" w:rsidRDefault="00500B3E" w:rsidP="00191852">
            <w:pPr>
              <w:spacing w:line="360" w:lineRule="auto"/>
              <w:jc w:val="both"/>
              <w:rPr>
                <w:szCs w:val="24"/>
              </w:rPr>
            </w:pPr>
            <w:r w:rsidRPr="00191852">
              <w:rPr>
                <w:szCs w:val="24"/>
              </w:rPr>
              <w:t>Desarrolladores</w:t>
            </w:r>
            <w:r w:rsidR="00932CB4" w:rsidRPr="00191852">
              <w:rPr>
                <w:szCs w:val="24"/>
              </w:rPr>
              <w:t>:</w:t>
            </w:r>
          </w:p>
        </w:tc>
        <w:tc>
          <w:tcPr>
            <w:tcW w:w="6875" w:type="dxa"/>
            <w:gridSpan w:val="3"/>
          </w:tcPr>
          <w:p w14:paraId="6629F047" w14:textId="77777777" w:rsidR="00500B3E" w:rsidRPr="00191852" w:rsidRDefault="00500B3E" w:rsidP="00191852">
            <w:pPr>
              <w:spacing w:line="360" w:lineRule="auto"/>
              <w:jc w:val="both"/>
              <w:cnfStyle w:val="000000000000" w:firstRow="0" w:lastRow="0" w:firstColumn="0" w:lastColumn="0" w:oddVBand="0" w:evenVBand="0" w:oddHBand="0" w:evenHBand="0" w:firstRowFirstColumn="0" w:firstRowLastColumn="0" w:lastRowFirstColumn="0" w:lastRowLastColumn="0"/>
              <w:rPr>
                <w:szCs w:val="24"/>
              </w:rPr>
            </w:pPr>
            <w:r w:rsidRPr="00191852">
              <w:rPr>
                <w:szCs w:val="24"/>
              </w:rPr>
              <w:t>Jorge Ortiz</w:t>
            </w:r>
          </w:p>
        </w:tc>
      </w:tr>
      <w:tr w:rsidR="00500B3E" w:rsidRPr="00191852" w14:paraId="1E98C683"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2F610E9B" w14:textId="77777777" w:rsidR="00500B3E" w:rsidRPr="00191852" w:rsidRDefault="00500B3E" w:rsidP="00191852">
            <w:pPr>
              <w:spacing w:line="360" w:lineRule="auto"/>
              <w:jc w:val="both"/>
              <w:rPr>
                <w:szCs w:val="24"/>
              </w:rPr>
            </w:pPr>
            <w:r w:rsidRPr="00191852">
              <w:rPr>
                <w:szCs w:val="24"/>
              </w:rPr>
              <w:lastRenderedPageBreak/>
              <w:t>Requerimiento:</w:t>
            </w:r>
          </w:p>
        </w:tc>
        <w:tc>
          <w:tcPr>
            <w:tcW w:w="6875" w:type="dxa"/>
            <w:gridSpan w:val="3"/>
          </w:tcPr>
          <w:p w14:paraId="397A298D" w14:textId="52283BDD"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 xml:space="preserve">Administrar </w:t>
            </w:r>
            <w:r w:rsidR="00932CB4" w:rsidRPr="00191852">
              <w:rPr>
                <w:szCs w:val="24"/>
              </w:rPr>
              <w:t>d</w:t>
            </w:r>
            <w:r w:rsidRPr="00191852">
              <w:rPr>
                <w:szCs w:val="24"/>
              </w:rPr>
              <w:t>ispositivo</w:t>
            </w:r>
          </w:p>
        </w:tc>
      </w:tr>
      <w:tr w:rsidR="00500B3E" w:rsidRPr="00191852" w14:paraId="66BF46C4" w14:textId="77777777" w:rsidTr="005A41A3">
        <w:tc>
          <w:tcPr>
            <w:cnfStyle w:val="001000000000" w:firstRow="0" w:lastRow="0" w:firstColumn="1" w:lastColumn="0" w:oddVBand="0" w:evenVBand="0" w:oddHBand="0" w:evenHBand="0" w:firstRowFirstColumn="0" w:firstRowLastColumn="0" w:lastRowFirstColumn="0" w:lastRowLastColumn="0"/>
            <w:tcW w:w="9166" w:type="dxa"/>
            <w:gridSpan w:val="4"/>
          </w:tcPr>
          <w:p w14:paraId="66046395" w14:textId="77777777" w:rsidR="00500B3E" w:rsidRPr="00191852" w:rsidRDefault="00500B3E" w:rsidP="00191852">
            <w:pPr>
              <w:spacing w:line="360" w:lineRule="auto"/>
              <w:jc w:val="both"/>
              <w:rPr>
                <w:szCs w:val="24"/>
              </w:rPr>
            </w:pPr>
            <w:r w:rsidRPr="00191852">
              <w:rPr>
                <w:szCs w:val="24"/>
              </w:rPr>
              <w:t>Descripción:</w:t>
            </w:r>
          </w:p>
          <w:p w14:paraId="516D3CB8" w14:textId="77777777" w:rsidR="00500B3E" w:rsidRPr="00191852" w:rsidRDefault="00500B3E" w:rsidP="00191852">
            <w:pPr>
              <w:spacing w:line="360" w:lineRule="auto"/>
              <w:jc w:val="both"/>
              <w:rPr>
                <w:b w:val="0"/>
                <w:bCs w:val="0"/>
                <w:szCs w:val="24"/>
              </w:rPr>
            </w:pPr>
            <w:r w:rsidRPr="00191852">
              <w:rPr>
                <w:b w:val="0"/>
                <w:bCs w:val="0"/>
                <w:szCs w:val="24"/>
              </w:rPr>
              <w:t>El agricultor solicita el ingreso de su dispositivo que se implementó en el cultivo y la frecuencia que guarda los datos en el sistema web.</w:t>
            </w:r>
          </w:p>
        </w:tc>
      </w:tr>
    </w:tbl>
    <w:p w14:paraId="530ACAEF" w14:textId="7B171D62" w:rsidR="00500B3E" w:rsidRPr="00191852" w:rsidRDefault="001B606B" w:rsidP="00191852">
      <w:pPr>
        <w:spacing w:line="360" w:lineRule="auto"/>
        <w:jc w:val="right"/>
        <w:rPr>
          <w:szCs w:val="24"/>
        </w:rPr>
      </w:pPr>
      <w:r w:rsidRPr="00191852">
        <w:rPr>
          <w:szCs w:val="24"/>
        </w:rPr>
        <w:t>Fuente: Elaboración propia</w:t>
      </w:r>
    </w:p>
    <w:p w14:paraId="63F177F2" w14:textId="3D4E56A0" w:rsidR="001B606B" w:rsidRPr="00191852" w:rsidRDefault="001B606B" w:rsidP="00191852">
      <w:pPr>
        <w:pStyle w:val="Descripcin"/>
        <w:keepNext/>
        <w:spacing w:line="360" w:lineRule="auto"/>
      </w:pPr>
      <w:r w:rsidRPr="00191852">
        <w:rPr>
          <w:i w:val="0"/>
          <w:iCs w:val="0"/>
        </w:rPr>
        <w:t xml:space="preserve">Tabla </w:t>
      </w:r>
      <w:r w:rsidRPr="00191852">
        <w:rPr>
          <w:i w:val="0"/>
          <w:iCs w:val="0"/>
        </w:rPr>
        <w:fldChar w:fldCharType="begin"/>
      </w:r>
      <w:r w:rsidRPr="00191852">
        <w:rPr>
          <w:i w:val="0"/>
          <w:iCs w:val="0"/>
        </w:rPr>
        <w:instrText xml:space="preserve"> SEQ Tabla \* ARABIC </w:instrText>
      </w:r>
      <w:r w:rsidRPr="00191852">
        <w:rPr>
          <w:i w:val="0"/>
          <w:iCs w:val="0"/>
        </w:rPr>
        <w:fldChar w:fldCharType="separate"/>
      </w:r>
      <w:r w:rsidR="00BE59F0" w:rsidRPr="00191852">
        <w:rPr>
          <w:i w:val="0"/>
          <w:iCs w:val="0"/>
          <w:noProof/>
        </w:rPr>
        <w:t>7</w:t>
      </w:r>
      <w:r w:rsidRPr="00191852">
        <w:rPr>
          <w:i w:val="0"/>
          <w:iCs w:val="0"/>
        </w:rPr>
        <w:fldChar w:fldCharType="end"/>
      </w:r>
      <w:r w:rsidRPr="00191852">
        <w:rPr>
          <w:i w:val="0"/>
          <w:iCs w:val="0"/>
        </w:rPr>
        <w:t>.</w:t>
      </w:r>
      <w:r w:rsidRPr="00191852">
        <w:t xml:space="preserve"> Requerimiento para visualizar datos de los sensores</w:t>
      </w:r>
    </w:p>
    <w:tbl>
      <w:tblPr>
        <w:tblStyle w:val="Tablanormal2"/>
        <w:tblW w:w="0" w:type="auto"/>
        <w:tblLook w:val="04A0" w:firstRow="1" w:lastRow="0" w:firstColumn="1" w:lastColumn="0" w:noHBand="0" w:noVBand="1"/>
      </w:tblPr>
      <w:tblGrid>
        <w:gridCol w:w="2291"/>
        <w:gridCol w:w="2291"/>
        <w:gridCol w:w="2292"/>
        <w:gridCol w:w="2292"/>
      </w:tblGrid>
      <w:tr w:rsidR="00500B3E" w:rsidRPr="00191852" w14:paraId="5CB5DE5F" w14:textId="77777777" w:rsidTr="005A41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01804B8" w14:textId="77777777" w:rsidR="00500B3E" w:rsidRPr="00191852" w:rsidRDefault="00500B3E" w:rsidP="00191852">
            <w:pPr>
              <w:spacing w:line="360" w:lineRule="auto"/>
              <w:jc w:val="both"/>
              <w:rPr>
                <w:szCs w:val="24"/>
              </w:rPr>
            </w:pPr>
            <w:r w:rsidRPr="00191852">
              <w:rPr>
                <w:szCs w:val="24"/>
              </w:rPr>
              <w:t>ID:</w:t>
            </w:r>
          </w:p>
        </w:tc>
        <w:tc>
          <w:tcPr>
            <w:tcW w:w="2291" w:type="dxa"/>
          </w:tcPr>
          <w:p w14:paraId="1479F524"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AW-05</w:t>
            </w:r>
          </w:p>
        </w:tc>
        <w:tc>
          <w:tcPr>
            <w:tcW w:w="2292" w:type="dxa"/>
          </w:tcPr>
          <w:p w14:paraId="25BE27F1" w14:textId="36D6386B"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szCs w:val="24"/>
              </w:rPr>
            </w:pPr>
            <w:r w:rsidRPr="00191852">
              <w:rPr>
                <w:szCs w:val="24"/>
              </w:rPr>
              <w:t>Prioridad</w:t>
            </w:r>
            <w:r w:rsidR="00D411AC" w:rsidRPr="00191852">
              <w:rPr>
                <w:szCs w:val="24"/>
              </w:rPr>
              <w:t>:</w:t>
            </w:r>
          </w:p>
        </w:tc>
        <w:tc>
          <w:tcPr>
            <w:tcW w:w="2292" w:type="dxa"/>
          </w:tcPr>
          <w:p w14:paraId="0B0F156E"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1</w:t>
            </w:r>
          </w:p>
        </w:tc>
      </w:tr>
      <w:tr w:rsidR="00500B3E" w:rsidRPr="00191852" w14:paraId="22541381"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820D24E" w14:textId="533F238E" w:rsidR="00500B3E" w:rsidRPr="00191852" w:rsidRDefault="00500B3E" w:rsidP="00191852">
            <w:pPr>
              <w:spacing w:line="360" w:lineRule="auto"/>
              <w:jc w:val="both"/>
              <w:rPr>
                <w:szCs w:val="24"/>
              </w:rPr>
            </w:pPr>
            <w:r w:rsidRPr="00191852">
              <w:rPr>
                <w:szCs w:val="24"/>
              </w:rPr>
              <w:t>Solicita</w:t>
            </w:r>
            <w:r w:rsidR="00D411AC" w:rsidRPr="00191852">
              <w:rPr>
                <w:szCs w:val="24"/>
              </w:rPr>
              <w:t>:</w:t>
            </w:r>
          </w:p>
        </w:tc>
        <w:tc>
          <w:tcPr>
            <w:tcW w:w="6875" w:type="dxa"/>
            <w:gridSpan w:val="3"/>
          </w:tcPr>
          <w:p w14:paraId="2E30D47A"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Agricultor Experto</w:t>
            </w:r>
          </w:p>
        </w:tc>
      </w:tr>
      <w:tr w:rsidR="00500B3E" w:rsidRPr="00191852" w14:paraId="6A32FFE9" w14:textId="77777777" w:rsidTr="005A41A3">
        <w:tc>
          <w:tcPr>
            <w:cnfStyle w:val="001000000000" w:firstRow="0" w:lastRow="0" w:firstColumn="1" w:lastColumn="0" w:oddVBand="0" w:evenVBand="0" w:oddHBand="0" w:evenHBand="0" w:firstRowFirstColumn="0" w:firstRowLastColumn="0" w:lastRowFirstColumn="0" w:lastRowLastColumn="0"/>
            <w:tcW w:w="2291" w:type="dxa"/>
          </w:tcPr>
          <w:p w14:paraId="0E7D04C6" w14:textId="77777777" w:rsidR="00500B3E" w:rsidRPr="00191852" w:rsidRDefault="00500B3E" w:rsidP="00191852">
            <w:pPr>
              <w:spacing w:line="360" w:lineRule="auto"/>
              <w:jc w:val="both"/>
              <w:rPr>
                <w:szCs w:val="24"/>
              </w:rPr>
            </w:pPr>
            <w:r w:rsidRPr="00191852">
              <w:rPr>
                <w:szCs w:val="24"/>
              </w:rPr>
              <w:t>Desarrolladores</w:t>
            </w:r>
          </w:p>
        </w:tc>
        <w:tc>
          <w:tcPr>
            <w:tcW w:w="6875" w:type="dxa"/>
            <w:gridSpan w:val="3"/>
          </w:tcPr>
          <w:p w14:paraId="6D2CC94A" w14:textId="77777777" w:rsidR="00500B3E" w:rsidRPr="00191852" w:rsidRDefault="00500B3E" w:rsidP="00191852">
            <w:pPr>
              <w:spacing w:line="360" w:lineRule="auto"/>
              <w:jc w:val="both"/>
              <w:cnfStyle w:val="000000000000" w:firstRow="0" w:lastRow="0" w:firstColumn="0" w:lastColumn="0" w:oddVBand="0" w:evenVBand="0" w:oddHBand="0" w:evenHBand="0" w:firstRowFirstColumn="0" w:firstRowLastColumn="0" w:lastRowFirstColumn="0" w:lastRowLastColumn="0"/>
              <w:rPr>
                <w:szCs w:val="24"/>
              </w:rPr>
            </w:pPr>
            <w:r w:rsidRPr="00191852">
              <w:rPr>
                <w:szCs w:val="24"/>
              </w:rPr>
              <w:t>Jorge Ortiz</w:t>
            </w:r>
          </w:p>
        </w:tc>
      </w:tr>
      <w:tr w:rsidR="00500B3E" w:rsidRPr="00191852" w14:paraId="1B7095AF"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1907A5E" w14:textId="77777777" w:rsidR="00500B3E" w:rsidRPr="00191852" w:rsidRDefault="00500B3E" w:rsidP="00191852">
            <w:pPr>
              <w:spacing w:line="360" w:lineRule="auto"/>
              <w:jc w:val="both"/>
              <w:rPr>
                <w:szCs w:val="24"/>
              </w:rPr>
            </w:pPr>
            <w:r w:rsidRPr="00191852">
              <w:rPr>
                <w:szCs w:val="24"/>
              </w:rPr>
              <w:t>Requerimiento:</w:t>
            </w:r>
          </w:p>
        </w:tc>
        <w:tc>
          <w:tcPr>
            <w:tcW w:w="6875" w:type="dxa"/>
            <w:gridSpan w:val="3"/>
          </w:tcPr>
          <w:p w14:paraId="5EB33121" w14:textId="1A32404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 xml:space="preserve">Visualizar los </w:t>
            </w:r>
            <w:r w:rsidR="00A72384" w:rsidRPr="00191852">
              <w:rPr>
                <w:szCs w:val="24"/>
              </w:rPr>
              <w:t>sensores</w:t>
            </w:r>
            <w:r w:rsidRPr="00191852">
              <w:rPr>
                <w:szCs w:val="24"/>
              </w:rPr>
              <w:t xml:space="preserve"> del dispositivo</w:t>
            </w:r>
          </w:p>
        </w:tc>
      </w:tr>
      <w:tr w:rsidR="00500B3E" w:rsidRPr="00191852" w14:paraId="32FCAF3A" w14:textId="77777777" w:rsidTr="005A41A3">
        <w:tc>
          <w:tcPr>
            <w:cnfStyle w:val="001000000000" w:firstRow="0" w:lastRow="0" w:firstColumn="1" w:lastColumn="0" w:oddVBand="0" w:evenVBand="0" w:oddHBand="0" w:evenHBand="0" w:firstRowFirstColumn="0" w:firstRowLastColumn="0" w:lastRowFirstColumn="0" w:lastRowLastColumn="0"/>
            <w:tcW w:w="9166" w:type="dxa"/>
            <w:gridSpan w:val="4"/>
          </w:tcPr>
          <w:p w14:paraId="492B141E" w14:textId="77777777" w:rsidR="00500B3E" w:rsidRPr="00191852" w:rsidRDefault="00500B3E" w:rsidP="00191852">
            <w:pPr>
              <w:spacing w:line="360" w:lineRule="auto"/>
              <w:jc w:val="both"/>
              <w:rPr>
                <w:szCs w:val="24"/>
              </w:rPr>
            </w:pPr>
            <w:r w:rsidRPr="00191852">
              <w:rPr>
                <w:szCs w:val="24"/>
              </w:rPr>
              <w:t>Descripción:</w:t>
            </w:r>
          </w:p>
          <w:p w14:paraId="14AFAFEC" w14:textId="77777777" w:rsidR="00500B3E" w:rsidRPr="00191852" w:rsidRDefault="00500B3E" w:rsidP="00191852">
            <w:pPr>
              <w:spacing w:line="360" w:lineRule="auto"/>
              <w:jc w:val="both"/>
              <w:rPr>
                <w:b w:val="0"/>
                <w:bCs w:val="0"/>
                <w:szCs w:val="24"/>
              </w:rPr>
            </w:pPr>
            <w:r w:rsidRPr="00191852">
              <w:rPr>
                <w:b w:val="0"/>
                <w:bCs w:val="0"/>
                <w:szCs w:val="24"/>
              </w:rPr>
              <w:t>El agricultor solicita la visualización de los datos del dispositivo mediante un dashboard en el sistema web.</w:t>
            </w:r>
          </w:p>
        </w:tc>
      </w:tr>
    </w:tbl>
    <w:p w14:paraId="22DB0A48" w14:textId="6F2E2FA8" w:rsidR="00500B3E" w:rsidRPr="00191852" w:rsidRDefault="001B606B" w:rsidP="00191852">
      <w:pPr>
        <w:spacing w:line="360" w:lineRule="auto"/>
        <w:jc w:val="right"/>
        <w:rPr>
          <w:szCs w:val="24"/>
        </w:rPr>
      </w:pPr>
      <w:r w:rsidRPr="00191852">
        <w:rPr>
          <w:szCs w:val="24"/>
        </w:rPr>
        <w:t>Fuente: Elaboración propia</w:t>
      </w:r>
    </w:p>
    <w:p w14:paraId="42862876" w14:textId="1AC5CF2D" w:rsidR="004742A7" w:rsidRPr="00191852" w:rsidRDefault="004742A7" w:rsidP="00191852">
      <w:pPr>
        <w:pStyle w:val="Descripcin"/>
        <w:keepNext/>
        <w:spacing w:line="360" w:lineRule="auto"/>
      </w:pPr>
      <w:r w:rsidRPr="00191852">
        <w:rPr>
          <w:i w:val="0"/>
          <w:iCs w:val="0"/>
        </w:rPr>
        <w:t xml:space="preserve">Tabla </w:t>
      </w:r>
      <w:r w:rsidRPr="00191852">
        <w:rPr>
          <w:i w:val="0"/>
          <w:iCs w:val="0"/>
        </w:rPr>
        <w:fldChar w:fldCharType="begin"/>
      </w:r>
      <w:r w:rsidRPr="00191852">
        <w:rPr>
          <w:i w:val="0"/>
          <w:iCs w:val="0"/>
        </w:rPr>
        <w:instrText xml:space="preserve"> SEQ Tabla \* ARABIC </w:instrText>
      </w:r>
      <w:r w:rsidRPr="00191852">
        <w:rPr>
          <w:i w:val="0"/>
          <w:iCs w:val="0"/>
        </w:rPr>
        <w:fldChar w:fldCharType="separate"/>
      </w:r>
      <w:r w:rsidR="00BE59F0" w:rsidRPr="00191852">
        <w:rPr>
          <w:i w:val="0"/>
          <w:iCs w:val="0"/>
          <w:noProof/>
        </w:rPr>
        <w:t>8</w:t>
      </w:r>
      <w:r w:rsidRPr="00191852">
        <w:rPr>
          <w:i w:val="0"/>
          <w:iCs w:val="0"/>
        </w:rPr>
        <w:fldChar w:fldCharType="end"/>
      </w:r>
      <w:r w:rsidRPr="00191852">
        <w:t>. Requerimiento para activación manual</w:t>
      </w:r>
    </w:p>
    <w:tbl>
      <w:tblPr>
        <w:tblStyle w:val="Tablanormal2"/>
        <w:tblW w:w="0" w:type="auto"/>
        <w:tblLook w:val="04A0" w:firstRow="1" w:lastRow="0" w:firstColumn="1" w:lastColumn="0" w:noHBand="0" w:noVBand="1"/>
      </w:tblPr>
      <w:tblGrid>
        <w:gridCol w:w="2291"/>
        <w:gridCol w:w="2291"/>
        <w:gridCol w:w="2292"/>
        <w:gridCol w:w="2292"/>
      </w:tblGrid>
      <w:tr w:rsidR="00500B3E" w:rsidRPr="00191852" w14:paraId="70E907F7" w14:textId="77777777" w:rsidTr="005A41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8262733" w14:textId="77777777" w:rsidR="00500B3E" w:rsidRPr="00191852" w:rsidRDefault="00500B3E" w:rsidP="00191852">
            <w:pPr>
              <w:spacing w:line="360" w:lineRule="auto"/>
              <w:jc w:val="both"/>
              <w:rPr>
                <w:szCs w:val="24"/>
              </w:rPr>
            </w:pPr>
            <w:r w:rsidRPr="00191852">
              <w:rPr>
                <w:szCs w:val="24"/>
              </w:rPr>
              <w:t>ID:</w:t>
            </w:r>
          </w:p>
        </w:tc>
        <w:tc>
          <w:tcPr>
            <w:tcW w:w="2291" w:type="dxa"/>
          </w:tcPr>
          <w:p w14:paraId="7ABAAE75"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AW-06</w:t>
            </w:r>
          </w:p>
        </w:tc>
        <w:tc>
          <w:tcPr>
            <w:tcW w:w="2292" w:type="dxa"/>
          </w:tcPr>
          <w:p w14:paraId="66C3C406"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szCs w:val="24"/>
              </w:rPr>
            </w:pPr>
            <w:r w:rsidRPr="00191852">
              <w:rPr>
                <w:szCs w:val="24"/>
              </w:rPr>
              <w:t>Prioridad</w:t>
            </w:r>
          </w:p>
        </w:tc>
        <w:tc>
          <w:tcPr>
            <w:tcW w:w="2292" w:type="dxa"/>
          </w:tcPr>
          <w:p w14:paraId="7F440E64"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5</w:t>
            </w:r>
          </w:p>
        </w:tc>
      </w:tr>
      <w:tr w:rsidR="00500B3E" w:rsidRPr="00191852" w14:paraId="52D45F51"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36E36F77" w14:textId="77777777" w:rsidR="00500B3E" w:rsidRPr="00191852" w:rsidRDefault="00500B3E" w:rsidP="00191852">
            <w:pPr>
              <w:spacing w:line="360" w:lineRule="auto"/>
              <w:jc w:val="both"/>
              <w:rPr>
                <w:szCs w:val="24"/>
              </w:rPr>
            </w:pPr>
            <w:r w:rsidRPr="00191852">
              <w:rPr>
                <w:szCs w:val="24"/>
              </w:rPr>
              <w:t>Solicita</w:t>
            </w:r>
          </w:p>
        </w:tc>
        <w:tc>
          <w:tcPr>
            <w:tcW w:w="6875" w:type="dxa"/>
            <w:gridSpan w:val="3"/>
          </w:tcPr>
          <w:p w14:paraId="4E37EEE3"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Agricultor Experto</w:t>
            </w:r>
          </w:p>
        </w:tc>
      </w:tr>
      <w:tr w:rsidR="00500B3E" w:rsidRPr="00191852" w14:paraId="5F4BDEEE" w14:textId="77777777" w:rsidTr="005A41A3">
        <w:tc>
          <w:tcPr>
            <w:cnfStyle w:val="001000000000" w:firstRow="0" w:lastRow="0" w:firstColumn="1" w:lastColumn="0" w:oddVBand="0" w:evenVBand="0" w:oddHBand="0" w:evenHBand="0" w:firstRowFirstColumn="0" w:firstRowLastColumn="0" w:lastRowFirstColumn="0" w:lastRowLastColumn="0"/>
            <w:tcW w:w="2291" w:type="dxa"/>
          </w:tcPr>
          <w:p w14:paraId="385992FF" w14:textId="77777777" w:rsidR="00500B3E" w:rsidRPr="00191852" w:rsidRDefault="00500B3E" w:rsidP="00191852">
            <w:pPr>
              <w:spacing w:line="360" w:lineRule="auto"/>
              <w:jc w:val="both"/>
              <w:rPr>
                <w:szCs w:val="24"/>
              </w:rPr>
            </w:pPr>
            <w:r w:rsidRPr="00191852">
              <w:rPr>
                <w:szCs w:val="24"/>
              </w:rPr>
              <w:t>Desarrolladores</w:t>
            </w:r>
          </w:p>
        </w:tc>
        <w:tc>
          <w:tcPr>
            <w:tcW w:w="6875" w:type="dxa"/>
            <w:gridSpan w:val="3"/>
          </w:tcPr>
          <w:p w14:paraId="5F69220B" w14:textId="77777777" w:rsidR="00500B3E" w:rsidRPr="00191852" w:rsidRDefault="00500B3E" w:rsidP="00191852">
            <w:pPr>
              <w:spacing w:line="360" w:lineRule="auto"/>
              <w:jc w:val="both"/>
              <w:cnfStyle w:val="000000000000" w:firstRow="0" w:lastRow="0" w:firstColumn="0" w:lastColumn="0" w:oddVBand="0" w:evenVBand="0" w:oddHBand="0" w:evenHBand="0" w:firstRowFirstColumn="0" w:firstRowLastColumn="0" w:lastRowFirstColumn="0" w:lastRowLastColumn="0"/>
              <w:rPr>
                <w:szCs w:val="24"/>
              </w:rPr>
            </w:pPr>
            <w:r w:rsidRPr="00191852">
              <w:rPr>
                <w:szCs w:val="24"/>
              </w:rPr>
              <w:t>Jorge Ortiz</w:t>
            </w:r>
          </w:p>
        </w:tc>
      </w:tr>
      <w:tr w:rsidR="00500B3E" w:rsidRPr="00191852" w14:paraId="687EFAA4"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7CB42F9E" w14:textId="77777777" w:rsidR="00500B3E" w:rsidRPr="00191852" w:rsidRDefault="00500B3E" w:rsidP="00191852">
            <w:pPr>
              <w:spacing w:line="360" w:lineRule="auto"/>
              <w:jc w:val="both"/>
              <w:rPr>
                <w:szCs w:val="24"/>
              </w:rPr>
            </w:pPr>
            <w:r w:rsidRPr="00191852">
              <w:rPr>
                <w:szCs w:val="24"/>
              </w:rPr>
              <w:t>Requerimiento:</w:t>
            </w:r>
          </w:p>
        </w:tc>
        <w:tc>
          <w:tcPr>
            <w:tcW w:w="6875" w:type="dxa"/>
            <w:gridSpan w:val="3"/>
          </w:tcPr>
          <w:p w14:paraId="2793B477"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Activar y desactivar un riego manual.</w:t>
            </w:r>
          </w:p>
        </w:tc>
      </w:tr>
      <w:tr w:rsidR="00500B3E" w:rsidRPr="00191852" w14:paraId="043688DB" w14:textId="77777777" w:rsidTr="005A41A3">
        <w:tc>
          <w:tcPr>
            <w:cnfStyle w:val="001000000000" w:firstRow="0" w:lastRow="0" w:firstColumn="1" w:lastColumn="0" w:oddVBand="0" w:evenVBand="0" w:oddHBand="0" w:evenHBand="0" w:firstRowFirstColumn="0" w:firstRowLastColumn="0" w:lastRowFirstColumn="0" w:lastRowLastColumn="0"/>
            <w:tcW w:w="9166" w:type="dxa"/>
            <w:gridSpan w:val="4"/>
          </w:tcPr>
          <w:p w14:paraId="6A62555E" w14:textId="77777777" w:rsidR="00500B3E" w:rsidRPr="00191852" w:rsidRDefault="00500B3E" w:rsidP="00191852">
            <w:pPr>
              <w:spacing w:line="360" w:lineRule="auto"/>
              <w:jc w:val="both"/>
              <w:rPr>
                <w:szCs w:val="24"/>
              </w:rPr>
            </w:pPr>
            <w:r w:rsidRPr="00191852">
              <w:rPr>
                <w:szCs w:val="24"/>
              </w:rPr>
              <w:t>Descripción:</w:t>
            </w:r>
          </w:p>
          <w:p w14:paraId="5971F7A6" w14:textId="77777777" w:rsidR="00500B3E" w:rsidRPr="00191852" w:rsidRDefault="00500B3E" w:rsidP="00191852">
            <w:pPr>
              <w:spacing w:line="360" w:lineRule="auto"/>
              <w:jc w:val="both"/>
              <w:rPr>
                <w:b w:val="0"/>
                <w:bCs w:val="0"/>
                <w:szCs w:val="24"/>
              </w:rPr>
            </w:pPr>
            <w:r w:rsidRPr="00191852">
              <w:rPr>
                <w:b w:val="0"/>
                <w:bCs w:val="0"/>
                <w:szCs w:val="24"/>
              </w:rPr>
              <w:t>El agricultor solicita la activación y desactivación del riego manualmente mediante su dashboard en el sistema web.</w:t>
            </w:r>
          </w:p>
        </w:tc>
      </w:tr>
    </w:tbl>
    <w:p w14:paraId="3B2CDC1A" w14:textId="3D2B85C3" w:rsidR="00500B3E" w:rsidRPr="00191852" w:rsidRDefault="004742A7" w:rsidP="00191852">
      <w:pPr>
        <w:spacing w:line="360" w:lineRule="auto"/>
        <w:jc w:val="right"/>
        <w:rPr>
          <w:szCs w:val="24"/>
        </w:rPr>
      </w:pPr>
      <w:r w:rsidRPr="00191852">
        <w:rPr>
          <w:szCs w:val="24"/>
        </w:rPr>
        <w:t>Fuente: Elaboración propia</w:t>
      </w:r>
    </w:p>
    <w:p w14:paraId="443B9A0C" w14:textId="070361AE" w:rsidR="00754BA8" w:rsidRPr="00191852" w:rsidRDefault="00754BA8" w:rsidP="00191852">
      <w:pPr>
        <w:pStyle w:val="Descripcin"/>
        <w:keepNext/>
        <w:spacing w:line="360" w:lineRule="auto"/>
      </w:pPr>
      <w:r w:rsidRPr="00191852">
        <w:rPr>
          <w:i w:val="0"/>
          <w:iCs w:val="0"/>
        </w:rPr>
        <w:t xml:space="preserve">Tabla </w:t>
      </w:r>
      <w:r w:rsidRPr="00191852">
        <w:rPr>
          <w:i w:val="0"/>
          <w:iCs w:val="0"/>
        </w:rPr>
        <w:fldChar w:fldCharType="begin"/>
      </w:r>
      <w:r w:rsidRPr="00191852">
        <w:rPr>
          <w:i w:val="0"/>
          <w:iCs w:val="0"/>
        </w:rPr>
        <w:instrText xml:space="preserve"> SEQ Tabla \* ARABIC </w:instrText>
      </w:r>
      <w:r w:rsidRPr="00191852">
        <w:rPr>
          <w:i w:val="0"/>
          <w:iCs w:val="0"/>
        </w:rPr>
        <w:fldChar w:fldCharType="separate"/>
      </w:r>
      <w:r w:rsidR="00BE59F0" w:rsidRPr="00191852">
        <w:rPr>
          <w:i w:val="0"/>
          <w:iCs w:val="0"/>
          <w:noProof/>
        </w:rPr>
        <w:t>9</w:t>
      </w:r>
      <w:r w:rsidRPr="00191852">
        <w:rPr>
          <w:i w:val="0"/>
          <w:iCs w:val="0"/>
        </w:rPr>
        <w:fldChar w:fldCharType="end"/>
      </w:r>
      <w:r w:rsidRPr="00191852">
        <w:rPr>
          <w:i w:val="0"/>
          <w:iCs w:val="0"/>
        </w:rPr>
        <w:t>.</w:t>
      </w:r>
      <w:r w:rsidRPr="00191852">
        <w:t xml:space="preserve"> Requerimiento para administrar plataformas</w:t>
      </w:r>
    </w:p>
    <w:tbl>
      <w:tblPr>
        <w:tblStyle w:val="Tablanormal2"/>
        <w:tblW w:w="0" w:type="auto"/>
        <w:tblLook w:val="04A0" w:firstRow="1" w:lastRow="0" w:firstColumn="1" w:lastColumn="0" w:noHBand="0" w:noVBand="1"/>
      </w:tblPr>
      <w:tblGrid>
        <w:gridCol w:w="2291"/>
        <w:gridCol w:w="2291"/>
        <w:gridCol w:w="2292"/>
        <w:gridCol w:w="2292"/>
      </w:tblGrid>
      <w:tr w:rsidR="00500B3E" w:rsidRPr="00191852" w14:paraId="1EDCF18F" w14:textId="77777777" w:rsidTr="005A41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304A12B" w14:textId="77777777" w:rsidR="00500B3E" w:rsidRPr="00191852" w:rsidRDefault="00500B3E" w:rsidP="00191852">
            <w:pPr>
              <w:spacing w:line="360" w:lineRule="auto"/>
              <w:jc w:val="both"/>
              <w:rPr>
                <w:szCs w:val="24"/>
              </w:rPr>
            </w:pPr>
            <w:r w:rsidRPr="00191852">
              <w:rPr>
                <w:szCs w:val="24"/>
              </w:rPr>
              <w:t>ID:</w:t>
            </w:r>
          </w:p>
        </w:tc>
        <w:tc>
          <w:tcPr>
            <w:tcW w:w="2291" w:type="dxa"/>
          </w:tcPr>
          <w:p w14:paraId="23A7D2A7"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AW-07</w:t>
            </w:r>
          </w:p>
        </w:tc>
        <w:tc>
          <w:tcPr>
            <w:tcW w:w="2292" w:type="dxa"/>
          </w:tcPr>
          <w:p w14:paraId="784916F3"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szCs w:val="24"/>
              </w:rPr>
            </w:pPr>
            <w:r w:rsidRPr="00191852">
              <w:rPr>
                <w:szCs w:val="24"/>
              </w:rPr>
              <w:t>Prioridad</w:t>
            </w:r>
          </w:p>
        </w:tc>
        <w:tc>
          <w:tcPr>
            <w:tcW w:w="2292" w:type="dxa"/>
          </w:tcPr>
          <w:p w14:paraId="270250A8"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2</w:t>
            </w:r>
          </w:p>
        </w:tc>
      </w:tr>
      <w:tr w:rsidR="00500B3E" w:rsidRPr="00191852" w14:paraId="0DB5E0FB"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1D2BBB17" w14:textId="77777777" w:rsidR="00500B3E" w:rsidRPr="00191852" w:rsidRDefault="00500B3E" w:rsidP="00191852">
            <w:pPr>
              <w:spacing w:line="360" w:lineRule="auto"/>
              <w:jc w:val="both"/>
              <w:rPr>
                <w:szCs w:val="24"/>
              </w:rPr>
            </w:pPr>
            <w:r w:rsidRPr="00191852">
              <w:rPr>
                <w:szCs w:val="24"/>
              </w:rPr>
              <w:t>Solicita</w:t>
            </w:r>
          </w:p>
        </w:tc>
        <w:tc>
          <w:tcPr>
            <w:tcW w:w="6875" w:type="dxa"/>
            <w:gridSpan w:val="3"/>
          </w:tcPr>
          <w:p w14:paraId="31B5276A"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Agricultor Experto</w:t>
            </w:r>
          </w:p>
        </w:tc>
      </w:tr>
      <w:tr w:rsidR="00500B3E" w:rsidRPr="00191852" w14:paraId="797CA71A" w14:textId="77777777" w:rsidTr="005A41A3">
        <w:tc>
          <w:tcPr>
            <w:cnfStyle w:val="001000000000" w:firstRow="0" w:lastRow="0" w:firstColumn="1" w:lastColumn="0" w:oddVBand="0" w:evenVBand="0" w:oddHBand="0" w:evenHBand="0" w:firstRowFirstColumn="0" w:firstRowLastColumn="0" w:lastRowFirstColumn="0" w:lastRowLastColumn="0"/>
            <w:tcW w:w="2291" w:type="dxa"/>
          </w:tcPr>
          <w:p w14:paraId="1584BE00" w14:textId="77777777" w:rsidR="00500B3E" w:rsidRPr="00191852" w:rsidRDefault="00500B3E" w:rsidP="00191852">
            <w:pPr>
              <w:spacing w:line="360" w:lineRule="auto"/>
              <w:jc w:val="both"/>
              <w:rPr>
                <w:szCs w:val="24"/>
              </w:rPr>
            </w:pPr>
            <w:r w:rsidRPr="00191852">
              <w:rPr>
                <w:szCs w:val="24"/>
              </w:rPr>
              <w:t>Desarrolladores</w:t>
            </w:r>
          </w:p>
        </w:tc>
        <w:tc>
          <w:tcPr>
            <w:tcW w:w="6875" w:type="dxa"/>
            <w:gridSpan w:val="3"/>
          </w:tcPr>
          <w:p w14:paraId="2079BE0C" w14:textId="77777777" w:rsidR="00500B3E" w:rsidRPr="00191852" w:rsidRDefault="00500B3E" w:rsidP="00191852">
            <w:pPr>
              <w:spacing w:line="360" w:lineRule="auto"/>
              <w:jc w:val="both"/>
              <w:cnfStyle w:val="000000000000" w:firstRow="0" w:lastRow="0" w:firstColumn="0" w:lastColumn="0" w:oddVBand="0" w:evenVBand="0" w:oddHBand="0" w:evenHBand="0" w:firstRowFirstColumn="0" w:firstRowLastColumn="0" w:lastRowFirstColumn="0" w:lastRowLastColumn="0"/>
              <w:rPr>
                <w:szCs w:val="24"/>
              </w:rPr>
            </w:pPr>
            <w:r w:rsidRPr="00191852">
              <w:rPr>
                <w:szCs w:val="24"/>
              </w:rPr>
              <w:t>Jorge Ortiz</w:t>
            </w:r>
          </w:p>
        </w:tc>
      </w:tr>
      <w:tr w:rsidR="00500B3E" w:rsidRPr="00191852" w14:paraId="0DEDE28E"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3E237AFE" w14:textId="77777777" w:rsidR="00500B3E" w:rsidRPr="00191852" w:rsidRDefault="00500B3E" w:rsidP="00191852">
            <w:pPr>
              <w:spacing w:line="360" w:lineRule="auto"/>
              <w:jc w:val="both"/>
              <w:rPr>
                <w:szCs w:val="24"/>
              </w:rPr>
            </w:pPr>
            <w:r w:rsidRPr="00191852">
              <w:rPr>
                <w:szCs w:val="24"/>
              </w:rPr>
              <w:t>Requerimiento:</w:t>
            </w:r>
          </w:p>
        </w:tc>
        <w:tc>
          <w:tcPr>
            <w:tcW w:w="6875" w:type="dxa"/>
            <w:gridSpan w:val="3"/>
          </w:tcPr>
          <w:p w14:paraId="72324780"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Administrar la plataforma y sus siembras</w:t>
            </w:r>
          </w:p>
        </w:tc>
      </w:tr>
      <w:tr w:rsidR="00500B3E" w:rsidRPr="00191852" w14:paraId="27B3C165" w14:textId="77777777" w:rsidTr="005A41A3">
        <w:tc>
          <w:tcPr>
            <w:cnfStyle w:val="001000000000" w:firstRow="0" w:lastRow="0" w:firstColumn="1" w:lastColumn="0" w:oddVBand="0" w:evenVBand="0" w:oddHBand="0" w:evenHBand="0" w:firstRowFirstColumn="0" w:firstRowLastColumn="0" w:lastRowFirstColumn="0" w:lastRowLastColumn="0"/>
            <w:tcW w:w="9166" w:type="dxa"/>
            <w:gridSpan w:val="4"/>
          </w:tcPr>
          <w:p w14:paraId="7A19082C" w14:textId="77777777" w:rsidR="00500B3E" w:rsidRPr="00191852" w:rsidRDefault="00500B3E" w:rsidP="00191852">
            <w:pPr>
              <w:spacing w:line="360" w:lineRule="auto"/>
              <w:jc w:val="both"/>
              <w:rPr>
                <w:szCs w:val="24"/>
              </w:rPr>
            </w:pPr>
            <w:r w:rsidRPr="00191852">
              <w:rPr>
                <w:szCs w:val="24"/>
              </w:rPr>
              <w:t>Descripción:</w:t>
            </w:r>
          </w:p>
          <w:p w14:paraId="2D5B6EBB" w14:textId="77777777" w:rsidR="00500B3E" w:rsidRPr="00191852" w:rsidRDefault="00500B3E" w:rsidP="00191852">
            <w:pPr>
              <w:spacing w:line="360" w:lineRule="auto"/>
              <w:jc w:val="both"/>
              <w:rPr>
                <w:b w:val="0"/>
                <w:bCs w:val="0"/>
                <w:szCs w:val="24"/>
              </w:rPr>
            </w:pPr>
            <w:r w:rsidRPr="00191852">
              <w:rPr>
                <w:b w:val="0"/>
                <w:bCs w:val="0"/>
                <w:szCs w:val="24"/>
              </w:rPr>
              <w:t>El agricultor solicita la gestión de la plataforma y sus siembras en el sistema web.</w:t>
            </w:r>
          </w:p>
        </w:tc>
      </w:tr>
    </w:tbl>
    <w:p w14:paraId="244DD8FD" w14:textId="32A9DA59" w:rsidR="00500B3E" w:rsidRPr="00191852" w:rsidRDefault="00754BA8" w:rsidP="00191852">
      <w:pPr>
        <w:spacing w:line="360" w:lineRule="auto"/>
        <w:jc w:val="right"/>
        <w:rPr>
          <w:szCs w:val="24"/>
        </w:rPr>
      </w:pPr>
      <w:r w:rsidRPr="00191852">
        <w:rPr>
          <w:szCs w:val="24"/>
        </w:rPr>
        <w:t>Fuente: Elaboración propia</w:t>
      </w:r>
    </w:p>
    <w:p w14:paraId="21B06087" w14:textId="2357DA30" w:rsidR="004D3E69" w:rsidRPr="00191852" w:rsidRDefault="004D3E69" w:rsidP="00191852">
      <w:pPr>
        <w:pStyle w:val="Descripcin"/>
        <w:keepNext/>
        <w:spacing w:line="360" w:lineRule="auto"/>
      </w:pPr>
      <w:r w:rsidRPr="00191852">
        <w:lastRenderedPageBreak/>
        <w:t xml:space="preserve">Tabla </w:t>
      </w:r>
      <w:fldSimple w:instr=" SEQ Tabla \* ARABIC ">
        <w:r w:rsidR="00BE59F0" w:rsidRPr="00191852">
          <w:rPr>
            <w:noProof/>
          </w:rPr>
          <w:t>10</w:t>
        </w:r>
      </w:fldSimple>
      <w:r w:rsidRPr="00191852">
        <w:t>. Requerimiento para reportes de los sensores</w:t>
      </w:r>
    </w:p>
    <w:tbl>
      <w:tblPr>
        <w:tblStyle w:val="Tablanormal2"/>
        <w:tblW w:w="0" w:type="auto"/>
        <w:tblLook w:val="04A0" w:firstRow="1" w:lastRow="0" w:firstColumn="1" w:lastColumn="0" w:noHBand="0" w:noVBand="1"/>
      </w:tblPr>
      <w:tblGrid>
        <w:gridCol w:w="2291"/>
        <w:gridCol w:w="2291"/>
        <w:gridCol w:w="2292"/>
        <w:gridCol w:w="2292"/>
      </w:tblGrid>
      <w:tr w:rsidR="00500B3E" w:rsidRPr="00191852" w14:paraId="3563D698" w14:textId="77777777" w:rsidTr="005A41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598A17A2" w14:textId="77777777" w:rsidR="00500B3E" w:rsidRPr="00191852" w:rsidRDefault="00500B3E" w:rsidP="00191852">
            <w:pPr>
              <w:spacing w:line="360" w:lineRule="auto"/>
              <w:jc w:val="both"/>
              <w:rPr>
                <w:szCs w:val="24"/>
              </w:rPr>
            </w:pPr>
            <w:r w:rsidRPr="00191852">
              <w:rPr>
                <w:szCs w:val="24"/>
              </w:rPr>
              <w:t>ID:</w:t>
            </w:r>
          </w:p>
        </w:tc>
        <w:tc>
          <w:tcPr>
            <w:tcW w:w="2291" w:type="dxa"/>
          </w:tcPr>
          <w:p w14:paraId="21B984C2" w14:textId="7E00DE36"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AW-0</w:t>
            </w:r>
            <w:r w:rsidR="00B14A11" w:rsidRPr="00191852">
              <w:rPr>
                <w:b w:val="0"/>
                <w:bCs w:val="0"/>
                <w:szCs w:val="24"/>
              </w:rPr>
              <w:t>8</w:t>
            </w:r>
          </w:p>
        </w:tc>
        <w:tc>
          <w:tcPr>
            <w:tcW w:w="2292" w:type="dxa"/>
          </w:tcPr>
          <w:p w14:paraId="6526D752"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szCs w:val="24"/>
              </w:rPr>
            </w:pPr>
            <w:r w:rsidRPr="00191852">
              <w:rPr>
                <w:szCs w:val="24"/>
              </w:rPr>
              <w:t>Prioridad</w:t>
            </w:r>
          </w:p>
        </w:tc>
        <w:tc>
          <w:tcPr>
            <w:tcW w:w="2292" w:type="dxa"/>
          </w:tcPr>
          <w:p w14:paraId="1E1F649E"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5</w:t>
            </w:r>
          </w:p>
        </w:tc>
      </w:tr>
      <w:tr w:rsidR="00500B3E" w:rsidRPr="00191852" w14:paraId="2733BF39"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522C4CD9" w14:textId="77777777" w:rsidR="00500B3E" w:rsidRPr="00191852" w:rsidRDefault="00500B3E" w:rsidP="00191852">
            <w:pPr>
              <w:spacing w:line="360" w:lineRule="auto"/>
              <w:jc w:val="both"/>
              <w:rPr>
                <w:szCs w:val="24"/>
              </w:rPr>
            </w:pPr>
            <w:r w:rsidRPr="00191852">
              <w:rPr>
                <w:szCs w:val="24"/>
              </w:rPr>
              <w:t>Solicita</w:t>
            </w:r>
          </w:p>
        </w:tc>
        <w:tc>
          <w:tcPr>
            <w:tcW w:w="6875" w:type="dxa"/>
            <w:gridSpan w:val="3"/>
          </w:tcPr>
          <w:p w14:paraId="088D138D"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Agricultor Experto</w:t>
            </w:r>
          </w:p>
        </w:tc>
      </w:tr>
      <w:tr w:rsidR="00500B3E" w:rsidRPr="00191852" w14:paraId="385F77A1" w14:textId="77777777" w:rsidTr="005A41A3">
        <w:tc>
          <w:tcPr>
            <w:cnfStyle w:val="001000000000" w:firstRow="0" w:lastRow="0" w:firstColumn="1" w:lastColumn="0" w:oddVBand="0" w:evenVBand="0" w:oddHBand="0" w:evenHBand="0" w:firstRowFirstColumn="0" w:firstRowLastColumn="0" w:lastRowFirstColumn="0" w:lastRowLastColumn="0"/>
            <w:tcW w:w="2291" w:type="dxa"/>
          </w:tcPr>
          <w:p w14:paraId="073BADA0" w14:textId="77777777" w:rsidR="00500B3E" w:rsidRPr="00191852" w:rsidRDefault="00500B3E" w:rsidP="00191852">
            <w:pPr>
              <w:spacing w:line="360" w:lineRule="auto"/>
              <w:jc w:val="both"/>
              <w:rPr>
                <w:szCs w:val="24"/>
              </w:rPr>
            </w:pPr>
            <w:r w:rsidRPr="00191852">
              <w:rPr>
                <w:szCs w:val="24"/>
              </w:rPr>
              <w:t>Desarrolladores</w:t>
            </w:r>
          </w:p>
        </w:tc>
        <w:tc>
          <w:tcPr>
            <w:tcW w:w="6875" w:type="dxa"/>
            <w:gridSpan w:val="3"/>
          </w:tcPr>
          <w:p w14:paraId="17808448" w14:textId="77777777" w:rsidR="00500B3E" w:rsidRPr="00191852" w:rsidRDefault="00500B3E" w:rsidP="00191852">
            <w:pPr>
              <w:spacing w:line="360" w:lineRule="auto"/>
              <w:jc w:val="both"/>
              <w:cnfStyle w:val="000000000000" w:firstRow="0" w:lastRow="0" w:firstColumn="0" w:lastColumn="0" w:oddVBand="0" w:evenVBand="0" w:oddHBand="0" w:evenHBand="0" w:firstRowFirstColumn="0" w:firstRowLastColumn="0" w:lastRowFirstColumn="0" w:lastRowLastColumn="0"/>
              <w:rPr>
                <w:szCs w:val="24"/>
              </w:rPr>
            </w:pPr>
            <w:r w:rsidRPr="00191852">
              <w:rPr>
                <w:szCs w:val="24"/>
              </w:rPr>
              <w:t>Jorge Ortiz</w:t>
            </w:r>
          </w:p>
        </w:tc>
      </w:tr>
      <w:tr w:rsidR="00500B3E" w:rsidRPr="00191852" w14:paraId="493013FC"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17D1B2D" w14:textId="77777777" w:rsidR="00500B3E" w:rsidRPr="00191852" w:rsidRDefault="00500B3E" w:rsidP="00191852">
            <w:pPr>
              <w:spacing w:line="360" w:lineRule="auto"/>
              <w:jc w:val="both"/>
              <w:rPr>
                <w:szCs w:val="24"/>
              </w:rPr>
            </w:pPr>
            <w:r w:rsidRPr="00191852">
              <w:rPr>
                <w:szCs w:val="24"/>
              </w:rPr>
              <w:t>Requerimiento:</w:t>
            </w:r>
          </w:p>
        </w:tc>
        <w:tc>
          <w:tcPr>
            <w:tcW w:w="6875" w:type="dxa"/>
            <w:gridSpan w:val="3"/>
          </w:tcPr>
          <w:p w14:paraId="77887652"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Visualizar los datos de los sensores en una tabla</w:t>
            </w:r>
          </w:p>
        </w:tc>
      </w:tr>
      <w:tr w:rsidR="00500B3E" w:rsidRPr="00191852" w14:paraId="511ECD6C" w14:textId="77777777" w:rsidTr="005A41A3">
        <w:tc>
          <w:tcPr>
            <w:cnfStyle w:val="001000000000" w:firstRow="0" w:lastRow="0" w:firstColumn="1" w:lastColumn="0" w:oddVBand="0" w:evenVBand="0" w:oddHBand="0" w:evenHBand="0" w:firstRowFirstColumn="0" w:firstRowLastColumn="0" w:lastRowFirstColumn="0" w:lastRowLastColumn="0"/>
            <w:tcW w:w="9166" w:type="dxa"/>
            <w:gridSpan w:val="4"/>
          </w:tcPr>
          <w:p w14:paraId="547B8F79" w14:textId="77777777" w:rsidR="00500B3E" w:rsidRPr="00191852" w:rsidRDefault="00500B3E" w:rsidP="00191852">
            <w:pPr>
              <w:spacing w:line="360" w:lineRule="auto"/>
              <w:jc w:val="both"/>
              <w:rPr>
                <w:szCs w:val="24"/>
              </w:rPr>
            </w:pPr>
            <w:r w:rsidRPr="00191852">
              <w:rPr>
                <w:szCs w:val="24"/>
              </w:rPr>
              <w:t>Descripción:</w:t>
            </w:r>
          </w:p>
          <w:p w14:paraId="233C0880" w14:textId="08052B4B" w:rsidR="00500B3E" w:rsidRPr="00B5086E" w:rsidRDefault="00D4730E" w:rsidP="00191852">
            <w:pPr>
              <w:spacing w:line="360" w:lineRule="auto"/>
              <w:jc w:val="both"/>
              <w:rPr>
                <w:b w:val="0"/>
                <w:bCs w:val="0"/>
                <w:szCs w:val="24"/>
              </w:rPr>
            </w:pPr>
            <w:r w:rsidRPr="00B5086E">
              <w:rPr>
                <w:b w:val="0"/>
                <w:bCs w:val="0"/>
                <w:szCs w:val="24"/>
              </w:rPr>
              <w:t>Visualizar los datos de los sensores en una tabla</w:t>
            </w:r>
          </w:p>
        </w:tc>
      </w:tr>
    </w:tbl>
    <w:p w14:paraId="25BB878C" w14:textId="2B8FB92C" w:rsidR="00500B3E" w:rsidRPr="00191852" w:rsidRDefault="004D3E69" w:rsidP="00191852">
      <w:pPr>
        <w:spacing w:line="360" w:lineRule="auto"/>
        <w:jc w:val="right"/>
        <w:rPr>
          <w:szCs w:val="24"/>
        </w:rPr>
      </w:pPr>
      <w:r w:rsidRPr="00191852">
        <w:rPr>
          <w:szCs w:val="24"/>
        </w:rPr>
        <w:t>Fuente: Elaboración propia</w:t>
      </w:r>
    </w:p>
    <w:p w14:paraId="1817876B" w14:textId="00894583" w:rsidR="004D3E69" w:rsidRPr="00191852" w:rsidRDefault="004D3E69" w:rsidP="00191852">
      <w:pPr>
        <w:pStyle w:val="Descripcin"/>
        <w:keepNext/>
        <w:spacing w:line="360" w:lineRule="auto"/>
      </w:pPr>
      <w:r w:rsidRPr="00191852">
        <w:rPr>
          <w:i w:val="0"/>
          <w:iCs w:val="0"/>
        </w:rPr>
        <w:t xml:space="preserve">Tabla </w:t>
      </w:r>
      <w:r w:rsidRPr="00191852">
        <w:rPr>
          <w:i w:val="0"/>
          <w:iCs w:val="0"/>
        </w:rPr>
        <w:fldChar w:fldCharType="begin"/>
      </w:r>
      <w:r w:rsidRPr="00191852">
        <w:rPr>
          <w:i w:val="0"/>
          <w:iCs w:val="0"/>
        </w:rPr>
        <w:instrText xml:space="preserve"> SEQ Tabla \* ARABIC </w:instrText>
      </w:r>
      <w:r w:rsidRPr="00191852">
        <w:rPr>
          <w:i w:val="0"/>
          <w:iCs w:val="0"/>
        </w:rPr>
        <w:fldChar w:fldCharType="separate"/>
      </w:r>
      <w:r w:rsidR="00BE59F0" w:rsidRPr="00191852">
        <w:rPr>
          <w:i w:val="0"/>
          <w:iCs w:val="0"/>
          <w:noProof/>
        </w:rPr>
        <w:t>11</w:t>
      </w:r>
      <w:r w:rsidRPr="00191852">
        <w:rPr>
          <w:i w:val="0"/>
          <w:iCs w:val="0"/>
        </w:rPr>
        <w:fldChar w:fldCharType="end"/>
      </w:r>
      <w:r w:rsidRPr="00191852">
        <w:t>. Requerimiento para visualizar el historial de riego.</w:t>
      </w:r>
    </w:p>
    <w:tbl>
      <w:tblPr>
        <w:tblStyle w:val="Tablanormal2"/>
        <w:tblW w:w="0" w:type="auto"/>
        <w:tblLook w:val="04A0" w:firstRow="1" w:lastRow="0" w:firstColumn="1" w:lastColumn="0" w:noHBand="0" w:noVBand="1"/>
      </w:tblPr>
      <w:tblGrid>
        <w:gridCol w:w="2291"/>
        <w:gridCol w:w="2291"/>
        <w:gridCol w:w="2292"/>
        <w:gridCol w:w="2292"/>
      </w:tblGrid>
      <w:tr w:rsidR="00500B3E" w:rsidRPr="00191852" w14:paraId="608C68C3" w14:textId="77777777" w:rsidTr="005A41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264BBB23" w14:textId="77777777" w:rsidR="00500B3E" w:rsidRPr="00191852" w:rsidRDefault="00500B3E" w:rsidP="00191852">
            <w:pPr>
              <w:spacing w:line="360" w:lineRule="auto"/>
              <w:jc w:val="both"/>
              <w:rPr>
                <w:szCs w:val="24"/>
              </w:rPr>
            </w:pPr>
            <w:r w:rsidRPr="00191852">
              <w:rPr>
                <w:szCs w:val="24"/>
              </w:rPr>
              <w:t>ID:</w:t>
            </w:r>
          </w:p>
        </w:tc>
        <w:tc>
          <w:tcPr>
            <w:tcW w:w="2291" w:type="dxa"/>
          </w:tcPr>
          <w:p w14:paraId="4256E6CF" w14:textId="1D942B45"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AW-</w:t>
            </w:r>
            <w:r w:rsidR="00B14A11" w:rsidRPr="00191852">
              <w:rPr>
                <w:b w:val="0"/>
                <w:bCs w:val="0"/>
                <w:szCs w:val="24"/>
              </w:rPr>
              <w:t>9</w:t>
            </w:r>
          </w:p>
        </w:tc>
        <w:tc>
          <w:tcPr>
            <w:tcW w:w="2292" w:type="dxa"/>
          </w:tcPr>
          <w:p w14:paraId="1AE17CC7"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szCs w:val="24"/>
              </w:rPr>
            </w:pPr>
            <w:r w:rsidRPr="00191852">
              <w:rPr>
                <w:szCs w:val="24"/>
              </w:rPr>
              <w:t>Prioridad</w:t>
            </w:r>
          </w:p>
        </w:tc>
        <w:tc>
          <w:tcPr>
            <w:tcW w:w="2292" w:type="dxa"/>
          </w:tcPr>
          <w:p w14:paraId="577C8F25"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5</w:t>
            </w:r>
          </w:p>
        </w:tc>
      </w:tr>
      <w:tr w:rsidR="00500B3E" w:rsidRPr="00191852" w14:paraId="56D0219D"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059BF761" w14:textId="77777777" w:rsidR="00500B3E" w:rsidRPr="00191852" w:rsidRDefault="00500B3E" w:rsidP="00191852">
            <w:pPr>
              <w:spacing w:line="360" w:lineRule="auto"/>
              <w:jc w:val="both"/>
              <w:rPr>
                <w:szCs w:val="24"/>
              </w:rPr>
            </w:pPr>
            <w:r w:rsidRPr="00191852">
              <w:rPr>
                <w:szCs w:val="24"/>
              </w:rPr>
              <w:t>Solicita</w:t>
            </w:r>
          </w:p>
        </w:tc>
        <w:tc>
          <w:tcPr>
            <w:tcW w:w="6875" w:type="dxa"/>
            <w:gridSpan w:val="3"/>
          </w:tcPr>
          <w:p w14:paraId="4B6E055A"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Agricultor Experto</w:t>
            </w:r>
          </w:p>
        </w:tc>
      </w:tr>
      <w:tr w:rsidR="00500B3E" w:rsidRPr="00191852" w14:paraId="247F4942" w14:textId="77777777" w:rsidTr="005A41A3">
        <w:tc>
          <w:tcPr>
            <w:cnfStyle w:val="001000000000" w:firstRow="0" w:lastRow="0" w:firstColumn="1" w:lastColumn="0" w:oddVBand="0" w:evenVBand="0" w:oddHBand="0" w:evenHBand="0" w:firstRowFirstColumn="0" w:firstRowLastColumn="0" w:lastRowFirstColumn="0" w:lastRowLastColumn="0"/>
            <w:tcW w:w="2291" w:type="dxa"/>
          </w:tcPr>
          <w:p w14:paraId="09A66EA9" w14:textId="77777777" w:rsidR="00500B3E" w:rsidRPr="00191852" w:rsidRDefault="00500B3E" w:rsidP="00191852">
            <w:pPr>
              <w:spacing w:line="360" w:lineRule="auto"/>
              <w:jc w:val="both"/>
              <w:rPr>
                <w:szCs w:val="24"/>
              </w:rPr>
            </w:pPr>
            <w:r w:rsidRPr="00191852">
              <w:rPr>
                <w:szCs w:val="24"/>
              </w:rPr>
              <w:t>Desarrolladores</w:t>
            </w:r>
          </w:p>
        </w:tc>
        <w:tc>
          <w:tcPr>
            <w:tcW w:w="6875" w:type="dxa"/>
            <w:gridSpan w:val="3"/>
          </w:tcPr>
          <w:p w14:paraId="50F00F14" w14:textId="77777777" w:rsidR="00500B3E" w:rsidRPr="00191852" w:rsidRDefault="00500B3E" w:rsidP="00191852">
            <w:pPr>
              <w:spacing w:line="360" w:lineRule="auto"/>
              <w:jc w:val="both"/>
              <w:cnfStyle w:val="000000000000" w:firstRow="0" w:lastRow="0" w:firstColumn="0" w:lastColumn="0" w:oddVBand="0" w:evenVBand="0" w:oddHBand="0" w:evenHBand="0" w:firstRowFirstColumn="0" w:firstRowLastColumn="0" w:lastRowFirstColumn="0" w:lastRowLastColumn="0"/>
              <w:rPr>
                <w:szCs w:val="24"/>
              </w:rPr>
            </w:pPr>
            <w:r w:rsidRPr="00191852">
              <w:rPr>
                <w:szCs w:val="24"/>
              </w:rPr>
              <w:t>Jorge Ortiz</w:t>
            </w:r>
          </w:p>
        </w:tc>
      </w:tr>
      <w:tr w:rsidR="00500B3E" w:rsidRPr="00191852" w14:paraId="010BE86D"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22A3E65" w14:textId="77777777" w:rsidR="00500B3E" w:rsidRPr="00191852" w:rsidRDefault="00500B3E" w:rsidP="00191852">
            <w:pPr>
              <w:spacing w:line="360" w:lineRule="auto"/>
              <w:jc w:val="both"/>
              <w:rPr>
                <w:szCs w:val="24"/>
              </w:rPr>
            </w:pPr>
            <w:r w:rsidRPr="00191852">
              <w:rPr>
                <w:szCs w:val="24"/>
              </w:rPr>
              <w:t>Requerimiento:</w:t>
            </w:r>
          </w:p>
        </w:tc>
        <w:tc>
          <w:tcPr>
            <w:tcW w:w="6875" w:type="dxa"/>
            <w:gridSpan w:val="3"/>
          </w:tcPr>
          <w:p w14:paraId="69A8853A"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Visualizar un historial de riego</w:t>
            </w:r>
          </w:p>
        </w:tc>
      </w:tr>
      <w:tr w:rsidR="00500B3E" w:rsidRPr="00191852" w14:paraId="7309EC79" w14:textId="77777777" w:rsidTr="005A41A3">
        <w:tc>
          <w:tcPr>
            <w:cnfStyle w:val="001000000000" w:firstRow="0" w:lastRow="0" w:firstColumn="1" w:lastColumn="0" w:oddVBand="0" w:evenVBand="0" w:oddHBand="0" w:evenHBand="0" w:firstRowFirstColumn="0" w:firstRowLastColumn="0" w:lastRowFirstColumn="0" w:lastRowLastColumn="0"/>
            <w:tcW w:w="9166" w:type="dxa"/>
            <w:gridSpan w:val="4"/>
          </w:tcPr>
          <w:p w14:paraId="40E055B8" w14:textId="77777777" w:rsidR="00500B3E" w:rsidRPr="00191852" w:rsidRDefault="00500B3E" w:rsidP="00191852">
            <w:pPr>
              <w:spacing w:line="360" w:lineRule="auto"/>
              <w:jc w:val="both"/>
              <w:rPr>
                <w:szCs w:val="24"/>
              </w:rPr>
            </w:pPr>
            <w:r w:rsidRPr="00191852">
              <w:rPr>
                <w:szCs w:val="24"/>
              </w:rPr>
              <w:t>Descripción:</w:t>
            </w:r>
          </w:p>
          <w:p w14:paraId="79454F8E" w14:textId="77777777" w:rsidR="00500B3E" w:rsidRPr="00191852" w:rsidRDefault="00500B3E" w:rsidP="00191852">
            <w:pPr>
              <w:spacing w:line="360" w:lineRule="auto"/>
              <w:jc w:val="both"/>
              <w:rPr>
                <w:b w:val="0"/>
                <w:bCs w:val="0"/>
                <w:szCs w:val="24"/>
              </w:rPr>
            </w:pPr>
            <w:r w:rsidRPr="00191852">
              <w:rPr>
                <w:b w:val="0"/>
                <w:bCs w:val="0"/>
                <w:szCs w:val="24"/>
              </w:rPr>
              <w:t>El agricultor solicita la visualización de un historial de riego para verificar que días se han regado en el sistema web.</w:t>
            </w:r>
          </w:p>
        </w:tc>
      </w:tr>
    </w:tbl>
    <w:p w14:paraId="5EC1E1C1" w14:textId="4EB039F5" w:rsidR="00500B3E" w:rsidRPr="00191852" w:rsidRDefault="004D3E69" w:rsidP="00191852">
      <w:pPr>
        <w:spacing w:line="360" w:lineRule="auto"/>
        <w:jc w:val="right"/>
        <w:rPr>
          <w:szCs w:val="24"/>
        </w:rPr>
      </w:pPr>
      <w:r w:rsidRPr="00191852">
        <w:rPr>
          <w:szCs w:val="24"/>
        </w:rPr>
        <w:t>Fuente: Elaboración propia</w:t>
      </w:r>
    </w:p>
    <w:p w14:paraId="4EFE966F" w14:textId="0B7DCA44" w:rsidR="00500B3E" w:rsidRPr="00191852" w:rsidRDefault="00500B3E" w:rsidP="00191852">
      <w:pPr>
        <w:pStyle w:val="Ttulo4"/>
        <w:spacing w:line="360" w:lineRule="auto"/>
        <w:rPr>
          <w:i w:val="0"/>
          <w:iCs w:val="0"/>
          <w:szCs w:val="24"/>
        </w:rPr>
      </w:pPr>
      <w:r w:rsidRPr="00191852">
        <w:rPr>
          <w:szCs w:val="24"/>
        </w:rPr>
        <w:t xml:space="preserve"> Requerimientos No Funcionales</w:t>
      </w:r>
    </w:p>
    <w:p w14:paraId="76DB2475" w14:textId="2D008BD6" w:rsidR="00F12751" w:rsidRPr="00191852" w:rsidRDefault="00F12751" w:rsidP="00191852">
      <w:pPr>
        <w:pStyle w:val="Descripcin"/>
        <w:keepNext/>
        <w:spacing w:line="360" w:lineRule="auto"/>
      </w:pPr>
      <w:r w:rsidRPr="00191852">
        <w:t xml:space="preserve">Tabla </w:t>
      </w:r>
      <w:fldSimple w:instr=" SEQ Tabla \* ARABIC ">
        <w:r w:rsidR="00BE59F0" w:rsidRPr="00191852">
          <w:rPr>
            <w:noProof/>
          </w:rPr>
          <w:t>12</w:t>
        </w:r>
      </w:fldSimple>
      <w:r w:rsidRPr="00191852">
        <w:t>. Requerimiento de la disposición del sistema</w:t>
      </w:r>
    </w:p>
    <w:tbl>
      <w:tblPr>
        <w:tblStyle w:val="Tablanormal2"/>
        <w:tblW w:w="0" w:type="auto"/>
        <w:tblLook w:val="04A0" w:firstRow="1" w:lastRow="0" w:firstColumn="1" w:lastColumn="0" w:noHBand="0" w:noVBand="1"/>
      </w:tblPr>
      <w:tblGrid>
        <w:gridCol w:w="2291"/>
        <w:gridCol w:w="2291"/>
        <w:gridCol w:w="2292"/>
        <w:gridCol w:w="2292"/>
      </w:tblGrid>
      <w:tr w:rsidR="00500B3E" w:rsidRPr="00191852" w14:paraId="64DA54A5" w14:textId="77777777" w:rsidTr="005A41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17DDFAB1" w14:textId="77777777" w:rsidR="00500B3E" w:rsidRPr="00191852" w:rsidRDefault="00500B3E" w:rsidP="00191852">
            <w:pPr>
              <w:spacing w:line="360" w:lineRule="auto"/>
              <w:jc w:val="both"/>
              <w:rPr>
                <w:szCs w:val="24"/>
              </w:rPr>
            </w:pPr>
            <w:r w:rsidRPr="00191852">
              <w:rPr>
                <w:szCs w:val="24"/>
              </w:rPr>
              <w:t>ID:</w:t>
            </w:r>
          </w:p>
        </w:tc>
        <w:tc>
          <w:tcPr>
            <w:tcW w:w="2291" w:type="dxa"/>
          </w:tcPr>
          <w:p w14:paraId="39E70E06"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NF-01</w:t>
            </w:r>
          </w:p>
        </w:tc>
        <w:tc>
          <w:tcPr>
            <w:tcW w:w="2292" w:type="dxa"/>
          </w:tcPr>
          <w:p w14:paraId="7011DF15" w14:textId="56181D3A"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szCs w:val="24"/>
              </w:rPr>
            </w:pPr>
            <w:r w:rsidRPr="00191852">
              <w:rPr>
                <w:szCs w:val="24"/>
              </w:rPr>
              <w:t>Prioridad</w:t>
            </w:r>
            <w:r w:rsidR="00963D29" w:rsidRPr="00191852">
              <w:rPr>
                <w:szCs w:val="24"/>
              </w:rPr>
              <w:t>:</w:t>
            </w:r>
          </w:p>
        </w:tc>
        <w:tc>
          <w:tcPr>
            <w:tcW w:w="2292" w:type="dxa"/>
          </w:tcPr>
          <w:p w14:paraId="78A81FD6"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1</w:t>
            </w:r>
          </w:p>
        </w:tc>
      </w:tr>
      <w:tr w:rsidR="00500B3E" w:rsidRPr="00191852" w14:paraId="1D591D69"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26EE1A2E" w14:textId="0AA54307" w:rsidR="00500B3E" w:rsidRPr="00191852" w:rsidRDefault="00500B3E" w:rsidP="00191852">
            <w:pPr>
              <w:spacing w:line="360" w:lineRule="auto"/>
              <w:jc w:val="both"/>
              <w:rPr>
                <w:szCs w:val="24"/>
              </w:rPr>
            </w:pPr>
            <w:r w:rsidRPr="00191852">
              <w:rPr>
                <w:szCs w:val="24"/>
              </w:rPr>
              <w:t>Solicita</w:t>
            </w:r>
            <w:r w:rsidR="00963D29" w:rsidRPr="00191852">
              <w:rPr>
                <w:szCs w:val="24"/>
              </w:rPr>
              <w:t>:</w:t>
            </w:r>
          </w:p>
        </w:tc>
        <w:tc>
          <w:tcPr>
            <w:tcW w:w="6875" w:type="dxa"/>
            <w:gridSpan w:val="3"/>
          </w:tcPr>
          <w:p w14:paraId="176F2131"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Agricultor Experto</w:t>
            </w:r>
          </w:p>
        </w:tc>
      </w:tr>
      <w:tr w:rsidR="00500B3E" w:rsidRPr="00191852" w14:paraId="3FF7363E" w14:textId="77777777" w:rsidTr="005A41A3">
        <w:tc>
          <w:tcPr>
            <w:cnfStyle w:val="001000000000" w:firstRow="0" w:lastRow="0" w:firstColumn="1" w:lastColumn="0" w:oddVBand="0" w:evenVBand="0" w:oddHBand="0" w:evenHBand="0" w:firstRowFirstColumn="0" w:firstRowLastColumn="0" w:lastRowFirstColumn="0" w:lastRowLastColumn="0"/>
            <w:tcW w:w="2291" w:type="dxa"/>
          </w:tcPr>
          <w:p w14:paraId="7EC9F8FE" w14:textId="01091FDD" w:rsidR="00500B3E" w:rsidRPr="00191852" w:rsidRDefault="00500B3E" w:rsidP="00191852">
            <w:pPr>
              <w:spacing w:line="360" w:lineRule="auto"/>
              <w:jc w:val="both"/>
              <w:rPr>
                <w:szCs w:val="24"/>
              </w:rPr>
            </w:pPr>
            <w:r w:rsidRPr="00191852">
              <w:rPr>
                <w:szCs w:val="24"/>
              </w:rPr>
              <w:t>Desarrolladores</w:t>
            </w:r>
            <w:r w:rsidR="00963D29" w:rsidRPr="00191852">
              <w:rPr>
                <w:szCs w:val="24"/>
              </w:rPr>
              <w:t>:</w:t>
            </w:r>
          </w:p>
        </w:tc>
        <w:tc>
          <w:tcPr>
            <w:tcW w:w="6875" w:type="dxa"/>
            <w:gridSpan w:val="3"/>
          </w:tcPr>
          <w:p w14:paraId="25621CCA" w14:textId="77777777" w:rsidR="00500B3E" w:rsidRPr="00191852" w:rsidRDefault="00500B3E" w:rsidP="00191852">
            <w:pPr>
              <w:spacing w:line="360" w:lineRule="auto"/>
              <w:jc w:val="both"/>
              <w:cnfStyle w:val="000000000000" w:firstRow="0" w:lastRow="0" w:firstColumn="0" w:lastColumn="0" w:oddVBand="0" w:evenVBand="0" w:oddHBand="0" w:evenHBand="0" w:firstRowFirstColumn="0" w:firstRowLastColumn="0" w:lastRowFirstColumn="0" w:lastRowLastColumn="0"/>
              <w:rPr>
                <w:szCs w:val="24"/>
              </w:rPr>
            </w:pPr>
            <w:r w:rsidRPr="00191852">
              <w:rPr>
                <w:szCs w:val="24"/>
              </w:rPr>
              <w:t>Jorge Ortiz</w:t>
            </w:r>
          </w:p>
        </w:tc>
      </w:tr>
      <w:tr w:rsidR="00500B3E" w:rsidRPr="00191852" w14:paraId="594982F0"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09E8BF98" w14:textId="77777777" w:rsidR="00500B3E" w:rsidRPr="00191852" w:rsidRDefault="00500B3E" w:rsidP="00191852">
            <w:pPr>
              <w:spacing w:line="360" w:lineRule="auto"/>
              <w:jc w:val="both"/>
              <w:rPr>
                <w:szCs w:val="24"/>
              </w:rPr>
            </w:pPr>
            <w:r w:rsidRPr="00191852">
              <w:rPr>
                <w:szCs w:val="24"/>
              </w:rPr>
              <w:t>Requerimiento:</w:t>
            </w:r>
          </w:p>
        </w:tc>
        <w:tc>
          <w:tcPr>
            <w:tcW w:w="6875" w:type="dxa"/>
            <w:gridSpan w:val="3"/>
          </w:tcPr>
          <w:p w14:paraId="410AE03E"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Disponibilidad</w:t>
            </w:r>
          </w:p>
        </w:tc>
      </w:tr>
      <w:tr w:rsidR="00500B3E" w:rsidRPr="00191852" w14:paraId="3A0285B7" w14:textId="77777777" w:rsidTr="005A41A3">
        <w:tc>
          <w:tcPr>
            <w:cnfStyle w:val="001000000000" w:firstRow="0" w:lastRow="0" w:firstColumn="1" w:lastColumn="0" w:oddVBand="0" w:evenVBand="0" w:oddHBand="0" w:evenHBand="0" w:firstRowFirstColumn="0" w:firstRowLastColumn="0" w:lastRowFirstColumn="0" w:lastRowLastColumn="0"/>
            <w:tcW w:w="9166" w:type="dxa"/>
            <w:gridSpan w:val="4"/>
          </w:tcPr>
          <w:p w14:paraId="743117E9" w14:textId="77777777" w:rsidR="00500B3E" w:rsidRPr="00191852" w:rsidRDefault="00500B3E" w:rsidP="00191852">
            <w:pPr>
              <w:spacing w:line="360" w:lineRule="auto"/>
              <w:jc w:val="both"/>
              <w:rPr>
                <w:szCs w:val="24"/>
              </w:rPr>
            </w:pPr>
            <w:r w:rsidRPr="00191852">
              <w:rPr>
                <w:szCs w:val="24"/>
              </w:rPr>
              <w:t>Descripción:</w:t>
            </w:r>
          </w:p>
          <w:p w14:paraId="1A6F46F9" w14:textId="77777777" w:rsidR="00500B3E" w:rsidRPr="00191852" w:rsidRDefault="00500B3E" w:rsidP="00191852">
            <w:pPr>
              <w:spacing w:line="360" w:lineRule="auto"/>
              <w:jc w:val="both"/>
              <w:rPr>
                <w:b w:val="0"/>
                <w:bCs w:val="0"/>
                <w:szCs w:val="24"/>
              </w:rPr>
            </w:pPr>
            <w:r w:rsidRPr="00191852">
              <w:rPr>
                <w:b w:val="0"/>
                <w:bCs w:val="0"/>
                <w:szCs w:val="24"/>
              </w:rPr>
              <w:t>La aplicación web debe estar disponibles las 24 horas del día.</w:t>
            </w:r>
          </w:p>
        </w:tc>
      </w:tr>
    </w:tbl>
    <w:p w14:paraId="0DD08D5B" w14:textId="09EB4E7E" w:rsidR="00500B3E" w:rsidRPr="00191852" w:rsidRDefault="00F12751" w:rsidP="00191852">
      <w:pPr>
        <w:spacing w:line="360" w:lineRule="auto"/>
        <w:jc w:val="right"/>
        <w:rPr>
          <w:szCs w:val="24"/>
        </w:rPr>
      </w:pPr>
      <w:r w:rsidRPr="00191852">
        <w:rPr>
          <w:szCs w:val="24"/>
        </w:rPr>
        <w:t>Fuente: Elaboración propia</w:t>
      </w:r>
    </w:p>
    <w:p w14:paraId="34B36F80" w14:textId="73EE45CA" w:rsidR="00F12751" w:rsidRPr="00191852" w:rsidRDefault="00F12751" w:rsidP="00191852">
      <w:pPr>
        <w:pStyle w:val="Descripcin"/>
        <w:keepNext/>
        <w:spacing w:line="360" w:lineRule="auto"/>
      </w:pPr>
      <w:r w:rsidRPr="00191852">
        <w:t xml:space="preserve">Tabla </w:t>
      </w:r>
      <w:fldSimple w:instr=" SEQ Tabla \* ARABIC ">
        <w:r w:rsidR="00BE59F0" w:rsidRPr="00191852">
          <w:rPr>
            <w:noProof/>
          </w:rPr>
          <w:t>13</w:t>
        </w:r>
      </w:fldSimple>
      <w:r w:rsidRPr="00191852">
        <w:t>. Requerimiento del rendimiento del sistema</w:t>
      </w:r>
    </w:p>
    <w:tbl>
      <w:tblPr>
        <w:tblStyle w:val="Tablanormal2"/>
        <w:tblW w:w="0" w:type="auto"/>
        <w:tblLook w:val="04A0" w:firstRow="1" w:lastRow="0" w:firstColumn="1" w:lastColumn="0" w:noHBand="0" w:noVBand="1"/>
      </w:tblPr>
      <w:tblGrid>
        <w:gridCol w:w="2291"/>
        <w:gridCol w:w="2291"/>
        <w:gridCol w:w="2292"/>
        <w:gridCol w:w="2292"/>
      </w:tblGrid>
      <w:tr w:rsidR="00500B3E" w:rsidRPr="00191852" w14:paraId="65338183" w14:textId="77777777" w:rsidTr="005A41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14CBA7AA" w14:textId="77777777" w:rsidR="00500B3E" w:rsidRPr="00191852" w:rsidRDefault="00500B3E" w:rsidP="00191852">
            <w:pPr>
              <w:spacing w:line="360" w:lineRule="auto"/>
              <w:jc w:val="both"/>
              <w:rPr>
                <w:szCs w:val="24"/>
              </w:rPr>
            </w:pPr>
            <w:r w:rsidRPr="00191852">
              <w:rPr>
                <w:szCs w:val="24"/>
              </w:rPr>
              <w:t>ID:</w:t>
            </w:r>
          </w:p>
        </w:tc>
        <w:tc>
          <w:tcPr>
            <w:tcW w:w="2291" w:type="dxa"/>
          </w:tcPr>
          <w:p w14:paraId="63EBE2CC" w14:textId="57884E69"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NF-0</w:t>
            </w:r>
            <w:r w:rsidR="008F3B3A">
              <w:rPr>
                <w:b w:val="0"/>
                <w:bCs w:val="0"/>
                <w:szCs w:val="24"/>
              </w:rPr>
              <w:t>2</w:t>
            </w:r>
          </w:p>
        </w:tc>
        <w:tc>
          <w:tcPr>
            <w:tcW w:w="2292" w:type="dxa"/>
          </w:tcPr>
          <w:p w14:paraId="6B68953B"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szCs w:val="24"/>
              </w:rPr>
            </w:pPr>
            <w:r w:rsidRPr="00191852">
              <w:rPr>
                <w:szCs w:val="24"/>
              </w:rPr>
              <w:t>Prioridad</w:t>
            </w:r>
          </w:p>
        </w:tc>
        <w:tc>
          <w:tcPr>
            <w:tcW w:w="2292" w:type="dxa"/>
          </w:tcPr>
          <w:p w14:paraId="2631F292"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1</w:t>
            </w:r>
          </w:p>
        </w:tc>
      </w:tr>
      <w:tr w:rsidR="00500B3E" w:rsidRPr="00191852" w14:paraId="05BE5C4B"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03FC5A75" w14:textId="77777777" w:rsidR="00500B3E" w:rsidRPr="00191852" w:rsidRDefault="00500B3E" w:rsidP="00191852">
            <w:pPr>
              <w:spacing w:line="360" w:lineRule="auto"/>
              <w:jc w:val="both"/>
              <w:rPr>
                <w:szCs w:val="24"/>
              </w:rPr>
            </w:pPr>
            <w:r w:rsidRPr="00191852">
              <w:rPr>
                <w:szCs w:val="24"/>
              </w:rPr>
              <w:t>Solicita</w:t>
            </w:r>
          </w:p>
        </w:tc>
        <w:tc>
          <w:tcPr>
            <w:tcW w:w="6875" w:type="dxa"/>
            <w:gridSpan w:val="3"/>
          </w:tcPr>
          <w:p w14:paraId="0326E225"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Agricultor Experto</w:t>
            </w:r>
          </w:p>
        </w:tc>
      </w:tr>
      <w:tr w:rsidR="00500B3E" w:rsidRPr="00191852" w14:paraId="0DE9C5AE" w14:textId="77777777" w:rsidTr="005A41A3">
        <w:tc>
          <w:tcPr>
            <w:cnfStyle w:val="001000000000" w:firstRow="0" w:lastRow="0" w:firstColumn="1" w:lastColumn="0" w:oddVBand="0" w:evenVBand="0" w:oddHBand="0" w:evenHBand="0" w:firstRowFirstColumn="0" w:firstRowLastColumn="0" w:lastRowFirstColumn="0" w:lastRowLastColumn="0"/>
            <w:tcW w:w="2291" w:type="dxa"/>
          </w:tcPr>
          <w:p w14:paraId="72E75B39" w14:textId="77777777" w:rsidR="00500B3E" w:rsidRPr="00191852" w:rsidRDefault="00500B3E" w:rsidP="00191852">
            <w:pPr>
              <w:spacing w:line="360" w:lineRule="auto"/>
              <w:jc w:val="both"/>
              <w:rPr>
                <w:szCs w:val="24"/>
              </w:rPr>
            </w:pPr>
            <w:r w:rsidRPr="00191852">
              <w:rPr>
                <w:szCs w:val="24"/>
              </w:rPr>
              <w:t>Desarrolladores</w:t>
            </w:r>
          </w:p>
        </w:tc>
        <w:tc>
          <w:tcPr>
            <w:tcW w:w="6875" w:type="dxa"/>
            <w:gridSpan w:val="3"/>
          </w:tcPr>
          <w:p w14:paraId="30A39076" w14:textId="77777777" w:rsidR="00500B3E" w:rsidRPr="00191852" w:rsidRDefault="00500B3E" w:rsidP="00191852">
            <w:pPr>
              <w:spacing w:line="360" w:lineRule="auto"/>
              <w:jc w:val="both"/>
              <w:cnfStyle w:val="000000000000" w:firstRow="0" w:lastRow="0" w:firstColumn="0" w:lastColumn="0" w:oddVBand="0" w:evenVBand="0" w:oddHBand="0" w:evenHBand="0" w:firstRowFirstColumn="0" w:firstRowLastColumn="0" w:lastRowFirstColumn="0" w:lastRowLastColumn="0"/>
              <w:rPr>
                <w:szCs w:val="24"/>
              </w:rPr>
            </w:pPr>
            <w:r w:rsidRPr="00191852">
              <w:rPr>
                <w:szCs w:val="24"/>
              </w:rPr>
              <w:t>Jorge Ortiz</w:t>
            </w:r>
          </w:p>
        </w:tc>
      </w:tr>
      <w:tr w:rsidR="00500B3E" w:rsidRPr="00191852" w14:paraId="20834BA3"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5C514A46" w14:textId="77777777" w:rsidR="00500B3E" w:rsidRPr="00191852" w:rsidRDefault="00500B3E" w:rsidP="00191852">
            <w:pPr>
              <w:spacing w:line="360" w:lineRule="auto"/>
              <w:jc w:val="both"/>
              <w:rPr>
                <w:szCs w:val="24"/>
              </w:rPr>
            </w:pPr>
            <w:r w:rsidRPr="00191852">
              <w:rPr>
                <w:szCs w:val="24"/>
              </w:rPr>
              <w:lastRenderedPageBreak/>
              <w:t>Requerimiento:</w:t>
            </w:r>
          </w:p>
        </w:tc>
        <w:tc>
          <w:tcPr>
            <w:tcW w:w="6875" w:type="dxa"/>
            <w:gridSpan w:val="3"/>
          </w:tcPr>
          <w:p w14:paraId="359B43C2"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Rendimiento</w:t>
            </w:r>
          </w:p>
        </w:tc>
      </w:tr>
      <w:tr w:rsidR="00500B3E" w:rsidRPr="00191852" w14:paraId="3B2E9AB1" w14:textId="77777777" w:rsidTr="005A41A3">
        <w:tc>
          <w:tcPr>
            <w:cnfStyle w:val="001000000000" w:firstRow="0" w:lastRow="0" w:firstColumn="1" w:lastColumn="0" w:oddVBand="0" w:evenVBand="0" w:oddHBand="0" w:evenHBand="0" w:firstRowFirstColumn="0" w:firstRowLastColumn="0" w:lastRowFirstColumn="0" w:lastRowLastColumn="0"/>
            <w:tcW w:w="9166" w:type="dxa"/>
            <w:gridSpan w:val="4"/>
          </w:tcPr>
          <w:p w14:paraId="67F95DBE" w14:textId="77777777" w:rsidR="00500B3E" w:rsidRPr="00191852" w:rsidRDefault="00500B3E" w:rsidP="00191852">
            <w:pPr>
              <w:spacing w:line="360" w:lineRule="auto"/>
              <w:jc w:val="both"/>
              <w:rPr>
                <w:szCs w:val="24"/>
              </w:rPr>
            </w:pPr>
            <w:r w:rsidRPr="00191852">
              <w:rPr>
                <w:szCs w:val="24"/>
              </w:rPr>
              <w:t>Descripción:</w:t>
            </w:r>
          </w:p>
          <w:p w14:paraId="648E1E55" w14:textId="64E170A5" w:rsidR="00500B3E" w:rsidRPr="00191852" w:rsidRDefault="00500B3E" w:rsidP="00191852">
            <w:pPr>
              <w:spacing w:line="360" w:lineRule="auto"/>
              <w:jc w:val="both"/>
              <w:rPr>
                <w:b w:val="0"/>
                <w:bCs w:val="0"/>
                <w:szCs w:val="24"/>
              </w:rPr>
            </w:pPr>
            <w:r w:rsidRPr="00191852">
              <w:rPr>
                <w:b w:val="0"/>
                <w:bCs w:val="0"/>
                <w:szCs w:val="24"/>
              </w:rPr>
              <w:t>Tiempo de respuesta deber ser ágil.</w:t>
            </w:r>
          </w:p>
        </w:tc>
      </w:tr>
    </w:tbl>
    <w:p w14:paraId="05F13CCA" w14:textId="77777777" w:rsidR="00500B3E" w:rsidRPr="00191852" w:rsidRDefault="00500B3E" w:rsidP="00191852">
      <w:pPr>
        <w:spacing w:line="360" w:lineRule="auto"/>
        <w:jc w:val="both"/>
        <w:rPr>
          <w:szCs w:val="24"/>
        </w:rPr>
      </w:pPr>
    </w:p>
    <w:p w14:paraId="42EC3752" w14:textId="07CB1B4E" w:rsidR="006A34EA" w:rsidRPr="00191852" w:rsidRDefault="006A34EA" w:rsidP="00191852">
      <w:pPr>
        <w:pStyle w:val="Descripcin"/>
        <w:keepNext/>
        <w:spacing w:line="360" w:lineRule="auto"/>
      </w:pPr>
      <w:r w:rsidRPr="00191852">
        <w:t xml:space="preserve">Tabla </w:t>
      </w:r>
      <w:fldSimple w:instr=" SEQ Tabla \* ARABIC ">
        <w:r w:rsidR="00BE59F0" w:rsidRPr="00191852">
          <w:rPr>
            <w:noProof/>
          </w:rPr>
          <w:t>14</w:t>
        </w:r>
      </w:fldSimple>
      <w:r w:rsidRPr="00191852">
        <w:t>. Requerimiento de la interfaz de usuario</w:t>
      </w:r>
    </w:p>
    <w:tbl>
      <w:tblPr>
        <w:tblStyle w:val="Tablanormal2"/>
        <w:tblW w:w="0" w:type="auto"/>
        <w:tblLook w:val="04A0" w:firstRow="1" w:lastRow="0" w:firstColumn="1" w:lastColumn="0" w:noHBand="0" w:noVBand="1"/>
      </w:tblPr>
      <w:tblGrid>
        <w:gridCol w:w="2291"/>
        <w:gridCol w:w="2291"/>
        <w:gridCol w:w="2292"/>
        <w:gridCol w:w="2292"/>
      </w:tblGrid>
      <w:tr w:rsidR="00500B3E" w:rsidRPr="00191852" w14:paraId="74B6F3FF" w14:textId="77777777" w:rsidTr="005A41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12B5C59C" w14:textId="77777777" w:rsidR="00500B3E" w:rsidRPr="00191852" w:rsidRDefault="00500B3E" w:rsidP="00191852">
            <w:pPr>
              <w:spacing w:line="360" w:lineRule="auto"/>
              <w:jc w:val="both"/>
              <w:rPr>
                <w:szCs w:val="24"/>
              </w:rPr>
            </w:pPr>
            <w:r w:rsidRPr="00191852">
              <w:rPr>
                <w:szCs w:val="24"/>
              </w:rPr>
              <w:t>ID:</w:t>
            </w:r>
          </w:p>
        </w:tc>
        <w:tc>
          <w:tcPr>
            <w:tcW w:w="2291" w:type="dxa"/>
          </w:tcPr>
          <w:p w14:paraId="626ABC4C" w14:textId="43E00B18"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NF-0</w:t>
            </w:r>
            <w:r w:rsidR="008F3B3A">
              <w:rPr>
                <w:b w:val="0"/>
                <w:bCs w:val="0"/>
                <w:szCs w:val="24"/>
              </w:rPr>
              <w:t>3</w:t>
            </w:r>
          </w:p>
        </w:tc>
        <w:tc>
          <w:tcPr>
            <w:tcW w:w="2292" w:type="dxa"/>
          </w:tcPr>
          <w:p w14:paraId="33C6AC84"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szCs w:val="24"/>
              </w:rPr>
            </w:pPr>
            <w:r w:rsidRPr="00191852">
              <w:rPr>
                <w:szCs w:val="24"/>
              </w:rPr>
              <w:t>Prioridad</w:t>
            </w:r>
          </w:p>
        </w:tc>
        <w:tc>
          <w:tcPr>
            <w:tcW w:w="2292" w:type="dxa"/>
          </w:tcPr>
          <w:p w14:paraId="67D515EC" w14:textId="77777777" w:rsidR="00500B3E" w:rsidRPr="00191852" w:rsidRDefault="00500B3E" w:rsidP="00191852">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Cs w:val="24"/>
              </w:rPr>
            </w:pPr>
            <w:r w:rsidRPr="00191852">
              <w:rPr>
                <w:b w:val="0"/>
                <w:bCs w:val="0"/>
                <w:szCs w:val="24"/>
              </w:rPr>
              <w:t>1</w:t>
            </w:r>
          </w:p>
        </w:tc>
      </w:tr>
      <w:tr w:rsidR="00500B3E" w:rsidRPr="00191852" w14:paraId="1335F8B0"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29BB61BE" w14:textId="77777777" w:rsidR="00500B3E" w:rsidRPr="00191852" w:rsidRDefault="00500B3E" w:rsidP="00191852">
            <w:pPr>
              <w:spacing w:line="360" w:lineRule="auto"/>
              <w:jc w:val="both"/>
              <w:rPr>
                <w:szCs w:val="24"/>
              </w:rPr>
            </w:pPr>
            <w:r w:rsidRPr="00191852">
              <w:rPr>
                <w:szCs w:val="24"/>
              </w:rPr>
              <w:t>Solicita</w:t>
            </w:r>
          </w:p>
        </w:tc>
        <w:tc>
          <w:tcPr>
            <w:tcW w:w="6875" w:type="dxa"/>
            <w:gridSpan w:val="3"/>
          </w:tcPr>
          <w:p w14:paraId="14A18347"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Agricultor Experto</w:t>
            </w:r>
          </w:p>
        </w:tc>
      </w:tr>
      <w:tr w:rsidR="00500B3E" w:rsidRPr="00191852" w14:paraId="41AF5722" w14:textId="77777777" w:rsidTr="005A41A3">
        <w:tc>
          <w:tcPr>
            <w:cnfStyle w:val="001000000000" w:firstRow="0" w:lastRow="0" w:firstColumn="1" w:lastColumn="0" w:oddVBand="0" w:evenVBand="0" w:oddHBand="0" w:evenHBand="0" w:firstRowFirstColumn="0" w:firstRowLastColumn="0" w:lastRowFirstColumn="0" w:lastRowLastColumn="0"/>
            <w:tcW w:w="2291" w:type="dxa"/>
          </w:tcPr>
          <w:p w14:paraId="18922CC4" w14:textId="77777777" w:rsidR="00500B3E" w:rsidRPr="00191852" w:rsidRDefault="00500B3E" w:rsidP="00191852">
            <w:pPr>
              <w:spacing w:line="360" w:lineRule="auto"/>
              <w:jc w:val="both"/>
              <w:rPr>
                <w:szCs w:val="24"/>
              </w:rPr>
            </w:pPr>
            <w:r w:rsidRPr="00191852">
              <w:rPr>
                <w:szCs w:val="24"/>
              </w:rPr>
              <w:t>Desarrolladores</w:t>
            </w:r>
          </w:p>
        </w:tc>
        <w:tc>
          <w:tcPr>
            <w:tcW w:w="6875" w:type="dxa"/>
            <w:gridSpan w:val="3"/>
          </w:tcPr>
          <w:p w14:paraId="3ACC10DA" w14:textId="77777777" w:rsidR="00500B3E" w:rsidRPr="00191852" w:rsidRDefault="00500B3E" w:rsidP="00191852">
            <w:pPr>
              <w:spacing w:line="360" w:lineRule="auto"/>
              <w:jc w:val="both"/>
              <w:cnfStyle w:val="000000000000" w:firstRow="0" w:lastRow="0" w:firstColumn="0" w:lastColumn="0" w:oddVBand="0" w:evenVBand="0" w:oddHBand="0" w:evenHBand="0" w:firstRowFirstColumn="0" w:firstRowLastColumn="0" w:lastRowFirstColumn="0" w:lastRowLastColumn="0"/>
              <w:rPr>
                <w:szCs w:val="24"/>
              </w:rPr>
            </w:pPr>
            <w:r w:rsidRPr="00191852">
              <w:rPr>
                <w:szCs w:val="24"/>
              </w:rPr>
              <w:t>Jorge Ortiz</w:t>
            </w:r>
          </w:p>
        </w:tc>
      </w:tr>
      <w:tr w:rsidR="00500B3E" w:rsidRPr="00191852" w14:paraId="77CCB286" w14:textId="77777777" w:rsidTr="005A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7EAE8851" w14:textId="77777777" w:rsidR="00500B3E" w:rsidRPr="00191852" w:rsidRDefault="00500B3E" w:rsidP="00191852">
            <w:pPr>
              <w:spacing w:line="360" w:lineRule="auto"/>
              <w:jc w:val="both"/>
              <w:rPr>
                <w:szCs w:val="24"/>
              </w:rPr>
            </w:pPr>
            <w:r w:rsidRPr="00191852">
              <w:rPr>
                <w:szCs w:val="24"/>
              </w:rPr>
              <w:t>Requerimiento:</w:t>
            </w:r>
          </w:p>
        </w:tc>
        <w:tc>
          <w:tcPr>
            <w:tcW w:w="6875" w:type="dxa"/>
            <w:gridSpan w:val="3"/>
          </w:tcPr>
          <w:p w14:paraId="08B08AE2" w14:textId="77777777" w:rsidR="00500B3E" w:rsidRPr="00191852" w:rsidRDefault="00500B3E" w:rsidP="00191852">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191852">
              <w:rPr>
                <w:szCs w:val="24"/>
              </w:rPr>
              <w:t>Interfaz</w:t>
            </w:r>
          </w:p>
        </w:tc>
      </w:tr>
      <w:tr w:rsidR="00500B3E" w:rsidRPr="00191852" w14:paraId="5E47FAA7" w14:textId="77777777" w:rsidTr="005A41A3">
        <w:tc>
          <w:tcPr>
            <w:cnfStyle w:val="001000000000" w:firstRow="0" w:lastRow="0" w:firstColumn="1" w:lastColumn="0" w:oddVBand="0" w:evenVBand="0" w:oddHBand="0" w:evenHBand="0" w:firstRowFirstColumn="0" w:firstRowLastColumn="0" w:lastRowFirstColumn="0" w:lastRowLastColumn="0"/>
            <w:tcW w:w="9166" w:type="dxa"/>
            <w:gridSpan w:val="4"/>
          </w:tcPr>
          <w:p w14:paraId="02E9C841" w14:textId="77777777" w:rsidR="00500B3E" w:rsidRPr="00191852" w:rsidRDefault="00500B3E" w:rsidP="00191852">
            <w:pPr>
              <w:spacing w:line="360" w:lineRule="auto"/>
              <w:jc w:val="both"/>
              <w:rPr>
                <w:szCs w:val="24"/>
              </w:rPr>
            </w:pPr>
            <w:r w:rsidRPr="00191852">
              <w:rPr>
                <w:szCs w:val="24"/>
              </w:rPr>
              <w:t>Descripción:</w:t>
            </w:r>
          </w:p>
          <w:p w14:paraId="5DB4059B" w14:textId="77777777" w:rsidR="00500B3E" w:rsidRPr="00191852" w:rsidRDefault="00500B3E" w:rsidP="00191852">
            <w:pPr>
              <w:spacing w:line="360" w:lineRule="auto"/>
              <w:jc w:val="both"/>
              <w:rPr>
                <w:b w:val="0"/>
                <w:bCs w:val="0"/>
                <w:szCs w:val="24"/>
              </w:rPr>
            </w:pPr>
            <w:r w:rsidRPr="00191852">
              <w:rPr>
                <w:b w:val="0"/>
                <w:bCs w:val="0"/>
                <w:szCs w:val="24"/>
              </w:rPr>
              <w:t>Fácil de visualizar y amigable para el usuario.</w:t>
            </w:r>
          </w:p>
        </w:tc>
      </w:tr>
    </w:tbl>
    <w:p w14:paraId="0A67C65E" w14:textId="128573C2" w:rsidR="00500B3E" w:rsidRPr="00191852" w:rsidRDefault="00F12751" w:rsidP="00191852">
      <w:pPr>
        <w:spacing w:line="360" w:lineRule="auto"/>
        <w:jc w:val="right"/>
        <w:rPr>
          <w:szCs w:val="24"/>
        </w:rPr>
      </w:pPr>
      <w:r w:rsidRPr="00191852">
        <w:rPr>
          <w:szCs w:val="24"/>
        </w:rPr>
        <w:t>Fuente: Elaboración propia</w:t>
      </w:r>
    </w:p>
    <w:p w14:paraId="4A31B4A0" w14:textId="77777777" w:rsidR="00500B3E" w:rsidRPr="00F77FF7" w:rsidRDefault="00500B3E" w:rsidP="008F2839">
      <w:pPr>
        <w:pStyle w:val="Ttulo4"/>
        <w:rPr>
          <w:i w:val="0"/>
          <w:iCs w:val="0"/>
        </w:rPr>
      </w:pPr>
      <w:r w:rsidRPr="00F77FF7">
        <w:t xml:space="preserve"> Casos de Uso</w:t>
      </w:r>
    </w:p>
    <w:p w14:paraId="6FEB4BF8" w14:textId="77777777" w:rsidR="00500B3E" w:rsidRPr="00F77FF7" w:rsidRDefault="00500B3E" w:rsidP="008F2839">
      <w:pPr>
        <w:pStyle w:val="Ttulo5"/>
        <w:rPr>
          <w:color w:val="000000" w:themeColor="text1"/>
        </w:rPr>
      </w:pPr>
      <w:r w:rsidRPr="00F77FF7">
        <w:rPr>
          <w:color w:val="000000" w:themeColor="text1"/>
        </w:rPr>
        <w:t>Caso de Uso Agricultor.</w:t>
      </w:r>
    </w:p>
    <w:p w14:paraId="30CE4DE0" w14:textId="77777777" w:rsidR="00500B3E" w:rsidRPr="00617276" w:rsidRDefault="00500B3E" w:rsidP="00500B3E">
      <w:pPr>
        <w:spacing w:line="480" w:lineRule="auto"/>
        <w:jc w:val="both"/>
      </w:pPr>
    </w:p>
    <w:p w14:paraId="731F605B" w14:textId="16386CB5" w:rsidR="009F4FF8" w:rsidRDefault="009F4FF8" w:rsidP="00134859">
      <w:pPr>
        <w:pStyle w:val="Descripcin"/>
        <w:keepNext/>
        <w:jc w:val="center"/>
      </w:pPr>
      <w:r>
        <w:lastRenderedPageBreak/>
        <w:t xml:space="preserve">Figura </w:t>
      </w:r>
      <w:r w:rsidR="00E46421">
        <w:fldChar w:fldCharType="begin"/>
      </w:r>
      <w:r w:rsidR="00E46421">
        <w:instrText xml:space="preserve"> SEQ Figura \* ARABIC </w:instrText>
      </w:r>
      <w:r w:rsidR="00E46421">
        <w:fldChar w:fldCharType="separate"/>
      </w:r>
      <w:r w:rsidR="00BE59F0">
        <w:rPr>
          <w:noProof/>
        </w:rPr>
        <w:t>4</w:t>
      </w:r>
      <w:r w:rsidR="00E46421">
        <w:rPr>
          <w:noProof/>
        </w:rPr>
        <w:fldChar w:fldCharType="end"/>
      </w:r>
      <w:r>
        <w:t>. Casos de uso del agricultor</w:t>
      </w:r>
    </w:p>
    <w:p w14:paraId="1349C673" w14:textId="5F076B27" w:rsidR="00DA6322" w:rsidRDefault="00500B3E" w:rsidP="00134859">
      <w:pPr>
        <w:spacing w:line="480" w:lineRule="auto"/>
        <w:jc w:val="center"/>
      </w:pPr>
      <w:r w:rsidRPr="00617276">
        <w:rPr>
          <w:noProof/>
        </w:rPr>
        <w:drawing>
          <wp:inline distT="0" distB="0" distL="0" distR="0" wp14:anchorId="6EADD16E" wp14:editId="56F424D3">
            <wp:extent cx="3509144" cy="755332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16989" cy="7570212"/>
                    </a:xfrm>
                    <a:prstGeom prst="rect">
                      <a:avLst/>
                    </a:prstGeom>
                    <a:noFill/>
                    <a:ln>
                      <a:noFill/>
                    </a:ln>
                  </pic:spPr>
                </pic:pic>
              </a:graphicData>
            </a:graphic>
          </wp:inline>
        </w:drawing>
      </w:r>
    </w:p>
    <w:p w14:paraId="5597A9CD" w14:textId="77777777" w:rsidR="00F471EC" w:rsidRPr="00617276" w:rsidRDefault="00F471EC" w:rsidP="00E76587">
      <w:pPr>
        <w:spacing w:line="480" w:lineRule="auto"/>
        <w:jc w:val="both"/>
      </w:pPr>
    </w:p>
    <w:p w14:paraId="7B84B147" w14:textId="73352443" w:rsidR="00FA7B7B" w:rsidRDefault="00855BA0" w:rsidP="008F2839">
      <w:pPr>
        <w:pStyle w:val="Ttulo2"/>
      </w:pPr>
      <w:bookmarkStart w:id="81" w:name="_Toc51482514"/>
      <w:bookmarkStart w:id="82" w:name="_Toc51482683"/>
      <w:bookmarkStart w:id="83" w:name="_Toc51483214"/>
      <w:bookmarkStart w:id="84" w:name="_Toc51483413"/>
      <w:bookmarkStart w:id="85" w:name="_Toc51484104"/>
      <w:bookmarkEnd w:id="74"/>
      <w:bookmarkEnd w:id="75"/>
      <w:bookmarkEnd w:id="76"/>
      <w:bookmarkEnd w:id="77"/>
      <w:bookmarkEnd w:id="78"/>
      <w:r>
        <w:lastRenderedPageBreak/>
        <w:t xml:space="preserve">Conceptualización </w:t>
      </w:r>
    </w:p>
    <w:p w14:paraId="607FAAB0" w14:textId="03B63C9E" w:rsidR="005F346A" w:rsidRPr="00617276" w:rsidRDefault="00134859" w:rsidP="005F346A">
      <w:pPr>
        <w:spacing w:line="480" w:lineRule="auto"/>
        <w:jc w:val="both"/>
      </w:pPr>
      <w:r>
        <w:t xml:space="preserve">     </w:t>
      </w:r>
      <w:r w:rsidR="005F346A" w:rsidRPr="00617276">
        <w:t>La forma de diseño del software será incremental, el sistema ira creciendo según el conocimiento adquirido por los expertos del tema, de esa forma se documentará y se aplicará cambios.</w:t>
      </w:r>
      <w:r w:rsidR="0060011D">
        <w:t xml:space="preserve"> </w:t>
      </w:r>
      <w:r w:rsidR="00B93FA1">
        <w:t>La</w:t>
      </w:r>
      <w:r w:rsidR="005F346A" w:rsidRPr="00617276">
        <w:t xml:space="preserve"> primera versión el software será pequeño con la mayoría de las características del software total, para ello se busca la información obtenida de las entrevistas, conjuntos difusos de variables y experiencia. </w:t>
      </w:r>
      <w:r w:rsidR="005A6248">
        <w:t>Con base</w:t>
      </w:r>
      <w:r w:rsidR="005F346A" w:rsidRPr="00617276">
        <w:t xml:space="preserve"> a ello se </w:t>
      </w:r>
      <w:r w:rsidR="00B93FA1">
        <w:t>aplica</w:t>
      </w:r>
      <w:r w:rsidR="005F346A" w:rsidRPr="00617276">
        <w:t xml:space="preserve"> el tiempo de riego en minutos mediante las electroválvulas </w:t>
      </w:r>
      <w:r w:rsidR="005F6D3A">
        <w:t>en concordancia con</w:t>
      </w:r>
      <w:r w:rsidR="005F346A" w:rsidRPr="00617276">
        <w:t xml:space="preserve"> el experto</w:t>
      </w:r>
      <w:r w:rsidR="000C7933">
        <w:t>. E</w:t>
      </w:r>
      <w:r w:rsidR="005F346A" w:rsidRPr="00617276">
        <w:t>l caudal del agua tiene que ser el mismo para todas las plantas, de la misma forma aplica la presión.</w:t>
      </w:r>
      <w:r w:rsidR="002048DE">
        <w:t xml:space="preserve"> </w:t>
      </w:r>
      <w:r w:rsidR="005F346A" w:rsidRPr="00617276">
        <w:t>Para los datos de entrada se utilizan las siguientes variables:</w:t>
      </w:r>
    </w:p>
    <w:p w14:paraId="1CC405F8" w14:textId="182701C1" w:rsidR="005F346A" w:rsidRPr="00617276" w:rsidRDefault="005F346A" w:rsidP="005F346A">
      <w:pPr>
        <w:pStyle w:val="Prrafodelista"/>
        <w:numPr>
          <w:ilvl w:val="0"/>
          <w:numId w:val="10"/>
        </w:numPr>
        <w:spacing w:line="480" w:lineRule="auto"/>
        <w:jc w:val="both"/>
      </w:pPr>
      <w:r w:rsidRPr="00617276">
        <w:t xml:space="preserve">Temperatura Ambiental: considerando la temperatura que se tomaría de un sensor colocado en una </w:t>
      </w:r>
      <w:r w:rsidR="009E0894">
        <w:t>zona</w:t>
      </w:r>
      <w:r w:rsidRPr="00617276">
        <w:t xml:space="preserve"> del cultivo.</w:t>
      </w:r>
    </w:p>
    <w:p w14:paraId="2725C161" w14:textId="77777777" w:rsidR="005F346A" w:rsidRPr="00617276" w:rsidRDefault="005F346A" w:rsidP="005F346A">
      <w:pPr>
        <w:pStyle w:val="Prrafodelista"/>
        <w:numPr>
          <w:ilvl w:val="0"/>
          <w:numId w:val="10"/>
        </w:numPr>
        <w:spacing w:line="480" w:lineRule="auto"/>
        <w:jc w:val="both"/>
      </w:pPr>
      <w:r w:rsidRPr="00617276">
        <w:t>Humedad Ambiental: con esta variable me permite verificar la humedad ambiental en el cultivo.</w:t>
      </w:r>
    </w:p>
    <w:p w14:paraId="6E78683F" w14:textId="1531C60A" w:rsidR="005F346A" w:rsidRPr="00617276" w:rsidRDefault="005F346A" w:rsidP="005F346A">
      <w:pPr>
        <w:pStyle w:val="Prrafodelista"/>
        <w:numPr>
          <w:ilvl w:val="0"/>
          <w:numId w:val="10"/>
        </w:numPr>
        <w:spacing w:line="480" w:lineRule="auto"/>
        <w:jc w:val="both"/>
      </w:pPr>
      <w:r w:rsidRPr="00617276">
        <w:t xml:space="preserve">Humedad del Suelo: esta variable toma en cuenta </w:t>
      </w:r>
      <w:r w:rsidR="009E0894">
        <w:t xml:space="preserve">la humedad relativa que contiene el suelo para </w:t>
      </w:r>
      <w:r w:rsidRPr="00617276">
        <w:t xml:space="preserve">poder regular el </w:t>
      </w:r>
      <w:r w:rsidR="009E0894">
        <w:t>tiempo de riego</w:t>
      </w:r>
      <w:r w:rsidRPr="00617276">
        <w:t>.</w:t>
      </w:r>
    </w:p>
    <w:p w14:paraId="1C443A11" w14:textId="793659D4" w:rsidR="005F346A" w:rsidRPr="00617276" w:rsidRDefault="00134859" w:rsidP="005F346A">
      <w:pPr>
        <w:spacing w:line="480" w:lineRule="auto"/>
        <w:jc w:val="both"/>
      </w:pPr>
      <w:r>
        <w:t xml:space="preserve">     </w:t>
      </w:r>
      <w:r w:rsidR="005F346A" w:rsidRPr="00617276">
        <w:t>Para la construcción del primer prototipo, y considerando que</w:t>
      </w:r>
      <w:r w:rsidR="00ED2CF0">
        <w:t xml:space="preserve"> el</w:t>
      </w:r>
      <w:r w:rsidR="005F346A" w:rsidRPr="00617276">
        <w:t xml:space="preserve"> presupuesto </w:t>
      </w:r>
      <w:r w:rsidR="00ED2CF0">
        <w:t>es limitado</w:t>
      </w:r>
      <w:r w:rsidR="00A66E02">
        <w:t xml:space="preserve"> </w:t>
      </w:r>
      <w:r w:rsidR="005F346A" w:rsidRPr="00617276">
        <w:t>para adquirir</w:t>
      </w:r>
      <w:r w:rsidR="00A66E02">
        <w:t xml:space="preserve"> materiales como:</w:t>
      </w:r>
      <w:r w:rsidR="005F346A" w:rsidRPr="00617276">
        <w:t xml:space="preserve"> </w:t>
      </w:r>
      <w:r w:rsidR="00A66E02">
        <w:t>sensores industriales</w:t>
      </w:r>
      <w:r w:rsidR="005F346A" w:rsidRPr="00617276">
        <w:t xml:space="preserve">, </w:t>
      </w:r>
      <w:r w:rsidR="00A66E02">
        <w:t>modulo</w:t>
      </w:r>
      <w:r w:rsidR="005F346A" w:rsidRPr="00617276">
        <w:t xml:space="preserve"> GSM, percepción solar</w:t>
      </w:r>
      <w:r w:rsidR="002F2CBF">
        <w:t xml:space="preserve"> entre otros</w:t>
      </w:r>
      <w:r w:rsidR="005F346A" w:rsidRPr="00617276">
        <w:t>. El software adquiere de la siguiente manera:</w:t>
      </w:r>
    </w:p>
    <w:p w14:paraId="0074575A" w14:textId="77777777" w:rsidR="005F346A" w:rsidRPr="00617276" w:rsidRDefault="005F346A" w:rsidP="005F346A">
      <w:pPr>
        <w:pStyle w:val="Prrafodelista"/>
        <w:numPr>
          <w:ilvl w:val="0"/>
          <w:numId w:val="11"/>
        </w:numPr>
        <w:spacing w:line="480" w:lineRule="auto"/>
        <w:jc w:val="both"/>
      </w:pPr>
      <w:r w:rsidRPr="00617276">
        <w:t>Entrada:</w:t>
      </w:r>
    </w:p>
    <w:p w14:paraId="0A47BB84" w14:textId="77AF8318" w:rsidR="005F346A" w:rsidRPr="00617276" w:rsidRDefault="005F346A" w:rsidP="005F346A">
      <w:pPr>
        <w:pStyle w:val="Prrafodelista"/>
        <w:numPr>
          <w:ilvl w:val="1"/>
          <w:numId w:val="11"/>
        </w:numPr>
        <w:spacing w:line="480" w:lineRule="auto"/>
        <w:jc w:val="both"/>
      </w:pPr>
      <w:r w:rsidRPr="00617276">
        <w:t>Humedad Suelo</w:t>
      </w:r>
    </w:p>
    <w:p w14:paraId="7CF163AF" w14:textId="5632D8AF" w:rsidR="005F346A" w:rsidRPr="00617276" w:rsidRDefault="005F346A" w:rsidP="005F346A">
      <w:pPr>
        <w:pStyle w:val="Prrafodelista"/>
        <w:numPr>
          <w:ilvl w:val="1"/>
          <w:numId w:val="11"/>
        </w:numPr>
        <w:spacing w:line="480" w:lineRule="auto"/>
        <w:jc w:val="both"/>
      </w:pPr>
      <w:r w:rsidRPr="00617276">
        <w:t>Humedad Ambiental</w:t>
      </w:r>
    </w:p>
    <w:p w14:paraId="538A26C6" w14:textId="6796F929" w:rsidR="005F346A" w:rsidRPr="00617276" w:rsidRDefault="005F346A" w:rsidP="005F346A">
      <w:pPr>
        <w:pStyle w:val="Prrafodelista"/>
        <w:numPr>
          <w:ilvl w:val="1"/>
          <w:numId w:val="11"/>
        </w:numPr>
        <w:spacing w:line="480" w:lineRule="auto"/>
        <w:jc w:val="both"/>
      </w:pPr>
      <w:r w:rsidRPr="00617276">
        <w:t>Temperatura Ambiental</w:t>
      </w:r>
    </w:p>
    <w:p w14:paraId="75FE5544" w14:textId="25E17ADB" w:rsidR="005F346A" w:rsidRPr="00617276" w:rsidRDefault="005F346A" w:rsidP="005F346A">
      <w:pPr>
        <w:pStyle w:val="Prrafodelista"/>
        <w:numPr>
          <w:ilvl w:val="1"/>
          <w:numId w:val="11"/>
        </w:numPr>
        <w:spacing w:line="480" w:lineRule="auto"/>
        <w:jc w:val="both"/>
      </w:pPr>
      <w:r w:rsidRPr="00617276">
        <w:t>Caudal del agua</w:t>
      </w:r>
    </w:p>
    <w:p w14:paraId="3919FBA7" w14:textId="1FB7C1EA" w:rsidR="005F346A" w:rsidRDefault="005F346A" w:rsidP="005F346A">
      <w:pPr>
        <w:pStyle w:val="Prrafodelista"/>
        <w:numPr>
          <w:ilvl w:val="1"/>
          <w:numId w:val="11"/>
        </w:numPr>
        <w:spacing w:line="480" w:lineRule="auto"/>
        <w:jc w:val="both"/>
      </w:pPr>
      <w:r w:rsidRPr="00617276">
        <w:t>Cantidad de agua usada</w:t>
      </w:r>
    </w:p>
    <w:p w14:paraId="31B0AF5C" w14:textId="0C111739" w:rsidR="007B6852" w:rsidRPr="00617276" w:rsidRDefault="00CF1885" w:rsidP="005F346A">
      <w:pPr>
        <w:pStyle w:val="Prrafodelista"/>
        <w:numPr>
          <w:ilvl w:val="1"/>
          <w:numId w:val="11"/>
        </w:numPr>
        <w:spacing w:line="480" w:lineRule="auto"/>
        <w:jc w:val="both"/>
      </w:pPr>
      <w:r>
        <w:t>Evapotranspiración</w:t>
      </w:r>
    </w:p>
    <w:p w14:paraId="34D80984" w14:textId="77777777" w:rsidR="005F346A" w:rsidRPr="00617276" w:rsidRDefault="005F346A" w:rsidP="005F346A">
      <w:pPr>
        <w:pStyle w:val="Prrafodelista"/>
        <w:numPr>
          <w:ilvl w:val="0"/>
          <w:numId w:val="11"/>
        </w:numPr>
        <w:spacing w:line="480" w:lineRule="auto"/>
        <w:jc w:val="both"/>
      </w:pPr>
      <w:r w:rsidRPr="00617276">
        <w:lastRenderedPageBreak/>
        <w:t>Salida.</w:t>
      </w:r>
    </w:p>
    <w:p w14:paraId="5EF1CA3E" w14:textId="2C3EF9FF" w:rsidR="005F346A" w:rsidRDefault="005F346A" w:rsidP="005F346A">
      <w:pPr>
        <w:pStyle w:val="Prrafodelista"/>
        <w:numPr>
          <w:ilvl w:val="1"/>
          <w:numId w:val="11"/>
        </w:numPr>
        <w:spacing w:line="480" w:lineRule="auto"/>
        <w:jc w:val="both"/>
      </w:pPr>
      <w:r w:rsidRPr="00617276">
        <w:t>Tiempo de riego por medio de las electroválvulas</w:t>
      </w:r>
    </w:p>
    <w:p w14:paraId="7CE89CB0" w14:textId="3666D4C8" w:rsidR="005F346A" w:rsidRDefault="009F4FF8" w:rsidP="005F346A">
      <w:pPr>
        <w:spacing w:line="480" w:lineRule="auto"/>
        <w:jc w:val="both"/>
      </w:pPr>
      <w:r>
        <w:t xml:space="preserve">     </w:t>
      </w:r>
      <w:r w:rsidR="005F346A">
        <w:t xml:space="preserve">Para la segunda versión del programa después de realizar la implementación del sistema y adquisición de conocimientos mediante entrevistas, libros y viendo otros sistemas difusos </w:t>
      </w:r>
      <w:r w:rsidR="006238EE">
        <w:t>inteligente</w:t>
      </w:r>
      <w:r w:rsidR="005F346A">
        <w:t xml:space="preserve"> se decidió introducir </w:t>
      </w:r>
      <w:r>
        <w:t>varios motores</w:t>
      </w:r>
      <w:r w:rsidR="005F346A">
        <w:t xml:space="preserve"> de inferencia de 1, 3 y 4 variables con el objetivo de obtener una mejor precisión a la hora del riego, se mantiene la variable de la salida </w:t>
      </w:r>
      <w:r w:rsidR="00CD581C">
        <w:t>puesto que</w:t>
      </w:r>
      <w:r w:rsidR="005F346A">
        <w:t xml:space="preserve"> sigue pareciendo la más adecuada en todos los aspectos.</w:t>
      </w:r>
      <w:r w:rsidR="0092018A">
        <w:t xml:space="preserve"> </w:t>
      </w:r>
      <w:r w:rsidR="0092018A" w:rsidRPr="0092018A">
        <w:t>Como adicional a esta versión se toma en cuenta la evapotranspiración</w:t>
      </w:r>
      <w:r w:rsidR="0092018A">
        <w:t xml:space="preserve">, </w:t>
      </w:r>
      <w:r w:rsidR="00586A82">
        <w:t>quería de la siguiente manera:</w:t>
      </w:r>
    </w:p>
    <w:p w14:paraId="01F2F851" w14:textId="77777777" w:rsidR="005F346A" w:rsidRPr="00617276" w:rsidRDefault="005F346A" w:rsidP="005F346A">
      <w:pPr>
        <w:pStyle w:val="Prrafodelista"/>
        <w:numPr>
          <w:ilvl w:val="0"/>
          <w:numId w:val="11"/>
        </w:numPr>
        <w:spacing w:line="480" w:lineRule="auto"/>
        <w:jc w:val="both"/>
      </w:pPr>
      <w:r w:rsidRPr="00617276">
        <w:t>Entrada:</w:t>
      </w:r>
    </w:p>
    <w:p w14:paraId="612CDFD7" w14:textId="5110F8B5" w:rsidR="005F346A" w:rsidRPr="00617276" w:rsidRDefault="005F346A" w:rsidP="005F346A">
      <w:pPr>
        <w:pStyle w:val="Prrafodelista"/>
        <w:numPr>
          <w:ilvl w:val="1"/>
          <w:numId w:val="11"/>
        </w:numPr>
        <w:spacing w:line="480" w:lineRule="auto"/>
        <w:jc w:val="both"/>
      </w:pPr>
      <w:r w:rsidRPr="00617276">
        <w:t>Humedad Suelo</w:t>
      </w:r>
    </w:p>
    <w:p w14:paraId="11943696" w14:textId="13221890" w:rsidR="005F346A" w:rsidRPr="00617276" w:rsidRDefault="005F346A" w:rsidP="005F346A">
      <w:pPr>
        <w:pStyle w:val="Prrafodelista"/>
        <w:numPr>
          <w:ilvl w:val="1"/>
          <w:numId w:val="11"/>
        </w:numPr>
        <w:spacing w:line="480" w:lineRule="auto"/>
        <w:jc w:val="both"/>
      </w:pPr>
      <w:r w:rsidRPr="00617276">
        <w:t>Humedad Ambiental</w:t>
      </w:r>
    </w:p>
    <w:p w14:paraId="7DFED182" w14:textId="1E1519DE" w:rsidR="005F346A" w:rsidRDefault="005F346A" w:rsidP="005F346A">
      <w:pPr>
        <w:pStyle w:val="Prrafodelista"/>
        <w:numPr>
          <w:ilvl w:val="1"/>
          <w:numId w:val="11"/>
        </w:numPr>
        <w:spacing w:line="480" w:lineRule="auto"/>
        <w:jc w:val="both"/>
      </w:pPr>
      <w:r w:rsidRPr="00617276">
        <w:t>Temperatura Ambiental</w:t>
      </w:r>
    </w:p>
    <w:p w14:paraId="33B87132" w14:textId="77777777" w:rsidR="005F346A" w:rsidRPr="00617276" w:rsidRDefault="005F346A" w:rsidP="005F346A">
      <w:pPr>
        <w:pStyle w:val="Prrafodelista"/>
        <w:numPr>
          <w:ilvl w:val="1"/>
          <w:numId w:val="11"/>
        </w:numPr>
        <w:spacing w:line="480" w:lineRule="auto"/>
        <w:jc w:val="both"/>
      </w:pPr>
      <w:r>
        <w:t>Evapotranspiración</w:t>
      </w:r>
    </w:p>
    <w:p w14:paraId="45DB6680" w14:textId="2A8E0D0D" w:rsidR="005F346A" w:rsidRPr="00617276" w:rsidRDefault="005F346A" w:rsidP="005F346A">
      <w:pPr>
        <w:pStyle w:val="Prrafodelista"/>
        <w:numPr>
          <w:ilvl w:val="1"/>
          <w:numId w:val="11"/>
        </w:numPr>
        <w:spacing w:line="480" w:lineRule="auto"/>
        <w:jc w:val="both"/>
      </w:pPr>
      <w:r w:rsidRPr="00617276">
        <w:t>Caudal del agua</w:t>
      </w:r>
    </w:p>
    <w:p w14:paraId="0CF82674" w14:textId="2697766E" w:rsidR="005F346A" w:rsidRPr="00617276" w:rsidRDefault="005F346A" w:rsidP="005F346A">
      <w:pPr>
        <w:pStyle w:val="Prrafodelista"/>
        <w:numPr>
          <w:ilvl w:val="1"/>
          <w:numId w:val="11"/>
        </w:numPr>
        <w:spacing w:line="480" w:lineRule="auto"/>
        <w:jc w:val="both"/>
      </w:pPr>
      <w:r w:rsidRPr="00617276">
        <w:t>Cantidad de agua usada</w:t>
      </w:r>
    </w:p>
    <w:p w14:paraId="26E7DD79" w14:textId="77777777" w:rsidR="005F346A" w:rsidRPr="00617276" w:rsidRDefault="005F346A" w:rsidP="005F346A">
      <w:pPr>
        <w:pStyle w:val="Prrafodelista"/>
        <w:numPr>
          <w:ilvl w:val="0"/>
          <w:numId w:val="11"/>
        </w:numPr>
        <w:spacing w:line="480" w:lineRule="auto"/>
        <w:jc w:val="both"/>
      </w:pPr>
      <w:r w:rsidRPr="00617276">
        <w:t>Salida.</w:t>
      </w:r>
    </w:p>
    <w:p w14:paraId="282840AD" w14:textId="1BA7111C" w:rsidR="005F346A" w:rsidRDefault="005F346A" w:rsidP="005F346A">
      <w:pPr>
        <w:pStyle w:val="Prrafodelista"/>
        <w:numPr>
          <w:ilvl w:val="1"/>
          <w:numId w:val="11"/>
        </w:numPr>
        <w:spacing w:line="480" w:lineRule="auto"/>
        <w:jc w:val="both"/>
      </w:pPr>
      <w:r w:rsidRPr="00617276">
        <w:t>Tiempo de riego por medio de las electroválvulas</w:t>
      </w:r>
    </w:p>
    <w:p w14:paraId="58BD0344" w14:textId="6C6E2692" w:rsidR="00855BA0" w:rsidRPr="00855BA0" w:rsidRDefault="009F4FF8" w:rsidP="00E14507">
      <w:pPr>
        <w:spacing w:line="480" w:lineRule="auto"/>
        <w:jc w:val="both"/>
      </w:pPr>
      <w:r>
        <w:t xml:space="preserve">     </w:t>
      </w:r>
      <w:r w:rsidR="005F346A">
        <w:t>Con estas mejoras verificaremos si el sistema al momento de aplicar el riego es más o menos eficiente en comparación a las 3 opciones de riego.</w:t>
      </w:r>
    </w:p>
    <w:p w14:paraId="75C7DC8D" w14:textId="6A7A7290" w:rsidR="00D97875" w:rsidRPr="00462DC4" w:rsidRDefault="00462DC4" w:rsidP="008F2839">
      <w:pPr>
        <w:pStyle w:val="Ttulo2"/>
      </w:pPr>
      <w:r w:rsidRPr="00462DC4">
        <w:t>F</w:t>
      </w:r>
      <w:r w:rsidR="00A63E41" w:rsidRPr="00462DC4">
        <w:t>ormalización</w:t>
      </w:r>
    </w:p>
    <w:p w14:paraId="11A68B66" w14:textId="47E66F5B" w:rsidR="00440021" w:rsidRPr="003A5D5A" w:rsidRDefault="00CD46E3" w:rsidP="008F2839">
      <w:pPr>
        <w:spacing w:line="480" w:lineRule="auto"/>
      </w:pPr>
      <w:r>
        <w:t xml:space="preserve">     </w:t>
      </w:r>
      <w:r w:rsidR="00440021" w:rsidRPr="00617276">
        <w:t xml:space="preserve">Según el conocimiento del experto no hay una definición para aplicar el riego en conceptos nítidos, por </w:t>
      </w:r>
      <w:r w:rsidR="003A5D5A">
        <w:t>lo tanto</w:t>
      </w:r>
      <w:r w:rsidR="00440021" w:rsidRPr="00617276">
        <w:t xml:space="preserve">, no se puede establecer en rango binarios (uno y cero), </w:t>
      </w:r>
      <w:r w:rsidR="005A6248">
        <w:t>con base</w:t>
      </w:r>
      <w:r w:rsidR="00440021" w:rsidRPr="00617276">
        <w:t xml:space="preserve"> a esto, se utilizaron conjuntos de reglas con lógica difusa</w:t>
      </w:r>
      <w:r w:rsidR="00440021">
        <w:t>.</w:t>
      </w:r>
      <w:r w:rsidR="008F2839">
        <w:t xml:space="preserve"> </w:t>
      </w:r>
      <w:r w:rsidR="00440021">
        <w:t xml:space="preserve">Además, en esta etapa </w:t>
      </w:r>
      <w:r w:rsidR="00440021" w:rsidRPr="00617276">
        <w:rPr>
          <w:lang w:val="es-ES"/>
        </w:rPr>
        <w:lastRenderedPageBreak/>
        <w:t xml:space="preserve">definimos las herramientas a utilizar, patrones de diseño, técnicas de </w:t>
      </w:r>
      <w:r w:rsidR="0084246B">
        <w:rPr>
          <w:lang w:val="es-ES"/>
        </w:rPr>
        <w:t>IoT</w:t>
      </w:r>
      <w:r w:rsidR="00440021" w:rsidRPr="00617276">
        <w:rPr>
          <w:lang w:val="es-ES"/>
        </w:rPr>
        <w:t>, algoritmo de la lógica difusa y más herramientas que se describirán a continuación.</w:t>
      </w:r>
    </w:p>
    <w:p w14:paraId="3D3E7310" w14:textId="77777777" w:rsidR="00440021" w:rsidRPr="00617276" w:rsidRDefault="00440021" w:rsidP="008F2839">
      <w:pPr>
        <w:pStyle w:val="Ttulo3"/>
      </w:pPr>
      <w:r w:rsidRPr="00617276">
        <w:t>Identificación de las partes del software:</w:t>
      </w:r>
    </w:p>
    <w:p w14:paraId="1FD110B2" w14:textId="5EC0CCE8" w:rsidR="00440021" w:rsidRPr="00617276" w:rsidRDefault="00CD46E3" w:rsidP="008F2839">
      <w:pPr>
        <w:spacing w:line="480" w:lineRule="auto"/>
        <w:jc w:val="both"/>
        <w:rPr>
          <w:lang w:val="es-ES"/>
        </w:rPr>
      </w:pPr>
      <w:r>
        <w:rPr>
          <w:lang w:val="es-ES"/>
        </w:rPr>
        <w:t xml:space="preserve">     </w:t>
      </w:r>
      <w:r w:rsidR="00440021" w:rsidRPr="00617276">
        <w:rPr>
          <w:lang w:val="es-ES"/>
        </w:rPr>
        <w:t>El software para diseñar consta de 4 partes principales</w:t>
      </w:r>
      <w:r w:rsidR="00CA5850">
        <w:rPr>
          <w:lang w:val="es-ES"/>
        </w:rPr>
        <w:t>:</w:t>
      </w:r>
    </w:p>
    <w:p w14:paraId="327A3503" w14:textId="2F6247A4" w:rsidR="00440021" w:rsidRPr="00617276" w:rsidRDefault="0084246B" w:rsidP="008F2839">
      <w:pPr>
        <w:pStyle w:val="Prrafodelista"/>
        <w:numPr>
          <w:ilvl w:val="0"/>
          <w:numId w:val="12"/>
        </w:numPr>
        <w:spacing w:line="480" w:lineRule="auto"/>
        <w:jc w:val="both"/>
        <w:rPr>
          <w:lang w:val="es-ES"/>
        </w:rPr>
      </w:pPr>
      <w:r w:rsidRPr="00C26B86">
        <w:rPr>
          <w:b/>
          <w:bCs/>
          <w:lang w:val="es-ES"/>
        </w:rPr>
        <w:t>IoT</w:t>
      </w:r>
      <w:r w:rsidR="00440021" w:rsidRPr="00C26B86">
        <w:rPr>
          <w:b/>
          <w:bCs/>
          <w:lang w:val="es-ES"/>
        </w:rPr>
        <w:t>:</w:t>
      </w:r>
      <w:r w:rsidR="00440021" w:rsidRPr="00617276">
        <w:rPr>
          <w:lang w:val="es-ES"/>
        </w:rPr>
        <w:t xml:space="preserve"> Encargado de recolectar la información de los sensores y enviar a un servidor </w:t>
      </w:r>
      <w:r w:rsidR="00FD3CE6">
        <w:rPr>
          <w:lang w:val="es-ES"/>
        </w:rPr>
        <w:t>MQTT</w:t>
      </w:r>
      <w:r w:rsidR="00440021" w:rsidRPr="00617276">
        <w:rPr>
          <w:lang w:val="es-ES"/>
        </w:rPr>
        <w:t>.</w:t>
      </w:r>
    </w:p>
    <w:p w14:paraId="15507E59" w14:textId="77777777" w:rsidR="00440021" w:rsidRPr="00617276" w:rsidRDefault="00440021" w:rsidP="008F2839">
      <w:pPr>
        <w:pStyle w:val="Prrafodelista"/>
        <w:numPr>
          <w:ilvl w:val="0"/>
          <w:numId w:val="12"/>
        </w:numPr>
        <w:spacing w:line="480" w:lineRule="auto"/>
        <w:jc w:val="both"/>
        <w:rPr>
          <w:lang w:val="es-ES"/>
        </w:rPr>
      </w:pPr>
      <w:r w:rsidRPr="00C26B86">
        <w:rPr>
          <w:b/>
          <w:bCs/>
          <w:lang w:val="es-ES"/>
        </w:rPr>
        <w:t>Backend:</w:t>
      </w:r>
      <w:r w:rsidRPr="00617276">
        <w:rPr>
          <w:lang w:val="es-ES"/>
        </w:rPr>
        <w:t xml:space="preserve"> implementa el algoritmo de lógica difusa, la recepción y envío de los datos de los sensores y reglas de negocio que administra el sistema.</w:t>
      </w:r>
    </w:p>
    <w:p w14:paraId="4C0BD008" w14:textId="646BD088" w:rsidR="00440021" w:rsidRPr="00617276" w:rsidRDefault="00440021" w:rsidP="008F2839">
      <w:pPr>
        <w:pStyle w:val="Prrafodelista"/>
        <w:numPr>
          <w:ilvl w:val="0"/>
          <w:numId w:val="12"/>
        </w:numPr>
        <w:spacing w:line="480" w:lineRule="auto"/>
        <w:jc w:val="both"/>
        <w:rPr>
          <w:lang w:val="es-ES"/>
        </w:rPr>
      </w:pPr>
      <w:r w:rsidRPr="00C26B86">
        <w:rPr>
          <w:b/>
          <w:bCs/>
          <w:lang w:val="es-ES"/>
        </w:rPr>
        <w:t xml:space="preserve">Servidor </w:t>
      </w:r>
      <w:r w:rsidR="00FD3CE6" w:rsidRPr="00C26B86">
        <w:rPr>
          <w:b/>
          <w:bCs/>
          <w:lang w:val="es-ES"/>
        </w:rPr>
        <w:t>MQTT</w:t>
      </w:r>
      <w:r w:rsidRPr="00C26B86">
        <w:rPr>
          <w:b/>
          <w:bCs/>
          <w:lang w:val="es-ES"/>
        </w:rPr>
        <w:t>:</w:t>
      </w:r>
      <w:r w:rsidRPr="00617276">
        <w:rPr>
          <w:lang w:val="es-ES"/>
        </w:rPr>
        <w:t xml:space="preserve"> se basa en publicación y suscripciones a los denominados tópicos.</w:t>
      </w:r>
    </w:p>
    <w:p w14:paraId="7C38A97B" w14:textId="77777777" w:rsidR="00440021" w:rsidRPr="00617276" w:rsidRDefault="00440021" w:rsidP="008F2839">
      <w:pPr>
        <w:pStyle w:val="Prrafodelista"/>
        <w:numPr>
          <w:ilvl w:val="0"/>
          <w:numId w:val="12"/>
        </w:numPr>
        <w:spacing w:line="480" w:lineRule="auto"/>
        <w:jc w:val="both"/>
        <w:rPr>
          <w:lang w:val="es-ES"/>
        </w:rPr>
      </w:pPr>
      <w:r w:rsidRPr="00C26B86">
        <w:rPr>
          <w:b/>
          <w:bCs/>
          <w:lang w:val="es-ES"/>
        </w:rPr>
        <w:t>FrontEnd:</w:t>
      </w:r>
      <w:r w:rsidRPr="00617276">
        <w:rPr>
          <w:lang w:val="es-ES"/>
        </w:rPr>
        <w:t xml:space="preserve"> Para mostrar la información mediante tablas, dashboard y administración mediante controles sencillos para el uso del sistema.</w:t>
      </w:r>
    </w:p>
    <w:p w14:paraId="24CAC713" w14:textId="77777777" w:rsidR="00440021" w:rsidRPr="00617276" w:rsidRDefault="00440021" w:rsidP="008F2839">
      <w:pPr>
        <w:pStyle w:val="Ttulo3"/>
      </w:pPr>
      <w:r w:rsidRPr="00617276">
        <w:t>Especificación de las partes del software.</w:t>
      </w:r>
    </w:p>
    <w:p w14:paraId="53D7C5CD" w14:textId="381DE68A" w:rsidR="00440021" w:rsidRPr="0086290C" w:rsidRDefault="00440021" w:rsidP="008F2839">
      <w:pPr>
        <w:spacing w:line="480" w:lineRule="auto"/>
        <w:jc w:val="both"/>
        <w:rPr>
          <w:u w:val="single"/>
          <w:lang w:val="es-ES"/>
        </w:rPr>
      </w:pPr>
      <w:r w:rsidRPr="00617276">
        <w:rPr>
          <w:lang w:val="es-ES"/>
        </w:rPr>
        <w:t xml:space="preserve">     Para el desarrollo backend se utiliza </w:t>
      </w:r>
      <w:r w:rsidR="00506269">
        <w:rPr>
          <w:lang w:val="es-ES"/>
        </w:rPr>
        <w:t>la arquitectura</w:t>
      </w:r>
      <w:r w:rsidR="00C25085">
        <w:rPr>
          <w:lang w:val="es-ES"/>
        </w:rPr>
        <w:t xml:space="preserve"> del software</w:t>
      </w:r>
      <w:r w:rsidR="00506269">
        <w:rPr>
          <w:lang w:val="es-ES"/>
        </w:rPr>
        <w:t xml:space="preserve"> n-capas</w:t>
      </w:r>
      <w:r w:rsidR="00B417F0">
        <w:rPr>
          <w:lang w:val="es-ES"/>
        </w:rPr>
        <w:t xml:space="preserve"> con el objetivo primordial de separar las partes que componen un sistema software</w:t>
      </w:r>
      <w:r w:rsidR="00866DC6">
        <w:rPr>
          <w:lang w:val="es-ES"/>
        </w:rPr>
        <w:t xml:space="preserve"> en capas como: lógica de negocios, capa de presentación y capa de datos</w:t>
      </w:r>
      <w:r w:rsidR="009A2678">
        <w:rPr>
          <w:lang w:val="es-ES"/>
        </w:rPr>
        <w:t xml:space="preserve"> como se muestra en la figura 5</w:t>
      </w:r>
      <w:r w:rsidR="00866DC6">
        <w:rPr>
          <w:lang w:val="es-ES"/>
        </w:rPr>
        <w:t xml:space="preserve">. </w:t>
      </w:r>
      <w:r w:rsidR="007F58C1">
        <w:rPr>
          <w:lang w:val="es-ES"/>
        </w:rPr>
        <w:t>De esta forma es sencillo</w:t>
      </w:r>
      <w:r w:rsidR="00AC7ABB">
        <w:rPr>
          <w:lang w:val="es-ES"/>
        </w:rPr>
        <w:t xml:space="preserve"> y mantenible crear diferentes interfaces sobre un mismo sistema sin requerir ca</w:t>
      </w:r>
      <w:r w:rsidR="00EF4CAD">
        <w:rPr>
          <w:lang w:val="es-ES"/>
        </w:rPr>
        <w:t>m</w:t>
      </w:r>
      <w:r w:rsidR="00AC7ABB">
        <w:rPr>
          <w:lang w:val="es-ES"/>
        </w:rPr>
        <w:t>bio alguno en la capa de datos o lógica</w:t>
      </w:r>
      <w:r w:rsidR="00EF4CAD">
        <w:rPr>
          <w:lang w:val="es-ES"/>
        </w:rPr>
        <w:t>.</w:t>
      </w:r>
      <w:r w:rsidR="00EC390A">
        <w:rPr>
          <w:lang w:val="es-ES"/>
        </w:rPr>
        <w:t xml:space="preserve"> </w:t>
      </w:r>
      <w:r w:rsidR="0086290C">
        <w:rPr>
          <w:lang w:val="es-ES"/>
        </w:rPr>
        <w:t>Asimismo</w:t>
      </w:r>
      <w:r w:rsidR="00EC390A">
        <w:rPr>
          <w:lang w:val="es-ES"/>
        </w:rPr>
        <w:t>,</w:t>
      </w:r>
      <w:r w:rsidR="00474C32">
        <w:rPr>
          <w:lang w:val="es-ES"/>
        </w:rPr>
        <w:t xml:space="preserve"> se usa el estilo de arquitectura de software Modelo, Vista y Controlador</w:t>
      </w:r>
      <w:r w:rsidR="001000A6">
        <w:rPr>
          <w:lang w:val="es-ES"/>
        </w:rPr>
        <w:t xml:space="preserve"> (MVC</w:t>
      </w:r>
      <w:r w:rsidR="006760EF">
        <w:rPr>
          <w:lang w:val="es-ES"/>
        </w:rPr>
        <w:t>)</w:t>
      </w:r>
      <w:r w:rsidR="001000A6">
        <w:rPr>
          <w:lang w:val="es-ES"/>
        </w:rPr>
        <w:t xml:space="preserve">. Se trata de un modelo que separa </w:t>
      </w:r>
      <w:r w:rsidR="00CF3EC4">
        <w:rPr>
          <w:lang w:val="es-ES"/>
        </w:rPr>
        <w:t>los datos de la aplicación, la interfaz de usuario y la lógica de control</w:t>
      </w:r>
      <w:r w:rsidR="005D3184">
        <w:rPr>
          <w:lang w:val="es-ES"/>
        </w:rPr>
        <w:t xml:space="preserve"> en la aplicación web.</w:t>
      </w:r>
    </w:p>
    <w:p w14:paraId="2266F51B" w14:textId="602CAA50" w:rsidR="009F4FF8" w:rsidRDefault="009F4FF8" w:rsidP="008F2839">
      <w:pPr>
        <w:spacing w:line="480" w:lineRule="auto"/>
        <w:jc w:val="center"/>
      </w:pPr>
      <w:r>
        <w:t xml:space="preserve">Figura </w:t>
      </w:r>
      <w:r w:rsidR="00E46421">
        <w:fldChar w:fldCharType="begin"/>
      </w:r>
      <w:r w:rsidR="00E46421">
        <w:instrText xml:space="preserve"> SEQ Figura \* ARABIC </w:instrText>
      </w:r>
      <w:r w:rsidR="00E46421">
        <w:fldChar w:fldCharType="separate"/>
      </w:r>
      <w:r w:rsidR="00BE59F0">
        <w:rPr>
          <w:noProof/>
        </w:rPr>
        <w:t>5</w:t>
      </w:r>
      <w:r w:rsidR="00E46421">
        <w:rPr>
          <w:noProof/>
        </w:rPr>
        <w:fldChar w:fldCharType="end"/>
      </w:r>
      <w:r>
        <w:t xml:space="preserve">. </w:t>
      </w:r>
      <w:r w:rsidRPr="009F4FF8">
        <w:rPr>
          <w:i/>
          <w:iCs/>
        </w:rPr>
        <w:t>Arquitectura de software de una aplicación distribuida</w:t>
      </w:r>
    </w:p>
    <w:p w14:paraId="0D9BC3ED" w14:textId="77777777" w:rsidR="00440021" w:rsidRPr="00617276" w:rsidRDefault="00440021" w:rsidP="008F2839">
      <w:pPr>
        <w:spacing w:line="480" w:lineRule="auto"/>
        <w:jc w:val="center"/>
      </w:pPr>
      <w:r w:rsidRPr="00617276">
        <w:rPr>
          <w:noProof/>
        </w:rPr>
        <w:lastRenderedPageBreak/>
        <w:drawing>
          <wp:inline distT="0" distB="0" distL="0" distR="0" wp14:anchorId="5922319B" wp14:editId="0FD5F3BC">
            <wp:extent cx="4353533" cy="4810796"/>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12">
                      <a:extLst>
                        <a:ext uri="{28A0092B-C50C-407E-A947-70E740481C1C}">
                          <a14:useLocalDpi xmlns:a14="http://schemas.microsoft.com/office/drawing/2010/main" val="0"/>
                        </a:ext>
                      </a:extLst>
                    </a:blip>
                    <a:stretch>
                      <a:fillRect/>
                    </a:stretch>
                  </pic:blipFill>
                  <pic:spPr>
                    <a:xfrm>
                      <a:off x="0" y="0"/>
                      <a:ext cx="4353533" cy="4810796"/>
                    </a:xfrm>
                    <a:prstGeom prst="rect">
                      <a:avLst/>
                    </a:prstGeom>
                  </pic:spPr>
                </pic:pic>
              </a:graphicData>
            </a:graphic>
          </wp:inline>
        </w:drawing>
      </w:r>
    </w:p>
    <w:p w14:paraId="51DCCF00" w14:textId="06521D57" w:rsidR="00440021" w:rsidRPr="00617276" w:rsidRDefault="009F4FF8" w:rsidP="00A8463A">
      <w:pPr>
        <w:spacing w:line="480" w:lineRule="auto"/>
        <w:jc w:val="right"/>
      </w:pPr>
      <w:r>
        <w:t>Fuente:</w:t>
      </w:r>
      <w:r w:rsidR="00440021" w:rsidRPr="00617276">
        <w:t xml:space="preserve"> </w:t>
      </w:r>
      <w:r w:rsidR="00440021" w:rsidRPr="00617276">
        <w:fldChar w:fldCharType="begin" w:fldLock="1"/>
      </w:r>
      <w:r>
        <w:instrText>ADDIN CSL_CITATION {"citationItems":[{"id":"ITEM-1","itemData":{"author":[{"dropping-particle":"","family":"Aguilar","given":"Diego Isaias Flores","non-dropping-particle":"","parse-names":false,"suffix":""}],"container-title":"Escuela Académico Profesional de Informática","id":"ITEM-1","issued":{"date-parts":[["2015"]]},"page":"1-98","title":"Software de riego inteligente basado en control difuso para mejorar la administración del consumo de agua en los campos del Valle Chicama","type":"article-journal"},"uris":["http://www.mendeley.com/documents/?uuid=2b684681-05d3-46b5-9864-8a4bdce0c287"]}],"mendeley":{"formattedCitation":"(Aguilar, 2015)","manualFormatting":"Aguilar (2015)","plainTextFormattedCitation":"(Aguilar, 2015)","previouslyFormattedCitation":"(Aguilar, 2015)"},"properties":{"noteIndex":0},"schema":"https://github.com/citation-style-language/schema/raw/master/csl-citation.json"}</w:instrText>
      </w:r>
      <w:r w:rsidR="00440021" w:rsidRPr="00617276">
        <w:fldChar w:fldCharType="separate"/>
      </w:r>
      <w:r w:rsidR="00440021" w:rsidRPr="00617276">
        <w:rPr>
          <w:noProof/>
        </w:rPr>
        <w:t xml:space="preserve">Aguilar </w:t>
      </w:r>
      <w:r>
        <w:rPr>
          <w:noProof/>
        </w:rPr>
        <w:t>(</w:t>
      </w:r>
      <w:r w:rsidR="00440021" w:rsidRPr="00617276">
        <w:rPr>
          <w:noProof/>
        </w:rPr>
        <w:t>2015)</w:t>
      </w:r>
      <w:r w:rsidR="00440021" w:rsidRPr="00617276">
        <w:fldChar w:fldCharType="end"/>
      </w:r>
      <w:r w:rsidR="00440021" w:rsidRPr="00617276">
        <w:t xml:space="preserve"> p. 66.</w:t>
      </w:r>
    </w:p>
    <w:p w14:paraId="1EFE1A2E" w14:textId="3C6348F7" w:rsidR="00440021" w:rsidRPr="00394C89" w:rsidRDefault="00440021" w:rsidP="00394C89">
      <w:pPr>
        <w:spacing w:line="480" w:lineRule="auto"/>
        <w:jc w:val="both"/>
        <w:rPr>
          <w:b/>
          <w:bCs/>
        </w:rPr>
      </w:pPr>
      <w:r w:rsidRPr="00394C89">
        <w:rPr>
          <w:b/>
          <w:bCs/>
        </w:rPr>
        <w:t xml:space="preserve">Capa de </w:t>
      </w:r>
      <w:r w:rsidR="00704306" w:rsidRPr="00394C89">
        <w:rPr>
          <w:b/>
          <w:bCs/>
        </w:rPr>
        <w:t>p</w:t>
      </w:r>
      <w:r w:rsidRPr="00394C89">
        <w:rPr>
          <w:b/>
          <w:bCs/>
        </w:rPr>
        <w:t>resentación.</w:t>
      </w:r>
    </w:p>
    <w:p w14:paraId="153F0EC3" w14:textId="77777777" w:rsidR="00440021" w:rsidRPr="00617276" w:rsidRDefault="00440021" w:rsidP="008F2839">
      <w:pPr>
        <w:spacing w:line="480" w:lineRule="auto"/>
        <w:jc w:val="both"/>
      </w:pPr>
      <w:r w:rsidRPr="00617276">
        <w:t xml:space="preserve">     En esta capa servirá para la comunicación del usuario final con el sistema, se compone de todas las UI, temas, estilos de pantalla que se basa en HTML, CSS y Javascript.</w:t>
      </w:r>
    </w:p>
    <w:p w14:paraId="2F25FD39" w14:textId="77777777" w:rsidR="00440021" w:rsidRPr="00617276" w:rsidRDefault="00440021" w:rsidP="00394C89">
      <w:pPr>
        <w:pStyle w:val="Prrafodelista"/>
        <w:numPr>
          <w:ilvl w:val="0"/>
          <w:numId w:val="13"/>
        </w:numPr>
        <w:spacing w:line="480" w:lineRule="auto"/>
        <w:jc w:val="both"/>
      </w:pPr>
      <w:r w:rsidRPr="00617276">
        <w:rPr>
          <w:b/>
          <w:bCs/>
        </w:rPr>
        <w:t>Modelo</w:t>
      </w:r>
      <w:r w:rsidRPr="00617276">
        <w:t>: Sirve como intermediario entra la capa de negocios para obtener los datos necesarios para presentar al usuario.</w:t>
      </w:r>
    </w:p>
    <w:p w14:paraId="5F7037E4" w14:textId="77777777" w:rsidR="00440021" w:rsidRPr="00617276" w:rsidRDefault="00440021" w:rsidP="00394C89">
      <w:pPr>
        <w:pStyle w:val="Prrafodelista"/>
        <w:numPr>
          <w:ilvl w:val="0"/>
          <w:numId w:val="13"/>
        </w:numPr>
        <w:spacing w:line="480" w:lineRule="auto"/>
        <w:jc w:val="both"/>
      </w:pPr>
      <w:r w:rsidRPr="00617276">
        <w:rPr>
          <w:b/>
          <w:bCs/>
        </w:rPr>
        <w:t>Vista:</w:t>
      </w:r>
      <w:r w:rsidRPr="00617276">
        <w:t xml:space="preserve"> capa que contiene las diferentes pantallas necesarias para el uso del sistema, este compuesto básicamente por formularios, pantallas, estilos, etc.</w:t>
      </w:r>
    </w:p>
    <w:p w14:paraId="6F1D0AE7" w14:textId="77777777" w:rsidR="00440021" w:rsidRPr="00617276" w:rsidRDefault="00440021" w:rsidP="00394C89">
      <w:pPr>
        <w:pStyle w:val="Prrafodelista"/>
        <w:numPr>
          <w:ilvl w:val="0"/>
          <w:numId w:val="13"/>
        </w:numPr>
        <w:spacing w:line="480" w:lineRule="auto"/>
        <w:jc w:val="both"/>
      </w:pPr>
      <w:r w:rsidRPr="00617276">
        <w:rPr>
          <w:b/>
          <w:bCs/>
        </w:rPr>
        <w:t>Controlador:</w:t>
      </w:r>
      <w:r w:rsidRPr="00617276">
        <w:t xml:space="preserve"> contiene la lógica de negocio y eventos que suceden en las vistas.</w:t>
      </w:r>
    </w:p>
    <w:p w14:paraId="48384165" w14:textId="77777777" w:rsidR="00440021" w:rsidRPr="004D1C56" w:rsidRDefault="00440021" w:rsidP="004D1C56">
      <w:pPr>
        <w:spacing w:line="480" w:lineRule="auto"/>
        <w:jc w:val="both"/>
        <w:rPr>
          <w:b/>
          <w:bCs/>
        </w:rPr>
      </w:pPr>
      <w:r w:rsidRPr="004D1C56">
        <w:rPr>
          <w:b/>
          <w:bCs/>
        </w:rPr>
        <w:t>Capa de Negocio:</w:t>
      </w:r>
    </w:p>
    <w:p w14:paraId="313194BC" w14:textId="5755E219" w:rsidR="00440021" w:rsidRPr="00617276" w:rsidRDefault="00440021" w:rsidP="008F2839">
      <w:pPr>
        <w:spacing w:line="480" w:lineRule="auto"/>
        <w:jc w:val="both"/>
      </w:pPr>
      <w:r w:rsidRPr="00617276">
        <w:lastRenderedPageBreak/>
        <w:t xml:space="preserve">     Encargado de administrar la lógica del software para obtener las inferencias, datos de los sensores, aplicación de las reglas para la lógica difusa y el tiempo de riego a aplicar al cultivo</w:t>
      </w:r>
      <w:r w:rsidR="002F5308">
        <w:t>.</w:t>
      </w:r>
    </w:p>
    <w:p w14:paraId="5623D05B" w14:textId="79F02F09" w:rsidR="00440021" w:rsidRPr="00617276" w:rsidRDefault="00440021" w:rsidP="00394C89">
      <w:pPr>
        <w:pStyle w:val="Prrafodelista"/>
        <w:numPr>
          <w:ilvl w:val="0"/>
          <w:numId w:val="13"/>
        </w:numPr>
        <w:spacing w:line="480" w:lineRule="auto"/>
        <w:jc w:val="both"/>
      </w:pPr>
      <w:r w:rsidRPr="00614D17">
        <w:rPr>
          <w:b/>
          <w:bCs/>
        </w:rPr>
        <w:t>Gestión de riego:</w:t>
      </w:r>
      <w:r w:rsidRPr="00617276">
        <w:t xml:space="preserve"> Registra todo lo referente a la administración del cultivo como las plantas, tipo de suelo, plataformas, reportes y </w:t>
      </w:r>
      <w:r w:rsidR="009F4FF8">
        <w:t>D</w:t>
      </w:r>
      <w:r w:rsidRPr="00617276">
        <w:t>ashboard.</w:t>
      </w:r>
    </w:p>
    <w:p w14:paraId="36FD07A7" w14:textId="77777777" w:rsidR="00440021" w:rsidRPr="00617276" w:rsidRDefault="00440021" w:rsidP="00394C89">
      <w:pPr>
        <w:pStyle w:val="Prrafodelista"/>
        <w:numPr>
          <w:ilvl w:val="0"/>
          <w:numId w:val="13"/>
        </w:numPr>
        <w:spacing w:line="480" w:lineRule="auto"/>
        <w:jc w:val="both"/>
      </w:pPr>
      <w:r w:rsidRPr="00614D17">
        <w:rPr>
          <w:b/>
          <w:bCs/>
        </w:rPr>
        <w:t>Lógica Difusa:</w:t>
      </w:r>
      <w:r w:rsidRPr="00617276">
        <w:t xml:space="preserve"> Referente a la aplicación del algoritmo de la lógica difusa que devuelve el tiempo de riego.</w:t>
      </w:r>
    </w:p>
    <w:p w14:paraId="241B6E48" w14:textId="77777777" w:rsidR="00440021" w:rsidRPr="00617276" w:rsidRDefault="00440021" w:rsidP="00394C89">
      <w:pPr>
        <w:pStyle w:val="Prrafodelista"/>
        <w:numPr>
          <w:ilvl w:val="0"/>
          <w:numId w:val="13"/>
        </w:numPr>
        <w:spacing w:line="480" w:lineRule="auto"/>
        <w:jc w:val="both"/>
      </w:pPr>
      <w:r w:rsidRPr="00614D17">
        <w:rPr>
          <w:b/>
          <w:bCs/>
        </w:rPr>
        <w:t>Métodos CRUD:</w:t>
      </w:r>
      <w:r w:rsidRPr="00617276">
        <w:t xml:space="preserve"> para el mantenimiento de las tablas.</w:t>
      </w:r>
    </w:p>
    <w:p w14:paraId="4B62871D" w14:textId="77777777" w:rsidR="00440021" w:rsidRPr="00394C89" w:rsidRDefault="00440021" w:rsidP="00394C89">
      <w:pPr>
        <w:spacing w:line="480" w:lineRule="auto"/>
        <w:jc w:val="both"/>
        <w:rPr>
          <w:b/>
          <w:bCs/>
        </w:rPr>
      </w:pPr>
      <w:r w:rsidRPr="00394C89">
        <w:rPr>
          <w:b/>
          <w:bCs/>
        </w:rPr>
        <w:t>Capa de Acceso a Datos.</w:t>
      </w:r>
    </w:p>
    <w:p w14:paraId="1DE63DE7" w14:textId="078C07B1" w:rsidR="00440021" w:rsidRPr="00617276" w:rsidRDefault="00440021" w:rsidP="008F2839">
      <w:pPr>
        <w:spacing w:line="480" w:lineRule="auto"/>
        <w:jc w:val="both"/>
      </w:pPr>
      <w:r w:rsidRPr="00617276">
        <w:t xml:space="preserve">     Intermediario entre la lógica de negocio con la base de datos para obtener o enviar información a un gestor de base de datos.</w:t>
      </w:r>
    </w:p>
    <w:p w14:paraId="24E17CA5" w14:textId="77777777" w:rsidR="00440021" w:rsidRPr="00617276" w:rsidRDefault="00440021" w:rsidP="00714CD1">
      <w:pPr>
        <w:pStyle w:val="Prrafodelista"/>
        <w:numPr>
          <w:ilvl w:val="0"/>
          <w:numId w:val="13"/>
        </w:numPr>
        <w:spacing w:line="480" w:lineRule="auto"/>
        <w:jc w:val="both"/>
      </w:pPr>
      <w:r w:rsidRPr="00614D17">
        <w:rPr>
          <w:b/>
          <w:bCs/>
        </w:rPr>
        <w:t>Persistencia:</w:t>
      </w:r>
      <w:r w:rsidRPr="00617276">
        <w:t xml:space="preserve"> crea una conexión de la base de datos.</w:t>
      </w:r>
    </w:p>
    <w:p w14:paraId="7977827B" w14:textId="135A3157" w:rsidR="00440021" w:rsidRPr="00617276" w:rsidRDefault="00440021" w:rsidP="00714CD1">
      <w:pPr>
        <w:pStyle w:val="Prrafodelista"/>
        <w:numPr>
          <w:ilvl w:val="0"/>
          <w:numId w:val="13"/>
        </w:numPr>
        <w:spacing w:line="480" w:lineRule="auto"/>
        <w:jc w:val="both"/>
      </w:pPr>
      <w:r w:rsidRPr="00614D17">
        <w:rPr>
          <w:b/>
          <w:bCs/>
        </w:rPr>
        <w:t>DAO:</w:t>
      </w:r>
      <w:r w:rsidRPr="00617276">
        <w:t xml:space="preserve"> reglas para poder hacer CRUD</w:t>
      </w:r>
      <w:r w:rsidR="00952828">
        <w:t xml:space="preserve"> (create, read, update, delete)</w:t>
      </w:r>
      <w:r w:rsidRPr="00617276">
        <w:t xml:space="preserve"> en la base de datos.</w:t>
      </w:r>
    </w:p>
    <w:p w14:paraId="78D59FE4" w14:textId="77777777" w:rsidR="00440021" w:rsidRPr="00617276" w:rsidRDefault="00440021" w:rsidP="008F2839">
      <w:pPr>
        <w:spacing w:line="480" w:lineRule="auto"/>
        <w:jc w:val="both"/>
      </w:pPr>
      <w:r w:rsidRPr="00617276">
        <w:t xml:space="preserve">     Esta arquitectura es propuesta por</w:t>
      </w:r>
      <w:r>
        <w:t xml:space="preserve"> </w:t>
      </w:r>
      <w:r>
        <w:fldChar w:fldCharType="begin" w:fldLock="1"/>
      </w:r>
      <w:r>
        <w:instrText>ADDIN CSL_CITATION {"citationItems":[{"id":"ITEM-1","itemData":{"abstract":"Application made of different components that run in separate execution environments, usually on different platforms connected by a network. Typical distributed applications are client/server (two-tier), client/middleware/server (middleware or three-tier) and multi-tier.","author":[{"dropping-particle":"","family":"Sacoto","given":"Paul","non-dropping-particle":"","parse-names":false,"suffix":""}],"id":"ITEM-1","issued":{"date-parts":[["2005"]]},"page":"1-12","title":"Aplicaciones Distribuidas","type":"article-journal"},"uris":["http://www.mendeley.com/documents/?uuid=8cb0b443-27bf-4ef8-a55d-a8994687189e"]}],"mendeley":{"formattedCitation":"(Sacoto, 2005)","plainTextFormattedCitation":"(Sacoto, 2005)","previouslyFormattedCitation":"(Sacoto, 2005)"},"properties":{"noteIndex":0},"schema":"https://github.com/citation-style-language/schema/raw/master/csl-citation.json"}</w:instrText>
      </w:r>
      <w:r>
        <w:fldChar w:fldCharType="separate"/>
      </w:r>
      <w:r w:rsidRPr="00A14E7F">
        <w:rPr>
          <w:noProof/>
        </w:rPr>
        <w:t>(Sacoto, 2005)</w:t>
      </w:r>
      <w:r>
        <w:fldChar w:fldCharType="end"/>
      </w:r>
      <w:r w:rsidRPr="00617276">
        <w:t>, fue pensada para la seguridad, persistencia, mantenimiento y escalamiento de la aplicación por su característica modular.</w:t>
      </w:r>
    </w:p>
    <w:p w14:paraId="3663EDBB" w14:textId="1657F410" w:rsidR="00440021" w:rsidRPr="00617276" w:rsidRDefault="0084246B" w:rsidP="008F2839">
      <w:pPr>
        <w:pStyle w:val="Ttulo3"/>
      </w:pPr>
      <w:r>
        <w:t>IoT</w:t>
      </w:r>
      <w:r w:rsidR="00440021" w:rsidRPr="00617276">
        <w:t xml:space="preserve"> (Internet de las Cosas)</w:t>
      </w:r>
    </w:p>
    <w:p w14:paraId="01D833A4" w14:textId="77777777" w:rsidR="00913E65" w:rsidRPr="000B76D6" w:rsidRDefault="00440021" w:rsidP="00913E65">
      <w:pPr>
        <w:spacing w:line="480" w:lineRule="auto"/>
        <w:jc w:val="both"/>
        <w:rPr>
          <w:b/>
          <w:bCs/>
          <w:lang w:val="es-ES"/>
        </w:rPr>
      </w:pPr>
      <w:r w:rsidRPr="000B76D6">
        <w:rPr>
          <w:b/>
          <w:bCs/>
          <w:lang w:val="es-ES"/>
        </w:rPr>
        <w:t xml:space="preserve">Servidor </w:t>
      </w:r>
      <w:r w:rsidR="00FD3CE6" w:rsidRPr="000B76D6">
        <w:rPr>
          <w:b/>
          <w:bCs/>
          <w:lang w:val="es-ES"/>
        </w:rPr>
        <w:t>MQTT</w:t>
      </w:r>
    </w:p>
    <w:p w14:paraId="69C44AD5" w14:textId="49248494" w:rsidR="00440021" w:rsidRPr="000B76D6" w:rsidRDefault="000B76D6" w:rsidP="004C45BB">
      <w:pPr>
        <w:spacing w:line="480" w:lineRule="auto"/>
        <w:jc w:val="both"/>
        <w:rPr>
          <w:i/>
          <w:iCs/>
          <w:lang w:val="es-ES"/>
        </w:rPr>
      </w:pPr>
      <w:r>
        <w:rPr>
          <w:lang w:val="es-ES"/>
        </w:rPr>
        <w:t xml:space="preserve">     El servidor MQTT</w:t>
      </w:r>
      <w:r w:rsidR="00440021" w:rsidRPr="00913E65">
        <w:rPr>
          <w:lang w:val="es-ES"/>
        </w:rPr>
        <w:t xml:space="preserve"> funciona como</w:t>
      </w:r>
      <w:r>
        <w:rPr>
          <w:lang w:val="es-ES"/>
        </w:rPr>
        <w:t xml:space="preserve"> un</w:t>
      </w:r>
      <w:r w:rsidR="00440021" w:rsidRPr="00913E65">
        <w:rPr>
          <w:lang w:val="es-ES"/>
        </w:rPr>
        <w:t xml:space="preserve"> bróker para que los dispositivos se puedan suscribir o</w:t>
      </w:r>
      <w:r>
        <w:rPr>
          <w:lang w:val="es-ES"/>
        </w:rPr>
        <w:t xml:space="preserve"> </w:t>
      </w:r>
      <w:r w:rsidR="00440021" w:rsidRPr="00913E65">
        <w:rPr>
          <w:lang w:val="es-ES"/>
        </w:rPr>
        <w:t>publicar según la necesidad del cliente.</w:t>
      </w:r>
      <w:r>
        <w:rPr>
          <w:i/>
          <w:iCs/>
          <w:lang w:val="es-ES"/>
        </w:rPr>
        <w:t xml:space="preserve"> </w:t>
      </w:r>
      <w:r w:rsidR="00440021" w:rsidRPr="00617276">
        <w:rPr>
          <w:lang w:val="es-ES"/>
        </w:rPr>
        <w:t xml:space="preserve">En la figura </w:t>
      </w:r>
      <w:r w:rsidR="009F4FF8">
        <w:rPr>
          <w:lang w:val="es-ES"/>
        </w:rPr>
        <w:t>6</w:t>
      </w:r>
      <w:r w:rsidR="00440021" w:rsidRPr="00617276">
        <w:rPr>
          <w:lang w:val="es-ES"/>
        </w:rPr>
        <w:t xml:space="preserve"> muestra un diagrama sobre el funcionamiento de un servidor </w:t>
      </w:r>
      <w:r w:rsidR="00FD3CE6">
        <w:rPr>
          <w:lang w:val="es-ES"/>
        </w:rPr>
        <w:t>MQTT</w:t>
      </w:r>
      <w:r w:rsidR="00440021" w:rsidRPr="00617276">
        <w:rPr>
          <w:lang w:val="es-ES"/>
        </w:rPr>
        <w:t>, el dispositivo</w:t>
      </w:r>
      <w:r>
        <w:rPr>
          <w:lang w:val="es-ES"/>
        </w:rPr>
        <w:t xml:space="preserve"> </w:t>
      </w:r>
      <w:r w:rsidR="00440021" w:rsidRPr="00617276">
        <w:rPr>
          <w:lang w:val="es-ES"/>
        </w:rPr>
        <w:t xml:space="preserve">recolecta datos de los sensores y funciona como un publicador, es decir, envía datos hacia el </w:t>
      </w:r>
      <w:r w:rsidR="00FD3CE6">
        <w:rPr>
          <w:lang w:val="es-ES"/>
        </w:rPr>
        <w:t>MQTT</w:t>
      </w:r>
      <w:r w:rsidR="00440021" w:rsidRPr="00617276">
        <w:rPr>
          <w:lang w:val="es-ES"/>
        </w:rPr>
        <w:t xml:space="preserve"> bróker, a partir de allí los </w:t>
      </w:r>
      <w:r w:rsidR="00440021" w:rsidRPr="00617276">
        <w:rPr>
          <w:lang w:val="es-ES"/>
        </w:rPr>
        <w:lastRenderedPageBreak/>
        <w:t xml:space="preserve">clientes pueden consumir ese servicio mediante las suscripciones para poder visualizar </w:t>
      </w:r>
      <w:r>
        <w:rPr>
          <w:lang w:val="es-ES"/>
        </w:rPr>
        <w:t>datos en tiempo real, a su vez, también pueden funcionar como publicador.</w:t>
      </w:r>
    </w:p>
    <w:p w14:paraId="12D2455E" w14:textId="78851F2B" w:rsidR="009F4FF8" w:rsidRDefault="009F4FF8" w:rsidP="009F4FF8">
      <w:pPr>
        <w:pStyle w:val="Descripcin"/>
        <w:keepNext/>
        <w:jc w:val="center"/>
      </w:pPr>
      <w:r w:rsidRPr="009F4FF8">
        <w:rPr>
          <w:i w:val="0"/>
          <w:iCs w:val="0"/>
        </w:rPr>
        <w:t xml:space="preserve">Figura </w:t>
      </w:r>
      <w:r w:rsidRPr="009F4FF8">
        <w:rPr>
          <w:i w:val="0"/>
          <w:iCs w:val="0"/>
        </w:rPr>
        <w:fldChar w:fldCharType="begin"/>
      </w:r>
      <w:r w:rsidRPr="009F4FF8">
        <w:rPr>
          <w:i w:val="0"/>
          <w:iCs w:val="0"/>
        </w:rPr>
        <w:instrText xml:space="preserve"> SEQ Figura \* ARABIC </w:instrText>
      </w:r>
      <w:r w:rsidRPr="009F4FF8">
        <w:rPr>
          <w:i w:val="0"/>
          <w:iCs w:val="0"/>
        </w:rPr>
        <w:fldChar w:fldCharType="separate"/>
      </w:r>
      <w:r w:rsidR="00BE59F0">
        <w:rPr>
          <w:i w:val="0"/>
          <w:iCs w:val="0"/>
          <w:noProof/>
        </w:rPr>
        <w:t>6</w:t>
      </w:r>
      <w:r w:rsidRPr="009F4FF8">
        <w:rPr>
          <w:i w:val="0"/>
          <w:iCs w:val="0"/>
        </w:rPr>
        <w:fldChar w:fldCharType="end"/>
      </w:r>
      <w:r w:rsidRPr="009F4FF8">
        <w:rPr>
          <w:i w:val="0"/>
          <w:iCs w:val="0"/>
        </w:rPr>
        <w:t>.</w:t>
      </w:r>
      <w:r>
        <w:t xml:space="preserve"> Diagrama del funcionamiento del servidor MQTT</w:t>
      </w:r>
    </w:p>
    <w:p w14:paraId="2A77CDF5" w14:textId="77777777" w:rsidR="00440021" w:rsidRDefault="00440021" w:rsidP="004C45BB">
      <w:pPr>
        <w:spacing w:line="480" w:lineRule="auto"/>
        <w:jc w:val="both"/>
        <w:rPr>
          <w:lang w:val="es-ES"/>
        </w:rPr>
      </w:pPr>
      <w:r w:rsidRPr="00617276">
        <w:rPr>
          <w:noProof/>
          <w:lang w:val="es-ES"/>
        </w:rPr>
        <w:drawing>
          <wp:inline distT="0" distB="0" distL="0" distR="0" wp14:anchorId="1DF42068" wp14:editId="398BF698">
            <wp:extent cx="5734050" cy="21717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4050" cy="2171700"/>
                    </a:xfrm>
                    <a:prstGeom prst="rect">
                      <a:avLst/>
                    </a:prstGeom>
                    <a:noFill/>
                    <a:ln>
                      <a:noFill/>
                    </a:ln>
                  </pic:spPr>
                </pic:pic>
              </a:graphicData>
            </a:graphic>
          </wp:inline>
        </w:drawing>
      </w:r>
    </w:p>
    <w:p w14:paraId="1ABF6C34" w14:textId="11002923" w:rsidR="009F4FF8" w:rsidRPr="00617276" w:rsidRDefault="009F4FF8" w:rsidP="009F4FF8">
      <w:pPr>
        <w:spacing w:line="480" w:lineRule="auto"/>
        <w:jc w:val="right"/>
        <w:rPr>
          <w:lang w:val="es-ES"/>
        </w:rPr>
      </w:pPr>
      <w:r>
        <w:rPr>
          <w:lang w:val="es-ES"/>
        </w:rPr>
        <w:t>Fuente: Elaboración propia</w:t>
      </w:r>
    </w:p>
    <w:p w14:paraId="13370952" w14:textId="0068C726" w:rsidR="00440021" w:rsidRPr="00617276" w:rsidRDefault="00440021" w:rsidP="004C45BB">
      <w:pPr>
        <w:pStyle w:val="Prrafodelista"/>
        <w:numPr>
          <w:ilvl w:val="0"/>
          <w:numId w:val="14"/>
        </w:numPr>
        <w:spacing w:line="480" w:lineRule="auto"/>
        <w:jc w:val="both"/>
        <w:rPr>
          <w:lang w:val="es-ES"/>
        </w:rPr>
      </w:pPr>
      <w:r w:rsidRPr="00C978F9">
        <w:rPr>
          <w:b/>
          <w:bCs/>
          <w:lang w:val="es-ES"/>
        </w:rPr>
        <w:t>Plataforma ESP32:</w:t>
      </w:r>
      <w:r w:rsidRPr="00617276">
        <w:rPr>
          <w:lang w:val="es-ES"/>
        </w:rPr>
        <w:t xml:space="preserve"> Dispositivo similar a Arduino con la ventaja de ser enfocado a </w:t>
      </w:r>
      <w:r w:rsidR="0084246B">
        <w:rPr>
          <w:lang w:val="es-ES"/>
        </w:rPr>
        <w:t>IoT</w:t>
      </w:r>
      <w:r w:rsidRPr="00617276">
        <w:rPr>
          <w:lang w:val="es-ES"/>
        </w:rPr>
        <w:t>, muestra una mayor cantidad de pines, bajo consumo de energía y en su interior viene implementado un módulo de wifi y bluethooth.</w:t>
      </w:r>
    </w:p>
    <w:p w14:paraId="416D3886" w14:textId="77777777" w:rsidR="00440021" w:rsidRPr="00617276" w:rsidRDefault="00440021" w:rsidP="004C45BB">
      <w:pPr>
        <w:pStyle w:val="Prrafodelista"/>
        <w:numPr>
          <w:ilvl w:val="0"/>
          <w:numId w:val="14"/>
        </w:numPr>
        <w:spacing w:line="480" w:lineRule="auto"/>
        <w:jc w:val="both"/>
        <w:rPr>
          <w:lang w:val="es-ES"/>
        </w:rPr>
      </w:pPr>
      <w:r w:rsidRPr="00C978F9">
        <w:rPr>
          <w:b/>
          <w:bCs/>
          <w:lang w:val="es-ES"/>
        </w:rPr>
        <w:t>Sensores de humedad de suelo:</w:t>
      </w:r>
      <w:r w:rsidRPr="00617276">
        <w:rPr>
          <w:lang w:val="es-ES"/>
        </w:rPr>
        <w:t xml:space="preserve"> Se definen 4 sensores de humedad que serán distribuidos por la plataforma del cultivo.</w:t>
      </w:r>
    </w:p>
    <w:p w14:paraId="19B65E59" w14:textId="1263F2D4" w:rsidR="009F4FF8" w:rsidRDefault="00440021" w:rsidP="009F4FF8">
      <w:pPr>
        <w:pStyle w:val="Prrafodelista"/>
        <w:numPr>
          <w:ilvl w:val="0"/>
          <w:numId w:val="14"/>
        </w:numPr>
        <w:spacing w:line="480" w:lineRule="auto"/>
        <w:jc w:val="both"/>
      </w:pPr>
      <w:r w:rsidRPr="00C978F9">
        <w:rPr>
          <w:b/>
          <w:bCs/>
          <w:lang w:val="es-ES"/>
        </w:rPr>
        <w:t>Sensores de humedad y temperatura ambiental:</w:t>
      </w:r>
      <w:r w:rsidRPr="00617276">
        <w:rPr>
          <w:lang w:val="es-ES"/>
        </w:rPr>
        <w:t xml:space="preserve"> Se pondrá en un lugar estratégico para la recolección de datos del medio ambiente</w:t>
      </w:r>
      <w:r w:rsidR="009F4FF8">
        <w:rPr>
          <w:lang w:val="es-ES"/>
        </w:rPr>
        <w:t xml:space="preserve"> (figura 7)</w:t>
      </w:r>
      <w:r w:rsidRPr="00617276">
        <w:rPr>
          <w:lang w:val="es-ES"/>
        </w:rPr>
        <w:t>.</w:t>
      </w:r>
    </w:p>
    <w:p w14:paraId="00A964A6" w14:textId="01E9E83A" w:rsidR="009F4FF8" w:rsidRDefault="009F4FF8" w:rsidP="009F4FF8">
      <w:pPr>
        <w:pStyle w:val="Descripcin"/>
        <w:keepNext/>
        <w:jc w:val="center"/>
      </w:pPr>
      <w:r w:rsidRPr="009F4FF8">
        <w:rPr>
          <w:i w:val="0"/>
          <w:iCs w:val="0"/>
        </w:rPr>
        <w:lastRenderedPageBreak/>
        <w:t xml:space="preserve">Figura </w:t>
      </w:r>
      <w:r w:rsidRPr="009F4FF8">
        <w:rPr>
          <w:i w:val="0"/>
          <w:iCs w:val="0"/>
        </w:rPr>
        <w:fldChar w:fldCharType="begin"/>
      </w:r>
      <w:r w:rsidRPr="009F4FF8">
        <w:rPr>
          <w:i w:val="0"/>
          <w:iCs w:val="0"/>
        </w:rPr>
        <w:instrText xml:space="preserve"> SEQ Figura \* ARABIC </w:instrText>
      </w:r>
      <w:r w:rsidRPr="009F4FF8">
        <w:rPr>
          <w:i w:val="0"/>
          <w:iCs w:val="0"/>
        </w:rPr>
        <w:fldChar w:fldCharType="separate"/>
      </w:r>
      <w:r w:rsidR="00BE59F0">
        <w:rPr>
          <w:i w:val="0"/>
          <w:iCs w:val="0"/>
          <w:noProof/>
        </w:rPr>
        <w:t>7</w:t>
      </w:r>
      <w:r w:rsidRPr="009F4FF8">
        <w:rPr>
          <w:i w:val="0"/>
          <w:iCs w:val="0"/>
        </w:rPr>
        <w:fldChar w:fldCharType="end"/>
      </w:r>
      <w:r>
        <w:t xml:space="preserve">. </w:t>
      </w:r>
      <w:r w:rsidRPr="00B82D0F">
        <w:t>El dispositivo IoT recolecta datos de humedad de suelo, humedad y temperatura ambientales</w:t>
      </w:r>
    </w:p>
    <w:p w14:paraId="2384027B" w14:textId="3EA8E0F6" w:rsidR="00440021" w:rsidRDefault="00440021" w:rsidP="009F4FF8">
      <w:pPr>
        <w:pStyle w:val="Prrafodelista"/>
        <w:spacing w:line="480" w:lineRule="auto"/>
        <w:jc w:val="both"/>
        <w:rPr>
          <w:lang w:val="es-ES"/>
        </w:rPr>
      </w:pPr>
      <w:r w:rsidRPr="00617276">
        <w:rPr>
          <w:rStyle w:val="TextoindependienteCar"/>
          <w:rFonts w:cs="Times New Roman"/>
          <w:b/>
          <w:bCs/>
          <w:noProof/>
          <w:lang w:val="en-US" w:eastAsia="en-US"/>
        </w:rPr>
        <w:drawing>
          <wp:inline distT="0" distB="0" distL="0" distR="0" wp14:anchorId="498003A1" wp14:editId="4F180C3B">
            <wp:extent cx="4295775" cy="3159185"/>
            <wp:effectExtent l="0" t="0" r="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62363" cy="3208155"/>
                    </a:xfrm>
                    <a:prstGeom prst="rect">
                      <a:avLst/>
                    </a:prstGeom>
                    <a:noFill/>
                    <a:ln>
                      <a:noFill/>
                    </a:ln>
                  </pic:spPr>
                </pic:pic>
              </a:graphicData>
            </a:graphic>
          </wp:inline>
        </w:drawing>
      </w:r>
    </w:p>
    <w:p w14:paraId="6FCB00F3" w14:textId="03A26256" w:rsidR="009F4FF8" w:rsidRPr="009F4FF8" w:rsidRDefault="009F4FF8" w:rsidP="009F4FF8">
      <w:pPr>
        <w:spacing w:line="480" w:lineRule="auto"/>
        <w:jc w:val="right"/>
        <w:rPr>
          <w:lang w:val="es-ES"/>
        </w:rPr>
      </w:pPr>
      <w:r>
        <w:rPr>
          <w:lang w:val="es-ES"/>
        </w:rPr>
        <w:t>Fuente: Elaboración propia</w:t>
      </w:r>
    </w:p>
    <w:p w14:paraId="1A5FEC92" w14:textId="77777777" w:rsidR="00440021" w:rsidRPr="00617276" w:rsidRDefault="00440021" w:rsidP="004C45BB">
      <w:pPr>
        <w:pStyle w:val="Prrafodelista"/>
        <w:numPr>
          <w:ilvl w:val="0"/>
          <w:numId w:val="14"/>
        </w:numPr>
        <w:spacing w:line="480" w:lineRule="auto"/>
        <w:jc w:val="both"/>
        <w:rPr>
          <w:lang w:val="es-ES"/>
        </w:rPr>
      </w:pPr>
      <w:r w:rsidRPr="00617276">
        <w:rPr>
          <w:lang w:val="es-ES"/>
        </w:rPr>
        <w:t>Electroválvula: Es un dispositivo que permite el paso del agua, su funcionamiento es digital, es decir, solo se puede activar o desactivar el dispositivo (0 cerrado, 1 abierto)</w:t>
      </w:r>
    </w:p>
    <w:p w14:paraId="6D03663E" w14:textId="07EF193B" w:rsidR="00440021" w:rsidRPr="00617276" w:rsidRDefault="00231D47" w:rsidP="004C45BB">
      <w:pPr>
        <w:spacing w:line="480" w:lineRule="auto"/>
        <w:jc w:val="both"/>
        <w:rPr>
          <w:rStyle w:val="ListLabel1"/>
          <w:rFonts w:cs="Times New Roman"/>
          <w:b w:val="0"/>
          <w:bCs/>
        </w:rPr>
      </w:pPr>
      <w:r>
        <w:rPr>
          <w:rStyle w:val="ListLabel1"/>
          <w:rFonts w:cs="Times New Roman"/>
          <w:b w:val="0"/>
          <w:bCs/>
        </w:rPr>
        <w:t xml:space="preserve">     </w:t>
      </w:r>
      <w:r w:rsidR="00440021" w:rsidRPr="00617276">
        <w:rPr>
          <w:rStyle w:val="ListLabel1"/>
          <w:rFonts w:cs="Times New Roman"/>
          <w:b w:val="0"/>
          <w:bCs/>
        </w:rPr>
        <w:t xml:space="preserve">La </w:t>
      </w:r>
      <w:r w:rsidR="00F0486F">
        <w:rPr>
          <w:rStyle w:val="ListLabel1"/>
          <w:rFonts w:cs="Times New Roman"/>
          <w:b w:val="0"/>
          <w:bCs/>
        </w:rPr>
        <w:t>d</w:t>
      </w:r>
      <w:r w:rsidR="00F0486F" w:rsidRPr="00617276">
        <w:rPr>
          <w:rStyle w:val="ListLabel1"/>
          <w:rFonts w:cs="Times New Roman"/>
          <w:b w:val="0"/>
          <w:bCs/>
        </w:rPr>
        <w:t>istribuc</w:t>
      </w:r>
      <w:r w:rsidR="00F0486F">
        <w:rPr>
          <w:rStyle w:val="ListLabel1"/>
          <w:rFonts w:cs="Times New Roman"/>
          <w:b w:val="0"/>
          <w:bCs/>
        </w:rPr>
        <w:t>ión</w:t>
      </w:r>
      <w:r w:rsidR="00440021" w:rsidRPr="00617276">
        <w:rPr>
          <w:rStyle w:val="ListLabel1"/>
          <w:rFonts w:cs="Times New Roman"/>
          <w:b w:val="0"/>
          <w:bCs/>
        </w:rPr>
        <w:t xml:space="preserve"> </w:t>
      </w:r>
      <w:r w:rsidR="00F0486F">
        <w:rPr>
          <w:rStyle w:val="ListLabel1"/>
          <w:rFonts w:cs="Times New Roman"/>
          <w:b w:val="0"/>
          <w:bCs/>
        </w:rPr>
        <w:t>d</w:t>
      </w:r>
      <w:r w:rsidR="00440021" w:rsidRPr="00617276">
        <w:rPr>
          <w:rStyle w:val="ListLabel1"/>
          <w:rFonts w:cs="Times New Roman"/>
          <w:b w:val="0"/>
          <w:bCs/>
        </w:rPr>
        <w:t xml:space="preserve">e agua es por gravedad </w:t>
      </w:r>
      <w:r w:rsidR="00F14BCB">
        <w:rPr>
          <w:rStyle w:val="ListLabel1"/>
          <w:rFonts w:cs="Times New Roman"/>
          <w:b w:val="0"/>
          <w:bCs/>
        </w:rPr>
        <w:t>que permite</w:t>
      </w:r>
      <w:r w:rsidR="00440021" w:rsidRPr="00617276">
        <w:rPr>
          <w:rStyle w:val="ListLabel1"/>
          <w:rFonts w:cs="Times New Roman"/>
          <w:b w:val="0"/>
          <w:bCs/>
        </w:rPr>
        <w:t xml:space="preserve"> aprovechar el sistema de riego por goteo instalado en la parcela según las decisiones del </w:t>
      </w:r>
      <w:r w:rsidR="0084246B">
        <w:rPr>
          <w:rStyle w:val="ListLabel1"/>
          <w:rFonts w:cs="Times New Roman"/>
          <w:b w:val="0"/>
          <w:bCs/>
        </w:rPr>
        <w:t>IoT</w:t>
      </w:r>
      <w:r w:rsidR="00440021" w:rsidRPr="00617276">
        <w:rPr>
          <w:rStyle w:val="ListLabel1"/>
          <w:rFonts w:cs="Times New Roman"/>
          <w:b w:val="0"/>
          <w:bCs/>
        </w:rPr>
        <w:t xml:space="preserve"> Server a través del </w:t>
      </w:r>
      <w:r w:rsidR="0084246B">
        <w:rPr>
          <w:rStyle w:val="ListLabel1"/>
          <w:rFonts w:cs="Times New Roman"/>
          <w:b w:val="0"/>
          <w:bCs/>
        </w:rPr>
        <w:t>IOT</w:t>
      </w:r>
      <w:r w:rsidR="00440021" w:rsidRPr="00617276">
        <w:rPr>
          <w:rStyle w:val="ListLabel1"/>
          <w:rFonts w:cs="Times New Roman"/>
          <w:b w:val="0"/>
          <w:bCs/>
        </w:rPr>
        <w:t xml:space="preserve"> Device como se muestra en la figura </w:t>
      </w:r>
      <w:r w:rsidR="009F4FF8">
        <w:rPr>
          <w:rStyle w:val="ListLabel1"/>
          <w:rFonts w:cs="Times New Roman"/>
          <w:b w:val="0"/>
          <w:bCs/>
        </w:rPr>
        <w:t>8</w:t>
      </w:r>
      <w:r w:rsidR="00440021" w:rsidRPr="00617276">
        <w:rPr>
          <w:rStyle w:val="ListLabel1"/>
          <w:rFonts w:cs="Times New Roman"/>
          <w:b w:val="0"/>
          <w:bCs/>
        </w:rPr>
        <w:t>.</w:t>
      </w:r>
    </w:p>
    <w:p w14:paraId="41462032" w14:textId="44931834" w:rsidR="009F4FF8" w:rsidRDefault="009F4FF8" w:rsidP="009F4FF8">
      <w:pPr>
        <w:pStyle w:val="Descripcin"/>
        <w:keepNext/>
        <w:jc w:val="center"/>
      </w:pPr>
      <w:r w:rsidRPr="009F4FF8">
        <w:rPr>
          <w:i w:val="0"/>
          <w:iCs w:val="0"/>
        </w:rPr>
        <w:lastRenderedPageBreak/>
        <w:t xml:space="preserve">Figura </w:t>
      </w:r>
      <w:r w:rsidRPr="009F4FF8">
        <w:rPr>
          <w:i w:val="0"/>
          <w:iCs w:val="0"/>
        </w:rPr>
        <w:fldChar w:fldCharType="begin"/>
      </w:r>
      <w:r w:rsidRPr="009F4FF8">
        <w:rPr>
          <w:i w:val="0"/>
          <w:iCs w:val="0"/>
        </w:rPr>
        <w:instrText xml:space="preserve"> SEQ Figura \* ARABIC </w:instrText>
      </w:r>
      <w:r w:rsidRPr="009F4FF8">
        <w:rPr>
          <w:i w:val="0"/>
          <w:iCs w:val="0"/>
        </w:rPr>
        <w:fldChar w:fldCharType="separate"/>
      </w:r>
      <w:r w:rsidR="00BE59F0">
        <w:rPr>
          <w:i w:val="0"/>
          <w:iCs w:val="0"/>
          <w:noProof/>
        </w:rPr>
        <w:t>8</w:t>
      </w:r>
      <w:r w:rsidRPr="009F4FF8">
        <w:rPr>
          <w:i w:val="0"/>
          <w:iCs w:val="0"/>
        </w:rPr>
        <w:fldChar w:fldCharType="end"/>
      </w:r>
      <w:r w:rsidRPr="009F4FF8">
        <w:rPr>
          <w:i w:val="0"/>
          <w:iCs w:val="0"/>
        </w:rPr>
        <w:t>.</w:t>
      </w:r>
      <w:r>
        <w:t xml:space="preserve"> </w:t>
      </w:r>
      <w:r w:rsidRPr="007E512F">
        <w:t>flujo de agua será controlado mediante el sistema difuso.</w:t>
      </w:r>
    </w:p>
    <w:p w14:paraId="72202CCE" w14:textId="12DD4FEF" w:rsidR="00440021" w:rsidRPr="009F4FF8" w:rsidRDefault="00440021" w:rsidP="009F4FF8">
      <w:pPr>
        <w:spacing w:line="480" w:lineRule="auto"/>
        <w:jc w:val="right"/>
        <w:rPr>
          <w:lang w:val="es-ES"/>
        </w:rPr>
      </w:pPr>
      <w:r w:rsidRPr="00617276">
        <w:rPr>
          <w:noProof/>
          <w:lang w:val="en-US" w:eastAsia="en-US"/>
        </w:rPr>
        <w:drawing>
          <wp:inline distT="0" distB="0" distL="0" distR="0" wp14:anchorId="689A1DFB" wp14:editId="7B7D0B42">
            <wp:extent cx="5731510" cy="4400550"/>
            <wp:effectExtent l="0" t="0" r="2540" b="0"/>
            <wp:docPr id="888979529" name="picture" descr="C:\Users\jorti\OneDrive\Documentos\Universidad Politecnica Salesiana\TESIS\DistribuicionSistemaDifu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400550"/>
                    </a:xfrm>
                    <a:prstGeom prst="rect">
                      <a:avLst/>
                    </a:prstGeom>
                  </pic:spPr>
                </pic:pic>
              </a:graphicData>
            </a:graphic>
          </wp:inline>
        </w:drawing>
      </w:r>
      <w:r w:rsidR="009F4FF8">
        <w:rPr>
          <w:lang w:val="es-ES"/>
        </w:rPr>
        <w:t>Fuente: Elaboración propia</w:t>
      </w:r>
      <w:r w:rsidRPr="00617276">
        <w:rPr>
          <w:rFonts w:cs="Times New Roman"/>
          <w:i/>
        </w:rPr>
        <w:t xml:space="preserve"> </w:t>
      </w:r>
    </w:p>
    <w:p w14:paraId="5763C8FB" w14:textId="71AD7B72" w:rsidR="00440021" w:rsidRPr="00617276" w:rsidRDefault="00A558FC" w:rsidP="00F738E8">
      <w:pPr>
        <w:pStyle w:val="Ttulo1"/>
      </w:pPr>
      <w:r>
        <w:t>Ca</w:t>
      </w:r>
      <w:r w:rsidR="008D0DFC">
        <w:t xml:space="preserve">pítulo V: </w:t>
      </w:r>
      <w:r w:rsidR="00E228C0">
        <w:t>F</w:t>
      </w:r>
      <w:r w:rsidR="008D0DFC">
        <w:t>ormalizaci</w:t>
      </w:r>
      <w:r w:rsidR="004101F5">
        <w:t>ó</w:t>
      </w:r>
      <w:r w:rsidR="008D0DFC">
        <w:t>n</w:t>
      </w:r>
      <w:r w:rsidR="00D7659F">
        <w:t xml:space="preserve"> -</w:t>
      </w:r>
      <w:r w:rsidR="004101F5">
        <w:t xml:space="preserve"> </w:t>
      </w:r>
      <w:r w:rsidR="00440021" w:rsidRPr="00617276">
        <w:t>Lógica Difusa</w:t>
      </w:r>
    </w:p>
    <w:p w14:paraId="2A221FA0" w14:textId="77777777" w:rsidR="00440021" w:rsidRPr="00617276" w:rsidRDefault="00440021" w:rsidP="00F738E8">
      <w:pPr>
        <w:pStyle w:val="Ttulo2"/>
      </w:pPr>
      <w:r w:rsidRPr="00617276">
        <w:t>Descripción de los componentes de hardware</w:t>
      </w:r>
    </w:p>
    <w:p w14:paraId="7A23F9D0" w14:textId="6596A750" w:rsidR="00440021" w:rsidRPr="00617276" w:rsidRDefault="00440021" w:rsidP="00F738E8">
      <w:pPr>
        <w:spacing w:line="480" w:lineRule="auto"/>
        <w:jc w:val="both"/>
      </w:pPr>
      <w:r w:rsidRPr="00617276">
        <w:t xml:space="preserve">     El sistema de riego se encuentra alojado en </w:t>
      </w:r>
      <w:r>
        <w:t>un servidor web</w:t>
      </w:r>
      <w:r w:rsidR="004846EE">
        <w:t xml:space="preserve"> encargado de la lógica de negocio y la lógica difusa. Este enviará </w:t>
      </w:r>
      <w:r w:rsidR="00F64151">
        <w:t>instrucciones al dispositivo IoT para que cumpla la función de riego</w:t>
      </w:r>
      <w:r w:rsidR="00C61958">
        <w:t xml:space="preserve"> que actuará sobre la </w:t>
      </w:r>
      <w:r w:rsidR="007E6A54">
        <w:t>electroválvula en tiempo por minutos</w:t>
      </w:r>
      <w:r w:rsidR="00C61958">
        <w:t>.</w:t>
      </w:r>
      <w:r>
        <w:t xml:space="preserve"> </w:t>
      </w:r>
      <w:r w:rsidR="00C61958">
        <w:t>P</w:t>
      </w:r>
      <w:r w:rsidRPr="00617276">
        <w:t>ara su correcto funcionamiento requiere de ciertos componentes que pueden ser clasificados según a la función que desempeña.</w:t>
      </w:r>
    </w:p>
    <w:p w14:paraId="5133A5B6" w14:textId="77777777" w:rsidR="00440021" w:rsidRPr="00617276" w:rsidRDefault="00440021" w:rsidP="00F738E8">
      <w:pPr>
        <w:pStyle w:val="Ttulo3"/>
      </w:pPr>
      <w:r w:rsidRPr="00617276">
        <w:t>Componentes de entrada</w:t>
      </w:r>
    </w:p>
    <w:p w14:paraId="4569086A" w14:textId="77777777" w:rsidR="00440021" w:rsidRPr="00617276" w:rsidRDefault="00440021" w:rsidP="00F738E8">
      <w:pPr>
        <w:pStyle w:val="Prrafodelista"/>
        <w:numPr>
          <w:ilvl w:val="0"/>
          <w:numId w:val="18"/>
        </w:numPr>
        <w:spacing w:line="480" w:lineRule="auto"/>
        <w:jc w:val="both"/>
      </w:pPr>
      <w:r w:rsidRPr="002B1842">
        <w:rPr>
          <w:b/>
          <w:bCs/>
        </w:rPr>
        <w:t>Sensor de Humedad de Suelo:</w:t>
      </w:r>
      <w:r w:rsidRPr="00617276">
        <w:t xml:space="preserve"> es requerido enterarse la humedad del suelo para el funcionamiento del control difuso. El sensor funciona mediante señales de entradas </w:t>
      </w:r>
      <w:r w:rsidRPr="00617276">
        <w:lastRenderedPageBreak/>
        <w:t>analógicas para obtener la humedad del suelo en forma de variaciones continuas de un voltaje.</w:t>
      </w:r>
    </w:p>
    <w:p w14:paraId="6974A76B" w14:textId="77777777" w:rsidR="00440021" w:rsidRPr="00617276" w:rsidRDefault="00440021" w:rsidP="00F738E8">
      <w:pPr>
        <w:pStyle w:val="Prrafodelista"/>
        <w:numPr>
          <w:ilvl w:val="0"/>
          <w:numId w:val="18"/>
        </w:numPr>
        <w:spacing w:line="480" w:lineRule="auto"/>
        <w:jc w:val="both"/>
      </w:pPr>
      <w:r w:rsidRPr="002B1842">
        <w:rPr>
          <w:b/>
          <w:bCs/>
        </w:rPr>
        <w:t>Sensor de Temperatura Ambiente:</w:t>
      </w:r>
      <w:r w:rsidRPr="00617276">
        <w:t xml:space="preserve"> En la temperatura ambiente es un parámetro que influye para el cálculo de la evapotranspiración (pérdida de agua) en un cultivo.</w:t>
      </w:r>
    </w:p>
    <w:p w14:paraId="3B4796B4" w14:textId="77777777" w:rsidR="00440021" w:rsidRPr="00617276" w:rsidRDefault="00440021" w:rsidP="00F738E8">
      <w:pPr>
        <w:pStyle w:val="Prrafodelista"/>
        <w:numPr>
          <w:ilvl w:val="0"/>
          <w:numId w:val="18"/>
        </w:numPr>
        <w:spacing w:line="480" w:lineRule="auto"/>
        <w:jc w:val="both"/>
      </w:pPr>
      <w:r w:rsidRPr="002B1842">
        <w:rPr>
          <w:b/>
          <w:bCs/>
        </w:rPr>
        <w:t>Sensor de Humedad Ambiente:</w:t>
      </w:r>
      <w:r w:rsidRPr="00617276">
        <w:t xml:space="preserve"> En el proceso de riego es importante mantener la humedad relativa alta o baja según las condiciones del cultivo.</w:t>
      </w:r>
    </w:p>
    <w:p w14:paraId="446D4145" w14:textId="0E6D4135" w:rsidR="00440021" w:rsidRPr="00617276" w:rsidRDefault="00440021" w:rsidP="00F738E8">
      <w:pPr>
        <w:pStyle w:val="Ttulo3"/>
      </w:pPr>
      <w:r w:rsidRPr="00617276">
        <w:t xml:space="preserve">Componente de </w:t>
      </w:r>
      <w:r w:rsidR="00B24B14">
        <w:t>s</w:t>
      </w:r>
      <w:r w:rsidRPr="00617276">
        <w:t>alida</w:t>
      </w:r>
    </w:p>
    <w:p w14:paraId="2E6DD1A7" w14:textId="77777777" w:rsidR="00440021" w:rsidRPr="00617276" w:rsidRDefault="00440021" w:rsidP="00F738E8">
      <w:pPr>
        <w:pStyle w:val="Prrafodelista"/>
        <w:numPr>
          <w:ilvl w:val="0"/>
          <w:numId w:val="19"/>
        </w:numPr>
        <w:spacing w:line="480" w:lineRule="auto"/>
        <w:jc w:val="both"/>
      </w:pPr>
      <w:r w:rsidRPr="004A030F">
        <w:rPr>
          <w:b/>
          <w:bCs/>
        </w:rPr>
        <w:t>Electroválvula:</w:t>
      </w:r>
      <w:r w:rsidRPr="00617276">
        <w:t xml:space="preserve"> es un dispositivo electromecánico para controlar el flujo que circula por un conducto, su forma de administración es el tiempo de apertura dada como resultado de la aplicación de la lógica difusa implementada.</w:t>
      </w:r>
    </w:p>
    <w:p w14:paraId="4610C87D" w14:textId="04A3D721" w:rsidR="00440021" w:rsidRPr="00617276" w:rsidRDefault="00440021" w:rsidP="00F738E8">
      <w:pPr>
        <w:spacing w:line="480" w:lineRule="auto"/>
        <w:jc w:val="both"/>
      </w:pPr>
      <w:r w:rsidRPr="00617276">
        <w:t xml:space="preserve">     El primer prototipo se realizó con una placa Arduino Uno, la cual presentó limitaciones en la reducida cantidad de pines, tamaña de memoria, poca potencia, protocolos de comunicación </w:t>
      </w:r>
      <w:r w:rsidR="00FD3CE6">
        <w:t>MQTT</w:t>
      </w:r>
      <w:r w:rsidRPr="00617276">
        <w:t xml:space="preserve"> y módulos de wifi inexistentes. Esto se debe a que básicamente la placa no está pensada para ser un dispositivo </w:t>
      </w:r>
      <w:r w:rsidR="0084246B">
        <w:t>IoT</w:t>
      </w:r>
      <w:r w:rsidRPr="00617276">
        <w:t xml:space="preserve"> como es el caso de la placa ESP32, la placa Arduino necesitaba de un intermediario como la placa de una Raspberry pi para usar la potencia de esta, pero al implementarlo se necesitaba más capacidad de alimentación y mayor costo en la implementación. Por esta razón se implementó la placa ESP32 de la empresa </w:t>
      </w:r>
      <w:r w:rsidRPr="00617276">
        <w:fldChar w:fldCharType="begin" w:fldLock="1"/>
      </w:r>
      <w:r>
        <w:instrText>ADDIN CSL_CITATION {"citationItems":[{"id":"ITEM-1","itemData":{"URL":"https://www.espressif.com/en/products/socs/esp32","author":[{"dropping-particle":"","family":"Espressif Systems","given":"","non-dropping-particle":"","parse-names":false,"suffix":""}],"id":"ITEM-1","issued":{"date-parts":[["2020"]]},"title":"ESP32","type":"webpage"},"uris":["http://www.mendeley.com/documents/?uuid=27f8d3e2-bdab-45d7-b780-c27384472752"]}],"mendeley":{"formattedCitation":"(Espressif Systems, 2020)","plainTextFormattedCitation":"(Espressif Systems, 2020)","previouslyFormattedCitation":"(Espressif Systems, 2020)"},"properties":{"noteIndex":0},"schema":"https://github.com/citation-style-language/schema/raw/master/csl-citation.json"}</w:instrText>
      </w:r>
      <w:r w:rsidRPr="00617276">
        <w:fldChar w:fldCharType="separate"/>
      </w:r>
      <w:r w:rsidRPr="007C7FDD">
        <w:rPr>
          <w:noProof/>
        </w:rPr>
        <w:t>(Espressif Systems, 2020)</w:t>
      </w:r>
      <w:r w:rsidRPr="00617276">
        <w:fldChar w:fldCharType="end"/>
      </w:r>
      <w:r w:rsidRPr="00617276">
        <w:t xml:space="preserve"> dispone de un diseño robusto, alto nivel de integración gracias a sus antenas incorporadas, consumo energético bajo y un chip híbrido Wi-Fi y Bluetooth. Otra ventaja de utilizar esta placa es la posibilidad de ampliar el rango de cobertura de riego, </w:t>
      </w:r>
      <w:r w:rsidR="006D0E47">
        <w:t xml:space="preserve">por </w:t>
      </w:r>
      <w:r w:rsidR="002E2DDE">
        <w:t>consiguiente,</w:t>
      </w:r>
      <w:r w:rsidRPr="00617276">
        <w:t xml:space="preserve"> dispone de 64 pines para la conexión de más sensores y actuadores en un solo controlador.</w:t>
      </w:r>
    </w:p>
    <w:p w14:paraId="0CE82E91" w14:textId="57002988" w:rsidR="00440021" w:rsidRPr="00617276" w:rsidRDefault="00440021" w:rsidP="00F738E8">
      <w:pPr>
        <w:spacing w:line="480" w:lineRule="auto"/>
        <w:jc w:val="both"/>
      </w:pPr>
      <w:r w:rsidRPr="00617276">
        <w:t xml:space="preserve">     Los sensores de humedad de suelo tienen diferentes rangos de medición, según </w:t>
      </w:r>
      <w:r w:rsidR="00F0778D">
        <w:fldChar w:fldCharType="begin" w:fldLock="1"/>
      </w:r>
      <w:r w:rsidR="00F0778D">
        <w:instrText>ADDIN CSL_CITATION {"citationItems":[{"id":"ITEM-1","itemData":{"author":[{"dropping-particle":"","family":"Fernández","given":"Dolores","non-dropping-particle":"","parse-names":false,"suffix":""}],"id":"ITEM-1","issued":{"date-parts":[["2013"]]},"page":"37","title":"Módulo i: seguimiento de la humedad, salinidad y nutrientes en el suelo","type":"article-journal"},"uris":["http://www.mendeley.com/documents/?uuid=c9d6bc91-d2f6-4fa1-aecc-39b35507b0af"]}],"mendeley":{"formattedCitation":"(Fernández, 2013)","manualFormatting":"Fernández (2013)","plainTextFormattedCitation":"(Fernández, 2013)"},"properties":{"noteIndex":0},"schema":"https://github.com/citation-style-language/schema/raw/master/csl-citation.json"}</w:instrText>
      </w:r>
      <w:r w:rsidR="00F0778D">
        <w:fldChar w:fldCharType="separate"/>
      </w:r>
      <w:r w:rsidR="00F0778D" w:rsidRPr="00F0778D">
        <w:rPr>
          <w:noProof/>
        </w:rPr>
        <w:t xml:space="preserve">Fernández </w:t>
      </w:r>
      <w:r w:rsidR="00F0778D">
        <w:rPr>
          <w:noProof/>
        </w:rPr>
        <w:t>(</w:t>
      </w:r>
      <w:r w:rsidR="00F0778D" w:rsidRPr="00F0778D">
        <w:rPr>
          <w:noProof/>
        </w:rPr>
        <w:t>2013)</w:t>
      </w:r>
      <w:r w:rsidR="00F0778D">
        <w:fldChar w:fldCharType="end"/>
      </w:r>
      <w:r w:rsidRPr="00617276">
        <w:t xml:space="preserve"> su precisión dependerá de los sales minerales</w:t>
      </w:r>
      <w:r w:rsidR="007F12E4">
        <w:t xml:space="preserve">, que por consecuencia, </w:t>
      </w:r>
      <w:r w:rsidRPr="00617276">
        <w:t>afectan a la capacidad del sensor para separar la permitividad dieléctrica del suelo de su conductancia</w:t>
      </w:r>
      <w:r w:rsidR="00E275A2">
        <w:t xml:space="preserve">. </w:t>
      </w:r>
      <w:r w:rsidR="00E275A2">
        <w:lastRenderedPageBreak/>
        <w:t>T</w:t>
      </w:r>
      <w:r w:rsidRPr="00617276">
        <w:t xml:space="preserve">odos los sensores son sensibles a los cambios de temperatura y salinidad que contiene el suelo y el agua, según esto, </w:t>
      </w:r>
      <w:r w:rsidR="00867D34" w:rsidRPr="00617276">
        <w:t>las mediciones</w:t>
      </w:r>
      <w:r w:rsidRPr="00617276">
        <w:t xml:space="preserve"> pueden ser diferentes en distintos entornos o escenarios. En el primer prototipo se estableció los valores</w:t>
      </w:r>
      <w:r w:rsidR="00867D34">
        <w:t xml:space="preserve"> de medición</w:t>
      </w:r>
      <w:r w:rsidRPr="00617276">
        <w:t xml:space="preserve"> en la zona del cantón Paute.</w:t>
      </w:r>
    </w:p>
    <w:p w14:paraId="424F2B45" w14:textId="77777777" w:rsidR="00440021" w:rsidRPr="00617276" w:rsidRDefault="00440021" w:rsidP="00F738E8">
      <w:pPr>
        <w:pStyle w:val="Ttulo2"/>
      </w:pPr>
      <w:r w:rsidRPr="00617276">
        <w:t>Descripción del funcionamiento del sistema</w:t>
      </w:r>
    </w:p>
    <w:p w14:paraId="723BD18D" w14:textId="59637973" w:rsidR="00440021" w:rsidRPr="00926390" w:rsidRDefault="00440021" w:rsidP="00F738E8">
      <w:pPr>
        <w:spacing w:line="480" w:lineRule="auto"/>
        <w:jc w:val="both"/>
        <w:rPr>
          <w:u w:val="single"/>
        </w:rPr>
      </w:pPr>
      <w:r w:rsidRPr="00617276">
        <w:t xml:space="preserve">     El sistema de gestión de riego dispone dos formas de funcionamiento, el primero de ellos es utilizar la lógica difusa para la aplicación del riego sobre el cultivo, tomará los valores de los sensores y hará un análisis con las reglas establecidas por el agrónomo experto y por la experimentación según el entorno y las necesidades híbricas del cultivo, se establecerá con 3 horarios al día. El segundo método solamente actúa como un</w:t>
      </w:r>
      <w:r w:rsidR="00224F65">
        <w:t xml:space="preserve"> activador y desactivador</w:t>
      </w:r>
      <w:r w:rsidR="00890394">
        <w:t xml:space="preserve"> cumpliendo una función de</w:t>
      </w:r>
      <w:r w:rsidRPr="00617276">
        <w:t xml:space="preserve"> riego manual</w:t>
      </w:r>
      <w:r w:rsidR="00890394">
        <w:t xml:space="preserve"> manejada por el agrónomo</w:t>
      </w:r>
      <w:r w:rsidRPr="00617276">
        <w:t>.</w:t>
      </w:r>
    </w:p>
    <w:p w14:paraId="4F6E2BA0" w14:textId="192D598A" w:rsidR="00440021" w:rsidRPr="00617276" w:rsidRDefault="00440021" w:rsidP="00F738E8">
      <w:pPr>
        <w:spacing w:line="480" w:lineRule="auto"/>
        <w:jc w:val="both"/>
      </w:pPr>
      <w:r w:rsidRPr="00617276">
        <w:t xml:space="preserve">     El sistema de riego basado en lógica difusa hará levantamiento de datos de campo en horarios predefinidos para tomar decisiones referentes al riego según el estado actual del campo</w:t>
      </w:r>
      <w:r w:rsidR="002266FB">
        <w:t>. L</w:t>
      </w:r>
      <w:r w:rsidRPr="00617276">
        <w:t>os horarios serán establecidos según el agrónomo experto.</w:t>
      </w:r>
      <w:r w:rsidR="002F3E29">
        <w:t xml:space="preserve"> </w:t>
      </w:r>
      <w:r w:rsidR="00E10083">
        <w:t>Asimismo,</w:t>
      </w:r>
      <w:r w:rsidRPr="00617276">
        <w:t xml:space="preserve"> que la válvula se pueda activar y desactivar por </w:t>
      </w:r>
      <w:r w:rsidR="00E10083">
        <w:t>el usuario</w:t>
      </w:r>
      <w:r w:rsidRPr="00617276">
        <w:t>, por esa razón en el sistema también tendrá implementado dicha función en caso de fallas o desperfectos en el funcionamiento de los dispositivos de lectura de datos.</w:t>
      </w:r>
    </w:p>
    <w:p w14:paraId="508C6FAB" w14:textId="18AF40F6" w:rsidR="00440021" w:rsidRPr="00617276" w:rsidRDefault="00440021" w:rsidP="00F738E8">
      <w:pPr>
        <w:pStyle w:val="Ttulo3"/>
      </w:pPr>
      <w:r w:rsidRPr="00617276">
        <w:t>Modo de operación manual</w:t>
      </w:r>
    </w:p>
    <w:p w14:paraId="36A4C518" w14:textId="77777777" w:rsidR="00440021" w:rsidRPr="00617276" w:rsidRDefault="00440021" w:rsidP="00F738E8">
      <w:pPr>
        <w:spacing w:line="480" w:lineRule="auto"/>
        <w:jc w:val="both"/>
      </w:pPr>
      <w:r w:rsidRPr="00617276">
        <w:t xml:space="preserve">     En el sistema el agrónomo puede activar o desactivar la electroválvula, este método permite tomar el control del riego. En el dashboard se podrá visualizar el caudal de agua y consumo de agua para verificar el paso de agua hacia el cultivo.</w:t>
      </w:r>
    </w:p>
    <w:p w14:paraId="6A29F89E" w14:textId="0846A186" w:rsidR="00440021" w:rsidRPr="00617276" w:rsidRDefault="00440021" w:rsidP="00F738E8">
      <w:pPr>
        <w:pStyle w:val="Ttulo3"/>
      </w:pPr>
      <w:r w:rsidRPr="00617276">
        <w:t>Modo de operación basado en lógica difusa</w:t>
      </w:r>
    </w:p>
    <w:p w14:paraId="43FA871D" w14:textId="15F8B3A4" w:rsidR="00440021" w:rsidRPr="00617276" w:rsidRDefault="00440021" w:rsidP="00F738E8">
      <w:pPr>
        <w:spacing w:line="480" w:lineRule="auto"/>
        <w:jc w:val="both"/>
      </w:pPr>
      <w:r w:rsidRPr="00617276">
        <w:t xml:space="preserve">     A diferencia de la operación manual, en este modo el agrónomo únicamente debe establecer 3 horarios durante el transcurso del día para poner en funcionamiento el levantamiento de datos para el cálculo de la lógica difusa en concordancia del cultivo.</w:t>
      </w:r>
      <w:r w:rsidR="00CD53D1">
        <w:t xml:space="preserve"> </w:t>
      </w:r>
      <w:r w:rsidRPr="00617276">
        <w:t xml:space="preserve">La </w:t>
      </w:r>
      <w:r w:rsidRPr="00617276">
        <w:lastRenderedPageBreak/>
        <w:t>recomendación del agrónomo experto para optimizar el agua hacia el cultivo</w:t>
      </w:r>
      <w:r w:rsidR="004F3EDA">
        <w:t>,</w:t>
      </w:r>
      <w:r w:rsidRPr="00617276">
        <w:t xml:space="preserve"> evitando un desperdicio</w:t>
      </w:r>
      <w:r w:rsidR="004F3EDA">
        <w:t>,</w:t>
      </w:r>
      <w:r w:rsidRPr="00617276">
        <w:t xml:space="preserve"> es de 3 riegos al día en épocas de clima templado y verano, </w:t>
      </w:r>
      <w:r w:rsidR="005F4C89">
        <w:t>su importancia ayuda</w:t>
      </w:r>
      <w:r w:rsidR="00D43D72">
        <w:t xml:space="preserve"> a </w:t>
      </w:r>
      <w:r w:rsidRPr="00617276">
        <w:t xml:space="preserve">las plantas de hojas de verdeo </w:t>
      </w:r>
      <w:r w:rsidR="00D43D72">
        <w:t xml:space="preserve">tengan una </w:t>
      </w:r>
      <w:r w:rsidR="009B0102">
        <w:t>menor</w:t>
      </w:r>
      <w:r w:rsidRPr="00617276">
        <w:t xml:space="preserve"> pérdida de agua, y la falta de agua conlleva a una menor producción.</w:t>
      </w:r>
    </w:p>
    <w:p w14:paraId="7D1E47C9" w14:textId="77777777" w:rsidR="00440021" w:rsidRPr="00617276" w:rsidRDefault="00440021" w:rsidP="00F738E8">
      <w:pPr>
        <w:spacing w:line="480" w:lineRule="auto"/>
        <w:jc w:val="both"/>
      </w:pPr>
      <w:r w:rsidRPr="00617276">
        <w:t xml:space="preserve">     Para el proceso de fuzzificación el dispositivo recolecta los datos de los sensores que serán trasladados a valores con rango de pertenencia entre cero y uno. Se busca determinar en qué grado el valor se está adquiriendo pertenece a un conjunto difuso, estas son caracterizados mediante funciones de pertenencia.</w:t>
      </w:r>
    </w:p>
    <w:p w14:paraId="0DB4EB93" w14:textId="77777777" w:rsidR="00440021" w:rsidRPr="00617276" w:rsidRDefault="00440021" w:rsidP="00F738E8">
      <w:pPr>
        <w:spacing w:line="480" w:lineRule="auto"/>
        <w:jc w:val="both"/>
      </w:pPr>
      <w:r w:rsidRPr="00617276">
        <w:t xml:space="preserve">     Posteriormente llega la etapa de reglas, aquí los distintos valores difusos se relacionan entre sí. Las reglas establecidas serán definidas por el agrónomo experto realizando mediciones en el momento que se aplica el riego, estas me ayudarán a tomar decisiones en cada situación específica. De cada una de estas reglas la interfaz de inferencia se obtiene un conjunto difuso de salida (tiempo de riego) como una única salida difusa del sistema.</w:t>
      </w:r>
    </w:p>
    <w:p w14:paraId="54516441" w14:textId="50546A80" w:rsidR="00440021" w:rsidRPr="00617276" w:rsidRDefault="00440021" w:rsidP="00F738E8">
      <w:pPr>
        <w:spacing w:line="480" w:lineRule="auto"/>
        <w:jc w:val="both"/>
      </w:pPr>
      <w:r w:rsidRPr="00617276">
        <w:t xml:space="preserve">     Por último, en la etapa de defuzzificación se adecuan los valores difusos a valores reales de salida, en este caso la salida es el tiempo de riego que se aplicará en la electroválvula con el tiempo de apertura, así se obtendrá de forma automática la cantidad de riego requerida para satisfacer las necesidades reales del cultivo</w:t>
      </w:r>
      <w:r w:rsidR="009F4FF8">
        <w:t>.</w:t>
      </w:r>
    </w:p>
    <w:p w14:paraId="517FEB14" w14:textId="10442034" w:rsidR="00440021" w:rsidRPr="00617276" w:rsidRDefault="00440021" w:rsidP="00F738E8">
      <w:pPr>
        <w:pStyle w:val="Ttulo2"/>
      </w:pPr>
      <w:r w:rsidRPr="00617276">
        <w:t>Control difuso</w:t>
      </w:r>
    </w:p>
    <w:p w14:paraId="336A3376" w14:textId="209415D4" w:rsidR="00440021" w:rsidRPr="00617276" w:rsidRDefault="00440021" w:rsidP="00F738E8">
      <w:pPr>
        <w:pStyle w:val="Ttulo3"/>
      </w:pPr>
      <w:r w:rsidRPr="00617276">
        <w:t>Análisis de variables</w:t>
      </w:r>
    </w:p>
    <w:p w14:paraId="4DBDE3DA" w14:textId="144D8897" w:rsidR="00440021" w:rsidRDefault="00440021" w:rsidP="00F738E8">
      <w:pPr>
        <w:spacing w:line="480" w:lineRule="auto"/>
        <w:jc w:val="both"/>
      </w:pPr>
      <w:r w:rsidRPr="00617276">
        <w:t xml:space="preserve">     Realizar una correcta administración de agua a las necesidades hídricas de los cultivos es imprescindible para el diseño de cualquier tipo de riego. Para ello se hizo un análisis de la cantidad de agua perdida durante el día, se procedió a realizar la estimación de la evapotranspiración en la parcela del cultivo de referencia.</w:t>
      </w:r>
      <w:r w:rsidR="004B7D34">
        <w:t xml:space="preserve"> </w:t>
      </w:r>
      <w:r w:rsidR="009F4FF8">
        <w:t>La fórmula para evaluar la evapotranspiración potencial necesita solamente datos de temperaturas y de Radiación Solar</w:t>
      </w:r>
      <w:r w:rsidR="006C4CB7">
        <w:t xml:space="preserve"> </w:t>
      </w:r>
      <w:r w:rsidR="006C4CB7">
        <w:lastRenderedPageBreak/>
        <w:t>como se muestra en la ecuación 1. L</w:t>
      </w:r>
      <w:r w:rsidR="009F4FF8">
        <w:t xml:space="preserve">a expresión general publicada por </w:t>
      </w:r>
      <w:r w:rsidR="009F4FF8">
        <w:fldChar w:fldCharType="begin" w:fldLock="1"/>
      </w:r>
      <w:r w:rsidR="00C5584D">
        <w:instrText>ADDIN CSL_CITATION {"citationItems":[{"id":"ITEM-1","itemData":{"abstract":"Evapotranspiración Concepto de Evapotranspiración. Utilidad. Unidades Evapotranspiración (en adelante, ET) es la consideración conjunta de dos procesos diferentes: la evaporación y la transpiración La evaporación es el fenómeno físico en el que el agua pasa de líquido a vapor (habría que añadir la sublimación –sólido a vapor– desde la nieve y el hielo). Se produce evaporación desde: a) La superficie del suelo y la vegetación inmediatamente después de la precipitación. b) Desde las superficies de agua (ríos, lagos, embalses). c) Desde el suelo, agua infiltrada que se evapora desde la parte más superficial del suelo. Puede tratarse de agua recién infiltrada o, en áreas de descarga, de agua que se acerca de nuevo a la superficie después de un largo recorrido en el subsuelo. La transpiración es el fenómeno biológico por el que las plantas pierden agua a la atmósfera. Toman agua del suelo a través de sus raíces, toman una pequeña parte para su crecimiento y el resto lo transpiran. Como son difíciles de medir por separado, y además en la mayor parte de los casos lo que interesa es la cantidad total de agua que se pierde a la atmósfera sea del modo que sea, se consideran conjuntamente bajo el concepto mixto de ET. Para el hidrólogo el interés de la ET se centra en la cuantificación de los recursos hídricos de una zona: Lo que llueve menos lo que se evapotranspira será el volumen de agua disponible. La ET se estudia principalmente en el campo de las ciencias agronómicas, donde la ET se considera pensando en las necesidades hídricas de los cultivos para su correcto desarrollo. Fórmulas y métodos que utilizamos en Hidrología provienen de ese campo de investigación. Términos afines a la ET son: Déficit de escorrentía: Al realizar el balance hídrico de una cuenca, es frecuente disponer de datos de precipitaciones y de escorrentía (aforos). La diferencia P-Escorrentía Total se denomina \" déficit de escorrentía \" queriendo decir simplemente \" la precipitación que no ha generado escorrentía \" . Si se trata de una cuenca hidrogeológicamente cerrada, y el balance lo estamos realizando para una serie de años (preferiblemente más de 20), sabemos que el déficit de escorrentía sólo puede ser debido a la ET; por tanto, en estas condiciones serían conceptos equivalentes. Uso consuntivo: Engloba lo evapotranspirado y el agua que la planta se queda para su crecimiento, que es proporcionalmente muy poca. Por tanto, cuantitativamente es un concepto equivalente a ET. 1 La unidad d…","author":[{"dropping-particle":"","family":"Sanchez","given":"Javier","non-dropping-particle":"","parse-names":false,"suffix":""}],"container-title":"Universidad de Salamanca","id":"ITEM-1","issued":{"date-parts":[["2015"]]},"page":"1-9","title":"Evapotranspiración","type":"article-journal","volume":"1"},"uris":["http://www.mendeley.com/documents/?uuid=2ba294fe-47eb-462f-ba2a-b172aff54e9d"]}],"mendeley":{"formattedCitation":"(Sanchez, 2015)","manualFormatting":"Sanchez (2015)","plainTextFormattedCitation":"(Sanchez, 2015)","previouslyFormattedCitation":"(Sanchez, 2015)"},"properties":{"noteIndex":0},"schema":"https://github.com/citation-style-language/schema/raw/master/csl-citation.json"}</w:instrText>
      </w:r>
      <w:r w:rsidR="009F4FF8">
        <w:fldChar w:fldCharType="separate"/>
      </w:r>
      <w:r w:rsidR="009F4FF8" w:rsidRPr="009F4FF8">
        <w:rPr>
          <w:noProof/>
        </w:rPr>
        <w:t xml:space="preserve">Sanchez </w:t>
      </w:r>
      <w:r w:rsidR="009F4FF8">
        <w:rPr>
          <w:noProof/>
        </w:rPr>
        <w:t>(</w:t>
      </w:r>
      <w:r w:rsidR="009F4FF8" w:rsidRPr="009F4FF8">
        <w:rPr>
          <w:noProof/>
        </w:rPr>
        <w:t>2015)</w:t>
      </w:r>
      <w:r w:rsidR="009F4FF8">
        <w:fldChar w:fldCharType="end"/>
      </w:r>
      <w:r w:rsidR="009F4FF8">
        <w:t xml:space="preserve"> es la siguiente:</w:t>
      </w:r>
    </w:p>
    <w:p w14:paraId="57D136FD" w14:textId="6400138F" w:rsidR="009F4FF8" w:rsidRPr="009F4FF8" w:rsidRDefault="00E46421" w:rsidP="006C4CB7">
      <w:pPr>
        <w:spacing w:line="480" w:lineRule="auto"/>
        <w:jc w:val="right"/>
      </w:pPr>
      <m:oMath>
        <m:sSub>
          <m:sSubPr>
            <m:ctrlPr>
              <w:rPr>
                <w:rFonts w:ascii="Cambria Math" w:hAnsi="Cambria Math"/>
                <w:i/>
              </w:rPr>
            </m:ctrlPr>
          </m:sSubPr>
          <m:e>
            <m:r>
              <w:rPr>
                <w:rFonts w:ascii="Cambria Math" w:hAnsi="Cambria Math"/>
              </w:rPr>
              <m:t>ET</m:t>
            </m:r>
          </m:e>
          <m:sub>
            <m:r>
              <w:rPr>
                <w:rFonts w:ascii="Cambria Math" w:hAnsi="Cambria Math"/>
              </w:rPr>
              <m:t>0</m:t>
            </m:r>
          </m:sub>
        </m:sSub>
        <m:r>
          <w:rPr>
            <w:rFonts w:ascii="Cambria Math" w:hAnsi="Cambria Math"/>
          </w:rPr>
          <m:t>=0,0023</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med</m:t>
                </m:r>
              </m:sub>
            </m:sSub>
            <m:r>
              <w:rPr>
                <w:rFonts w:ascii="Cambria Math" w:hAnsi="Cambria Math"/>
              </w:rPr>
              <m:t>+17,78</m:t>
            </m:r>
          </m:e>
        </m:d>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dmax</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dmin</m:t>
                    </m:r>
                  </m:sub>
                </m:sSub>
              </m:e>
            </m:d>
          </m:e>
          <m:sup>
            <m:r>
              <w:rPr>
                <w:rFonts w:ascii="Cambria Math" w:hAnsi="Cambria Math"/>
              </w:rPr>
              <m:t>0,5</m:t>
            </m:r>
          </m:sup>
        </m:sSup>
      </m:oMath>
      <w:r w:rsidR="006C4CB7">
        <w:t xml:space="preserve">           </w:t>
      </w:r>
      <w:r w:rsidR="006C4CB7" w:rsidRPr="006C4CB7">
        <w:rPr>
          <w:sz w:val="20"/>
        </w:rPr>
        <w:t>(Ecuación 1)</w:t>
      </w:r>
    </w:p>
    <w:p w14:paraId="6A0DE856" w14:textId="13A2AC4E" w:rsidR="009F4FF8" w:rsidRDefault="009F4FF8" w:rsidP="00F738E8">
      <w:pPr>
        <w:spacing w:line="480" w:lineRule="auto"/>
        <w:jc w:val="both"/>
      </w:pPr>
      <w:r>
        <w:t>Donde:</w:t>
      </w:r>
    </w:p>
    <w:p w14:paraId="62B8F0AB" w14:textId="7A6E5BEE" w:rsidR="009F4FF8" w:rsidRPr="009F4FF8" w:rsidRDefault="00E46421" w:rsidP="00F738E8">
      <w:pPr>
        <w:spacing w:line="240" w:lineRule="auto"/>
        <w:jc w:val="both"/>
      </w:pPr>
      <m:oMathPara>
        <m:oMathParaPr>
          <m:jc m:val="left"/>
        </m:oMathParaPr>
        <m:oMath>
          <m:sSub>
            <m:sSubPr>
              <m:ctrlPr>
                <w:rPr>
                  <w:rFonts w:ascii="Cambria Math" w:hAnsi="Cambria Math"/>
                  <w:i/>
                </w:rPr>
              </m:ctrlPr>
            </m:sSubPr>
            <m:e>
              <m:r>
                <w:rPr>
                  <w:rFonts w:ascii="Cambria Math" w:hAnsi="Cambria Math"/>
                </w:rPr>
                <m:t>ET</m:t>
              </m:r>
            </m:e>
            <m:sub>
              <m:r>
                <w:rPr>
                  <w:rFonts w:ascii="Cambria Math" w:hAnsi="Cambria Math"/>
                </w:rPr>
                <m:t xml:space="preserve">0 </m:t>
              </m:r>
            </m:sub>
          </m:sSub>
          <m:r>
            <w:rPr>
              <w:rFonts w:ascii="Cambria Math" w:hAnsi="Cambria Math"/>
            </w:rPr>
            <m:t>=evapotranspiración potencial, mm/día</m:t>
          </m:r>
        </m:oMath>
      </m:oMathPara>
    </w:p>
    <w:p w14:paraId="0758AAF2" w14:textId="6EA14B7F" w:rsidR="009F4FF8" w:rsidRPr="009F4FF8" w:rsidRDefault="00E46421" w:rsidP="00F738E8">
      <w:pPr>
        <w:spacing w:line="240" w:lineRule="auto"/>
        <w:jc w:val="both"/>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 xml:space="preserve">med </m:t>
              </m:r>
            </m:sub>
          </m:sSub>
          <m:r>
            <w:rPr>
              <w:rFonts w:ascii="Cambria Math" w:hAnsi="Cambria Math"/>
            </w:rPr>
            <m:t>=temperatura media diaria, ºC</m:t>
          </m:r>
        </m:oMath>
      </m:oMathPara>
    </w:p>
    <w:p w14:paraId="2DE2FC3E" w14:textId="0E4A1A29" w:rsidR="009F4FF8" w:rsidRPr="009F4FF8" w:rsidRDefault="00E46421" w:rsidP="00F738E8">
      <w:pPr>
        <w:spacing w:line="240" w:lineRule="auto"/>
        <w:jc w:val="both"/>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 xml:space="preserve">0 </m:t>
              </m:r>
            </m:sub>
          </m:sSub>
          <m:r>
            <w:rPr>
              <w:rFonts w:ascii="Cambria Math" w:hAnsi="Cambria Math"/>
            </w:rPr>
            <m:t>=Radiación Solar extraterrestre,</m:t>
          </m:r>
          <m:r>
            <m:rPr>
              <m:sty m:val="bi"/>
            </m:rPr>
            <w:rPr>
              <w:rFonts w:ascii="Cambria Math" w:hAnsi="Cambria Math"/>
            </w:rPr>
            <m:t xml:space="preserve"> en</m:t>
          </m:r>
          <m:f>
            <m:fPr>
              <m:ctrlPr>
                <w:rPr>
                  <w:rFonts w:ascii="Cambria Math" w:hAnsi="Cambria Math"/>
                  <w:b/>
                  <w:bCs/>
                  <w:i/>
                </w:rPr>
              </m:ctrlPr>
            </m:fPr>
            <m:num>
              <m:r>
                <m:rPr>
                  <m:sty m:val="bi"/>
                </m:rPr>
                <w:rPr>
                  <w:rFonts w:ascii="Cambria Math" w:hAnsi="Cambria Math"/>
                </w:rPr>
                <m:t>mm</m:t>
              </m:r>
            </m:num>
            <m:den>
              <m:r>
                <m:rPr>
                  <m:sty m:val="bi"/>
                </m:rPr>
                <w:rPr>
                  <w:rFonts w:ascii="Cambria Math" w:hAnsi="Cambria Math"/>
                </w:rPr>
                <m:t>día</m:t>
              </m:r>
            </m:den>
          </m:f>
          <m:r>
            <w:rPr>
              <w:rFonts w:ascii="Cambria Math" w:hAnsi="Cambria Math"/>
            </w:rPr>
            <m:t>(tabulada, documento P019)</m:t>
          </m:r>
        </m:oMath>
      </m:oMathPara>
    </w:p>
    <w:p w14:paraId="55A4CA6D" w14:textId="5BBE105F" w:rsidR="009F4FF8" w:rsidRPr="009F4FF8" w:rsidRDefault="00E46421" w:rsidP="00F738E8">
      <w:pPr>
        <w:spacing w:line="240" w:lineRule="auto"/>
        <w:jc w:val="both"/>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 xml:space="preserve">dmax </m:t>
              </m:r>
            </m:sub>
          </m:sSub>
          <m:r>
            <w:rPr>
              <w:rFonts w:ascii="Cambria Math" w:hAnsi="Cambria Math"/>
            </w:rPr>
            <m:t>=temperatura diaria máxima</m:t>
          </m:r>
        </m:oMath>
      </m:oMathPara>
    </w:p>
    <w:p w14:paraId="512C6301" w14:textId="7C8DB96A" w:rsidR="009F4FF8" w:rsidRPr="009F4FF8" w:rsidRDefault="00E46421" w:rsidP="00F738E8">
      <w:pPr>
        <w:spacing w:line="240" w:lineRule="auto"/>
        <w:jc w:val="both"/>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 xml:space="preserve">dmin </m:t>
              </m:r>
            </m:sub>
          </m:sSub>
          <m:r>
            <w:rPr>
              <w:rFonts w:ascii="Cambria Math" w:hAnsi="Cambria Math"/>
            </w:rPr>
            <m:t>=temperatura diaria mínima</m:t>
          </m:r>
        </m:oMath>
      </m:oMathPara>
    </w:p>
    <w:p w14:paraId="49813813" w14:textId="6C4D14EA" w:rsidR="009F4FF8" w:rsidRDefault="009F4FF8" w:rsidP="00F738E8">
      <w:pPr>
        <w:spacing w:line="480" w:lineRule="auto"/>
        <w:jc w:val="both"/>
      </w:pPr>
      <w:r>
        <w:t xml:space="preserve">     De acuerdo con los cálculos realizados se observa que hay variaciones de pérdida de agua de 1 a 8 mm/día con temperaturas que va desde 5 a 45 ºC. En la figura 9 se muestra la pérdida de agua en mm/día según la variación de la temperatura.</w:t>
      </w:r>
      <w:r w:rsidR="00CF0872" w:rsidRPr="00CF0872">
        <w:t xml:space="preserve"> </w:t>
      </w:r>
      <w:r w:rsidR="00CF0872">
        <w:t>Para establecer los rangos difusos se procede a dividir en 3 grupos de acuerdo con el índice de pérdida de agua como se observa en la tabla 15.</w:t>
      </w:r>
    </w:p>
    <w:p w14:paraId="6F3BA83C" w14:textId="227D5994" w:rsidR="009F4FF8" w:rsidRDefault="009F4FF8" w:rsidP="00F738E8">
      <w:pPr>
        <w:pStyle w:val="Descripcin"/>
        <w:keepNext/>
        <w:jc w:val="center"/>
      </w:pPr>
      <w:r w:rsidRPr="009F4FF8">
        <w:rPr>
          <w:i w:val="0"/>
          <w:iCs w:val="0"/>
        </w:rPr>
        <w:t xml:space="preserve">Figura </w:t>
      </w:r>
      <w:r w:rsidRPr="009F4FF8">
        <w:rPr>
          <w:i w:val="0"/>
          <w:iCs w:val="0"/>
        </w:rPr>
        <w:fldChar w:fldCharType="begin"/>
      </w:r>
      <w:r w:rsidRPr="009F4FF8">
        <w:rPr>
          <w:i w:val="0"/>
          <w:iCs w:val="0"/>
        </w:rPr>
        <w:instrText xml:space="preserve"> SEQ Figura \* ARABIC </w:instrText>
      </w:r>
      <w:r w:rsidRPr="009F4FF8">
        <w:rPr>
          <w:i w:val="0"/>
          <w:iCs w:val="0"/>
        </w:rPr>
        <w:fldChar w:fldCharType="separate"/>
      </w:r>
      <w:r w:rsidR="00BE59F0">
        <w:rPr>
          <w:i w:val="0"/>
          <w:iCs w:val="0"/>
          <w:noProof/>
        </w:rPr>
        <w:t>9</w:t>
      </w:r>
      <w:r w:rsidRPr="009F4FF8">
        <w:rPr>
          <w:i w:val="0"/>
          <w:iCs w:val="0"/>
        </w:rPr>
        <w:fldChar w:fldCharType="end"/>
      </w:r>
      <w:r w:rsidRPr="009F4FF8">
        <w:rPr>
          <w:i w:val="0"/>
          <w:iCs w:val="0"/>
        </w:rPr>
        <w:t>.</w:t>
      </w:r>
      <w:r>
        <w:t xml:space="preserve"> Pérdida de agua en mm/día</w:t>
      </w:r>
    </w:p>
    <w:p w14:paraId="343F4347" w14:textId="75DE9083" w:rsidR="009F4FF8" w:rsidRDefault="009F4FF8" w:rsidP="00F738E8">
      <w:pPr>
        <w:spacing w:line="480" w:lineRule="auto"/>
      </w:pPr>
      <w:r>
        <w:rPr>
          <w:noProof/>
        </w:rPr>
        <w:drawing>
          <wp:inline distT="0" distB="0" distL="0" distR="0" wp14:anchorId="56DE2285" wp14:editId="2EEBCC7A">
            <wp:extent cx="5638800" cy="2743200"/>
            <wp:effectExtent l="0" t="0" r="0" b="0"/>
            <wp:docPr id="16" name="Gráfico 16">
              <a:extLst xmlns:a="http://schemas.openxmlformats.org/drawingml/2006/main">
                <a:ext uri="{FF2B5EF4-FFF2-40B4-BE49-F238E27FC236}">
                  <a16:creationId xmlns:a16="http://schemas.microsoft.com/office/drawing/2014/main" id="{8E3632D6-EE39-482B-9D41-A309CADAE8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1B07AB1" w14:textId="35CCCBEF" w:rsidR="00146606" w:rsidRDefault="00146606" w:rsidP="00F738E8">
      <w:pPr>
        <w:spacing w:line="480" w:lineRule="auto"/>
        <w:jc w:val="right"/>
      </w:pPr>
      <w:r>
        <w:t>Fuente: Elaboración propia</w:t>
      </w:r>
    </w:p>
    <w:p w14:paraId="4A5C09AD" w14:textId="414C2836" w:rsidR="009C0D19" w:rsidRDefault="00CD426A" w:rsidP="00CF0872">
      <w:pPr>
        <w:spacing w:line="480" w:lineRule="auto"/>
      </w:pPr>
      <w:r>
        <w:lastRenderedPageBreak/>
        <w:t xml:space="preserve">     </w:t>
      </w:r>
      <w:r w:rsidR="009C0D19">
        <w:t xml:space="preserve">Tabla </w:t>
      </w:r>
      <w:fldSimple w:instr=" SEQ Tabla \* ARABIC ">
        <w:r w:rsidR="00BE59F0">
          <w:rPr>
            <w:noProof/>
          </w:rPr>
          <w:t>15</w:t>
        </w:r>
      </w:fldSimple>
      <w:r w:rsidR="009C0D19">
        <w:t xml:space="preserve">. Conjunto difuso de </w:t>
      </w:r>
      <w:r w:rsidR="00195FCF">
        <w:t>e</w:t>
      </w:r>
      <w:r w:rsidR="009C0D19">
        <w:t>vapotranspiración</w:t>
      </w:r>
    </w:p>
    <w:tbl>
      <w:tblPr>
        <w:tblStyle w:val="Tablaconcuadrcula"/>
        <w:tblW w:w="0" w:type="auto"/>
        <w:tblLook w:val="04A0" w:firstRow="1" w:lastRow="0" w:firstColumn="1" w:lastColumn="0" w:noHBand="0" w:noVBand="1"/>
      </w:tblPr>
      <w:tblGrid>
        <w:gridCol w:w="4583"/>
        <w:gridCol w:w="4583"/>
      </w:tblGrid>
      <w:tr w:rsidR="009F4FF8" w14:paraId="6D5F7B6D" w14:textId="77777777" w:rsidTr="009F4FF8">
        <w:tc>
          <w:tcPr>
            <w:tcW w:w="4583" w:type="dxa"/>
          </w:tcPr>
          <w:p w14:paraId="737474AE" w14:textId="5DE4B2C9" w:rsidR="009F4FF8" w:rsidRDefault="009F4FF8" w:rsidP="00F738E8">
            <w:pPr>
              <w:spacing w:line="480" w:lineRule="auto"/>
            </w:pPr>
            <w:r>
              <w:t xml:space="preserve">Función de </w:t>
            </w:r>
            <w:r w:rsidR="001F413C">
              <w:t>p</w:t>
            </w:r>
            <w:r>
              <w:t>ertenencia: Evapotranspiración</w:t>
            </w:r>
          </w:p>
        </w:tc>
        <w:tc>
          <w:tcPr>
            <w:tcW w:w="4583" w:type="dxa"/>
          </w:tcPr>
          <w:p w14:paraId="55AD1DDD" w14:textId="74EEC164" w:rsidR="009F4FF8" w:rsidRDefault="009F4FF8" w:rsidP="00F738E8">
            <w:pPr>
              <w:spacing w:line="480" w:lineRule="auto"/>
            </w:pPr>
            <w:r>
              <w:t>Rango: mm/día</w:t>
            </w:r>
          </w:p>
        </w:tc>
      </w:tr>
      <w:tr w:rsidR="009F4FF8" w14:paraId="08A9B190" w14:textId="77777777" w:rsidTr="009F4FF8">
        <w:tc>
          <w:tcPr>
            <w:tcW w:w="4583" w:type="dxa"/>
          </w:tcPr>
          <w:p w14:paraId="030F0421" w14:textId="05CCEBE6" w:rsidR="009F4FF8" w:rsidRDefault="009F4FF8" w:rsidP="00F738E8">
            <w:pPr>
              <w:spacing w:line="480" w:lineRule="auto"/>
            </w:pPr>
            <w:r>
              <w:t>Baja</w:t>
            </w:r>
          </w:p>
        </w:tc>
        <w:tc>
          <w:tcPr>
            <w:tcW w:w="4583" w:type="dxa"/>
          </w:tcPr>
          <w:p w14:paraId="721E1F75" w14:textId="76C16209" w:rsidR="009F4FF8" w:rsidRDefault="009F4FF8" w:rsidP="00F738E8">
            <w:pPr>
              <w:spacing w:line="480" w:lineRule="auto"/>
            </w:pPr>
            <w:r>
              <w:t>1 - 2,67</w:t>
            </w:r>
          </w:p>
        </w:tc>
      </w:tr>
      <w:tr w:rsidR="009F4FF8" w14:paraId="3880ADB2" w14:textId="77777777" w:rsidTr="009F4FF8">
        <w:tc>
          <w:tcPr>
            <w:tcW w:w="4583" w:type="dxa"/>
          </w:tcPr>
          <w:p w14:paraId="710D94A3" w14:textId="42F9605B" w:rsidR="009F4FF8" w:rsidRDefault="009F4FF8" w:rsidP="00F738E8">
            <w:pPr>
              <w:spacing w:line="480" w:lineRule="auto"/>
            </w:pPr>
            <w:r>
              <w:t>media</w:t>
            </w:r>
          </w:p>
        </w:tc>
        <w:tc>
          <w:tcPr>
            <w:tcW w:w="4583" w:type="dxa"/>
          </w:tcPr>
          <w:p w14:paraId="310C1B51" w14:textId="49A8BF79" w:rsidR="009F4FF8" w:rsidRDefault="009F4FF8" w:rsidP="00F738E8">
            <w:pPr>
              <w:spacing w:line="480" w:lineRule="auto"/>
            </w:pPr>
            <w:r>
              <w:t>1,34 - 5,34</w:t>
            </w:r>
          </w:p>
        </w:tc>
      </w:tr>
      <w:tr w:rsidR="009F4FF8" w14:paraId="5AB28633" w14:textId="77777777" w:rsidTr="009F4FF8">
        <w:tc>
          <w:tcPr>
            <w:tcW w:w="4583" w:type="dxa"/>
          </w:tcPr>
          <w:p w14:paraId="3B945324" w14:textId="21E474C4" w:rsidR="009F4FF8" w:rsidRDefault="009F4FF8" w:rsidP="00F738E8">
            <w:pPr>
              <w:spacing w:line="480" w:lineRule="auto"/>
            </w:pPr>
            <w:r>
              <w:t>Alta</w:t>
            </w:r>
          </w:p>
        </w:tc>
        <w:tc>
          <w:tcPr>
            <w:tcW w:w="4583" w:type="dxa"/>
          </w:tcPr>
          <w:p w14:paraId="44465EE0" w14:textId="4BC64921" w:rsidR="009F4FF8" w:rsidRDefault="009F4FF8" w:rsidP="00F738E8">
            <w:pPr>
              <w:spacing w:line="480" w:lineRule="auto"/>
            </w:pPr>
            <w:r>
              <w:t xml:space="preserve">3,34 </w:t>
            </w:r>
            <w:r w:rsidR="00A97755">
              <w:t>–</w:t>
            </w:r>
            <w:r>
              <w:t xml:space="preserve"> 8</w:t>
            </w:r>
          </w:p>
        </w:tc>
      </w:tr>
    </w:tbl>
    <w:p w14:paraId="0A522F89" w14:textId="5FCB1CCC" w:rsidR="009F4FF8" w:rsidRPr="009F4FF8" w:rsidRDefault="00A97755" w:rsidP="00F738E8">
      <w:pPr>
        <w:spacing w:line="480" w:lineRule="auto"/>
        <w:jc w:val="right"/>
      </w:pPr>
      <w:r>
        <w:t xml:space="preserve">Fuente: </w:t>
      </w:r>
      <w:r w:rsidR="008E0EB2">
        <w:t xml:space="preserve">Elaboración propia. </w:t>
      </w:r>
      <w:r w:rsidR="0083317E">
        <w:fldChar w:fldCharType="begin" w:fldLock="1"/>
      </w:r>
      <w:r w:rsidR="0083317E">
        <w:instrText>ADDIN CSL_CITATION {"citationItems":[{"id":"ITEM-1","itemData":{"abstract":"Evapotranspiración Concepto de Evapotranspiración. Utilidad. Unidades Evapotranspiración (en adelante, ET) es la consideración conjunta de dos procesos diferentes: la evaporación y la transpiración La evaporación es el fenómeno físico en el que el agua pasa de líquido a vapor (habría que añadir la sublimación –sólido a vapor– desde la nieve y el hielo). Se produce evaporación desde: a) La superficie del suelo y la vegetación inmediatamente después de la precipitación. b) Desde las superficies de agua (ríos, lagos, embalses). c) Desde el suelo, agua infiltrada que se evapora desde la parte más superficial del suelo. Puede tratarse de agua recién infiltrada o, en áreas de descarga, de agua que se acerca de nuevo a la superficie después de un largo recorrido en el subsuelo. La transpiración es el fenómeno biológico por el que las plantas pierden agua a la atmósfera. Toman agua del suelo a través de sus raíces, toman una pequeña parte para su crecimiento y el resto lo transpiran. Como son difíciles de medir por separado, y además en la mayor parte de los casos lo que interesa es la cantidad total de agua que se pierde a la atmósfera sea del modo que sea, se consideran conjuntamente bajo el concepto mixto de ET. Para el hidrólogo el interés de la ET se centra en la cuantificación de los recursos hídricos de una zona: Lo que llueve menos lo que se evapotranspira será el volumen de agua disponible. La ET se estudia principalmente en el campo de las ciencias agronómicas, donde la ET se considera pensando en las necesidades hídricas de los cultivos para su correcto desarrollo. Fórmulas y métodos que utilizamos en Hidrología provienen de ese campo de investigación. Términos afines a la ET son: Déficit de escorrentía: Al realizar el balance hídrico de una cuenca, es frecuente disponer de datos de precipitaciones y de escorrentía (aforos). La diferencia P-Escorrentía Total se denomina \" déficit de escorrentía \" queriendo decir simplemente \" la precipitación que no ha generado escorrentía \" . Si se trata de una cuenca hidrogeológicamente cerrada, y el balance lo estamos realizando para una serie de años (preferiblemente más de 20), sabemos que el déficit de escorrentía sólo puede ser debido a la ET; por tanto, en estas condiciones serían conceptos equivalentes. Uso consuntivo: Engloba lo evapotranspirado y el agua que la planta se queda para su crecimiento, que es proporcionalmente muy poca. Por tanto, cuantitativamente es un concepto equivalente a ET. 1 La unidad d…","author":[{"dropping-particle":"","family":"Sanchez","given":"Javier","non-dropping-particle":"","parse-names":false,"suffix":""}],"container-title":"Universidad de Salamanca","id":"ITEM-1","issued":{"date-parts":[["2015"]]},"page":"1-9","title":"Evapotranspiración","type":"article-journal","volume":"1"},"uris":["http://www.mendeley.com/documents/?uuid=2ba294fe-47eb-462f-ba2a-b172aff54e9d"]}],"mendeley":{"formattedCitation":"(Sanchez, 2015)","manualFormatting":"Sanchez (2015)","plainTextFormattedCitation":"(Sanchez, 2015)","previouslyFormattedCitation":"(Sanchez, 2015)"},"properties":{"noteIndex":0},"schema":"https://github.com/citation-style-language/schema/raw/master/csl-citation.json"}</w:instrText>
      </w:r>
      <w:r w:rsidR="0083317E">
        <w:fldChar w:fldCharType="separate"/>
      </w:r>
      <w:r w:rsidR="0083317E" w:rsidRPr="009F4FF8">
        <w:rPr>
          <w:noProof/>
        </w:rPr>
        <w:t xml:space="preserve">Sanchez </w:t>
      </w:r>
      <w:r w:rsidR="0083317E">
        <w:rPr>
          <w:noProof/>
        </w:rPr>
        <w:t>(</w:t>
      </w:r>
      <w:r w:rsidR="0083317E" w:rsidRPr="009F4FF8">
        <w:rPr>
          <w:noProof/>
        </w:rPr>
        <w:t>2015)</w:t>
      </w:r>
      <w:r w:rsidR="0083317E">
        <w:fldChar w:fldCharType="end"/>
      </w:r>
    </w:p>
    <w:p w14:paraId="08DAFF8F" w14:textId="7C109F2C" w:rsidR="00440021" w:rsidRPr="00617276" w:rsidRDefault="00440021" w:rsidP="00F738E8">
      <w:pPr>
        <w:pStyle w:val="Ttulo3"/>
      </w:pPr>
      <w:r w:rsidRPr="00617276">
        <w:t>Variable de entrada: Humedad de Suelo</w:t>
      </w:r>
    </w:p>
    <w:p w14:paraId="548AD0DD" w14:textId="77777777" w:rsidR="00440021" w:rsidRPr="00617276" w:rsidRDefault="00440021" w:rsidP="00F738E8">
      <w:pPr>
        <w:spacing w:line="480" w:lineRule="auto"/>
        <w:jc w:val="both"/>
      </w:pPr>
      <w:r w:rsidRPr="00617276">
        <w:t xml:space="preserve">     La humedad de suelo es uno de los principales valores de entrada para estimar la cantidad de agua necesaria reponer en el suelo según los procesos naturales de perdida de agua como la filtración, evapotranspiración o humedad ambiental.</w:t>
      </w:r>
    </w:p>
    <w:p w14:paraId="6C7B85CD" w14:textId="6EED5161" w:rsidR="00440021" w:rsidRPr="00617276" w:rsidRDefault="00440021" w:rsidP="00F738E8">
      <w:pPr>
        <w:spacing w:line="480" w:lineRule="auto"/>
        <w:jc w:val="both"/>
      </w:pPr>
      <w:r w:rsidRPr="00617276">
        <w:t xml:space="preserve">     El sistema de riego se ha implementado en un suelo franco limoso, cuya densidad aparente según </w:t>
      </w:r>
      <w:r w:rsidRPr="00617276">
        <w:fldChar w:fldCharType="begin" w:fldLock="1"/>
      </w:r>
      <w:r w:rsidRPr="00617276">
        <w:instrText>ADDIN CSL_CITATION {"citationItems":[{"id":"ITEM-1","itemData":{"abstract":"Los suelos agrícolas son fuentes y sumideros de carbono. Es por ello que surge la necesidad de evaluar el efecto de los cambios del uso del suelo sobre las reservas de carbono. Un mal uso del suelo afecta de manera directa a las propiedades físicas, químicas y bilógicas del suelo, generando alteraciones tanto en su calidad, sustentabilidad y calidad productiva. A la vez, el carbono orgánico (CO) del suelo y las fracciones de la materia orgánica son los componentes del suelo que más se alteran por las prácticas de manejo. El objetivo de este trabajo fue evaluar la magnitud de los cambios antrópicos sobre el contenido de CO suelo y su relación con los parámetros físicos y químicos del suelo en los sistemas actuales de producción de la cuenca lechera de Villa María. El ensayo se llevó a cabo en el establecimiento La Cenobia (Latitud 32°28’42,43’’ S, Longitud 63°17’39.64’’ O), Villa Nueva, provincia de Córdoba sobre un suelo Haplustol éntico, serie Oncativo. En cuanto al análisis de datos, el efecto del uso sobre las propiedades físicas y químicas fue evaluado a través de un análisis de la varianza utilizando modelos lineales y mixtos. Las distintas situaciones de uso bosque nativo (BN), agricultura pura (AP) y ganadería pura (GP) manifestaron diferencias estadísticas significativas en el contenido de carbono orgánico total (COT) (p&gt;0.05), por lo tanto resultó un buen indicador ante los cambios de uso del suelo. Los sistemas de manejo influyeron en forma diferencial en las distintas fracciones carbono orgánico particulado (COP), mostrando efectos marcados (p&gt;0.05) en las fracción intermedia (53- 200µm) en la profundidad de 5-10 cm, presentando mayores contenidos de COP la situación de uso GP respecto a AP. El sistema de SD reconocido como un laboreo conservacionista no indicaría en la situación de uso AP incrementos en los contenidos de COT y COP (p&lt;0.05). Se observaron cambios en la calidad de los suelos producto de los cambios de uso respecto del COP, mostrando diferencias significativas en la fracción intermedia (53- 200 µm) en la profundidad 5-10 cm (p&gt;0.05), presentando mayores contenidos de COP la situación de uso GP respecto a AP, siendo esta última una variable sensible al manejo de los suelos. Palabras","author":[{"dropping-particle":"","family":"Moretto","given":"Franco","non-dropping-particle":"","parse-names":false,"suffix":""}],"id":"ITEM-1","issued":{"date-parts":[["2015"]]},"page":"1-198","title":"EVALUACIÓN DE LA CALIDAD DE UN SUELO FRANCO LIMOSO BAJO DIFERENTES USOS EN EL SUDESTE DE CÓRDOBA","type":"article-journal"},"uris":["http://www.mendeley.com/documents/?uuid=07dda2f1-dfbd-4873-8e57-a83938bef8be"]}],"mendeley":{"formattedCitation":"(Moretto, 2015)","plainTextFormattedCitation":"(Moretto, 2015)","previouslyFormattedCitation":"(Moretto, 2015)"},"properties":{"noteIndex":0},"schema":"https://github.com/citation-style-language/schema/raw/master/csl-citation.json"}</w:instrText>
      </w:r>
      <w:r w:rsidRPr="00617276">
        <w:fldChar w:fldCharType="separate"/>
      </w:r>
      <w:r w:rsidRPr="00617276">
        <w:rPr>
          <w:noProof/>
        </w:rPr>
        <w:t>(Moretto, 2015)</w:t>
      </w:r>
      <w:r w:rsidRPr="00617276">
        <w:fldChar w:fldCharType="end"/>
      </w:r>
      <w:r w:rsidRPr="00617276">
        <w:t xml:space="preserve"> p.21 tiene un valor de 1.4 g/cm3. Su profundidad en la parcela de cultivo es de 20cm. Los conjuntos difusos para la humedad de suelo se realizaron en diferentes muestras del suelo y tomando en consideración con el agrónomo experto se procedió a realizar diferentes mediciones en entornos distintos para obtener las salidas analógicas con un rango de 0 – 1023, tomando en consideración los minerales disponibles en el suelo y agua. Las funciones de pertenencia</w:t>
      </w:r>
      <w:r>
        <w:t xml:space="preserve"> propuesta por </w:t>
      </w:r>
      <w:r>
        <w:fldChar w:fldCharType="begin" w:fldLock="1"/>
      </w:r>
      <w:r>
        <w:instrText>ADDIN CSL_CITATION {"citationItems":[{"id":"ITEM-1","itemData":{"abstract":"Problems that may occur during crop irrigation management mainly underlie in the lack of know- ledge about when, how and how much to irrigate. In order to answer these questions, an irrigation system that applies fuzzy logic as control method was developed. Knowledge of an expert agronomist together with agricultural hydrology theory were translated into rules that uses linguistic variables to form statements based on degrees of truth for controlling action. The fuzzy controller developed is based on the Mamdani inference model, which consists of three stages: fuzzification, inference and defuzzification. Values of input variables, ambient temperature and soil moisture, are obtained from sensors, in addition to a clock that provides the month of the year. The month determines the rate of water loss through evapotranspiration. The system outputs the required irrigation time. The system was tested in a domestic orchard, where it provided the right amount of water needed to satisfactorily correct an inadequate soil moisture for green leaves.","author":[{"dropping-particle":"","family":"Martínez","given":"Lia Maricel","non-dropping-particle":"","parse-names":false,"suffix":""},{"dropping-particle":"","family":"Casco","given":"María Cecilia","non-dropping-particle":"","parse-names":false,"suffix":""},{"dropping-particle":"","family":"Kang","given":"Daisy Isabel","non-dropping-particle":"","parse-names":false,"suffix":""},{"dropping-particle":"","family":"Martínez","given":"Eustaquio","non-dropping-particle":"","parse-names":false,"suffix":""}],"id":"ITEM-1","issued":{"date-parts":[["2015"]]},"page":"18","title":"Sistema de riego inteligente basado en lógica difusa","type":"article-journal"},"uris":["http://www.mendeley.com/documents/?uuid=5cf1d6ff-e398-4bcc-bf04-d90857ab4826"]}],"mendeley":{"formattedCitation":"(Martínez et al., 2015)","plainTextFormattedCitation":"(Martínez et al., 2015)","previouslyFormattedCitation":"(Martínez et al., 2015)"},"properties":{"noteIndex":0},"schema":"https://github.com/citation-style-language/schema/raw/master/csl-citation.json"}</w:instrText>
      </w:r>
      <w:r>
        <w:fldChar w:fldCharType="separate"/>
      </w:r>
      <w:r w:rsidRPr="00AD249E">
        <w:rPr>
          <w:noProof/>
        </w:rPr>
        <w:t>(Martínez et al., 2015)</w:t>
      </w:r>
      <w:r>
        <w:fldChar w:fldCharType="end"/>
      </w:r>
      <w:r w:rsidRPr="00617276">
        <w:t xml:space="preserve"> se detallan en la tabla</w:t>
      </w:r>
      <w:r w:rsidR="00C43395">
        <w:t xml:space="preserve"> 16.</w:t>
      </w:r>
    </w:p>
    <w:p w14:paraId="1DA2C547" w14:textId="4D1CB457" w:rsidR="00864FD4" w:rsidRDefault="00864FD4" w:rsidP="00F738E8">
      <w:pPr>
        <w:pStyle w:val="Descripcin"/>
        <w:keepNext/>
      </w:pPr>
      <w:r>
        <w:t xml:space="preserve">Tabla </w:t>
      </w:r>
      <w:fldSimple w:instr=" SEQ Tabla \* ARABIC ">
        <w:r w:rsidR="00BE59F0">
          <w:rPr>
            <w:noProof/>
          </w:rPr>
          <w:t>16</w:t>
        </w:r>
      </w:fldSimple>
      <w:r>
        <w:t xml:space="preserve">. Conjunto difuso de </w:t>
      </w:r>
      <w:r w:rsidR="00747C19">
        <w:t>h</w:t>
      </w:r>
      <w:r>
        <w:t xml:space="preserve">umedad de </w:t>
      </w:r>
      <w:r w:rsidR="00747C19">
        <w:t>s</w:t>
      </w:r>
      <w:r>
        <w:t>uelo</w:t>
      </w:r>
    </w:p>
    <w:tbl>
      <w:tblPr>
        <w:tblStyle w:val="Tablaconcuadrcula"/>
        <w:tblW w:w="0" w:type="auto"/>
        <w:tblLook w:val="04A0" w:firstRow="1" w:lastRow="0" w:firstColumn="1" w:lastColumn="0" w:noHBand="0" w:noVBand="1"/>
      </w:tblPr>
      <w:tblGrid>
        <w:gridCol w:w="4583"/>
        <w:gridCol w:w="4583"/>
      </w:tblGrid>
      <w:tr w:rsidR="00440021" w:rsidRPr="00617276" w14:paraId="43150DCF" w14:textId="77777777" w:rsidTr="005A41A3">
        <w:tc>
          <w:tcPr>
            <w:tcW w:w="4583" w:type="dxa"/>
          </w:tcPr>
          <w:p w14:paraId="59C8E94E" w14:textId="35143EB7" w:rsidR="00440021" w:rsidRPr="00617276" w:rsidRDefault="00440021" w:rsidP="00F738E8">
            <w:pPr>
              <w:spacing w:line="480" w:lineRule="auto"/>
              <w:jc w:val="both"/>
            </w:pPr>
            <w:r w:rsidRPr="00617276">
              <w:t xml:space="preserve">Función de Pertenencia: Humedad </w:t>
            </w:r>
            <w:r w:rsidR="00995F4A">
              <w:t>s</w:t>
            </w:r>
            <w:r w:rsidRPr="00617276">
              <w:t>uelo</w:t>
            </w:r>
          </w:p>
        </w:tc>
        <w:tc>
          <w:tcPr>
            <w:tcW w:w="4583" w:type="dxa"/>
          </w:tcPr>
          <w:p w14:paraId="0BAB3B77" w14:textId="29AD3BDD" w:rsidR="00440021" w:rsidRPr="00617276" w:rsidRDefault="00440021" w:rsidP="00F738E8">
            <w:pPr>
              <w:spacing w:line="480" w:lineRule="auto"/>
              <w:jc w:val="both"/>
            </w:pPr>
            <w:r w:rsidRPr="00617276">
              <w:t>Rango</w:t>
            </w:r>
            <w:r w:rsidR="009F4FF8">
              <w:t>: puntos</w:t>
            </w:r>
          </w:p>
        </w:tc>
      </w:tr>
      <w:tr w:rsidR="00440021" w:rsidRPr="00617276" w14:paraId="7A3AE5F3" w14:textId="77777777" w:rsidTr="005A41A3">
        <w:tc>
          <w:tcPr>
            <w:tcW w:w="4583" w:type="dxa"/>
          </w:tcPr>
          <w:p w14:paraId="19BFA647" w14:textId="77777777" w:rsidR="00440021" w:rsidRPr="00617276" w:rsidRDefault="00440021" w:rsidP="00F738E8">
            <w:pPr>
              <w:spacing w:line="480" w:lineRule="auto"/>
              <w:jc w:val="both"/>
            </w:pPr>
            <w:r w:rsidRPr="00617276">
              <w:t>Seco</w:t>
            </w:r>
          </w:p>
        </w:tc>
        <w:tc>
          <w:tcPr>
            <w:tcW w:w="4583" w:type="dxa"/>
          </w:tcPr>
          <w:p w14:paraId="685AB0BB" w14:textId="77777777" w:rsidR="00440021" w:rsidRPr="00617276" w:rsidRDefault="00440021" w:rsidP="00F738E8">
            <w:pPr>
              <w:spacing w:line="480" w:lineRule="auto"/>
              <w:jc w:val="both"/>
            </w:pPr>
            <w:r w:rsidRPr="00617276">
              <w:t>0 – 200</w:t>
            </w:r>
          </w:p>
        </w:tc>
      </w:tr>
      <w:tr w:rsidR="00440021" w:rsidRPr="00617276" w14:paraId="041A763B" w14:textId="77777777" w:rsidTr="005A41A3">
        <w:tc>
          <w:tcPr>
            <w:tcW w:w="4583" w:type="dxa"/>
          </w:tcPr>
          <w:p w14:paraId="40948A52" w14:textId="77777777" w:rsidR="00440021" w:rsidRPr="00617276" w:rsidRDefault="00440021" w:rsidP="00F738E8">
            <w:pPr>
              <w:spacing w:line="480" w:lineRule="auto"/>
              <w:jc w:val="both"/>
            </w:pPr>
            <w:r w:rsidRPr="00617276">
              <w:t>Semi-seco</w:t>
            </w:r>
          </w:p>
        </w:tc>
        <w:tc>
          <w:tcPr>
            <w:tcW w:w="4583" w:type="dxa"/>
          </w:tcPr>
          <w:p w14:paraId="1D8B4D20" w14:textId="77777777" w:rsidR="00440021" w:rsidRPr="00617276" w:rsidRDefault="00440021" w:rsidP="00F738E8">
            <w:pPr>
              <w:spacing w:line="480" w:lineRule="auto"/>
              <w:jc w:val="both"/>
            </w:pPr>
            <w:r w:rsidRPr="00617276">
              <w:t>120 – 400</w:t>
            </w:r>
          </w:p>
        </w:tc>
      </w:tr>
      <w:tr w:rsidR="00440021" w:rsidRPr="00617276" w14:paraId="7B800F09" w14:textId="77777777" w:rsidTr="005A41A3">
        <w:tc>
          <w:tcPr>
            <w:tcW w:w="4583" w:type="dxa"/>
          </w:tcPr>
          <w:p w14:paraId="0636725B" w14:textId="77777777" w:rsidR="00440021" w:rsidRPr="00617276" w:rsidRDefault="00440021" w:rsidP="00F738E8">
            <w:pPr>
              <w:spacing w:line="480" w:lineRule="auto"/>
              <w:jc w:val="both"/>
            </w:pPr>
            <w:r w:rsidRPr="00617276">
              <w:t>Humedo</w:t>
            </w:r>
          </w:p>
        </w:tc>
        <w:tc>
          <w:tcPr>
            <w:tcW w:w="4583" w:type="dxa"/>
          </w:tcPr>
          <w:p w14:paraId="71CDB405" w14:textId="77777777" w:rsidR="00440021" w:rsidRPr="00617276" w:rsidRDefault="00440021" w:rsidP="00F738E8">
            <w:pPr>
              <w:spacing w:line="480" w:lineRule="auto"/>
              <w:jc w:val="both"/>
            </w:pPr>
            <w:r w:rsidRPr="00617276">
              <w:t>450 – 694</w:t>
            </w:r>
          </w:p>
        </w:tc>
      </w:tr>
      <w:tr w:rsidR="00440021" w:rsidRPr="00617276" w14:paraId="1AC268C3" w14:textId="77777777" w:rsidTr="005A41A3">
        <w:tc>
          <w:tcPr>
            <w:tcW w:w="4583" w:type="dxa"/>
          </w:tcPr>
          <w:p w14:paraId="7ACDC9C5" w14:textId="77777777" w:rsidR="00440021" w:rsidRPr="00617276" w:rsidRDefault="00440021" w:rsidP="00F738E8">
            <w:pPr>
              <w:spacing w:line="480" w:lineRule="auto"/>
              <w:jc w:val="both"/>
            </w:pPr>
            <w:r w:rsidRPr="00617276">
              <w:t>Semi-humedo</w:t>
            </w:r>
          </w:p>
        </w:tc>
        <w:tc>
          <w:tcPr>
            <w:tcW w:w="4583" w:type="dxa"/>
          </w:tcPr>
          <w:p w14:paraId="43C2945C" w14:textId="77777777" w:rsidR="00440021" w:rsidRPr="00617276" w:rsidRDefault="00440021" w:rsidP="00F738E8">
            <w:pPr>
              <w:spacing w:line="480" w:lineRule="auto"/>
              <w:jc w:val="both"/>
            </w:pPr>
            <w:r w:rsidRPr="00617276">
              <w:t>658 – 792</w:t>
            </w:r>
          </w:p>
        </w:tc>
      </w:tr>
      <w:tr w:rsidR="00440021" w:rsidRPr="00617276" w14:paraId="3ED4DBF7" w14:textId="77777777" w:rsidTr="005A41A3">
        <w:tc>
          <w:tcPr>
            <w:tcW w:w="4583" w:type="dxa"/>
          </w:tcPr>
          <w:p w14:paraId="2F39C46D" w14:textId="77777777" w:rsidR="00440021" w:rsidRPr="00617276" w:rsidRDefault="00440021" w:rsidP="00F738E8">
            <w:pPr>
              <w:spacing w:line="480" w:lineRule="auto"/>
              <w:jc w:val="both"/>
            </w:pPr>
            <w:r w:rsidRPr="00617276">
              <w:lastRenderedPageBreak/>
              <w:t>Encharcado</w:t>
            </w:r>
          </w:p>
        </w:tc>
        <w:tc>
          <w:tcPr>
            <w:tcW w:w="4583" w:type="dxa"/>
          </w:tcPr>
          <w:p w14:paraId="56315D4B" w14:textId="77777777" w:rsidR="00440021" w:rsidRPr="00617276" w:rsidRDefault="00440021" w:rsidP="00F738E8">
            <w:pPr>
              <w:spacing w:line="480" w:lineRule="auto"/>
              <w:jc w:val="both"/>
            </w:pPr>
            <w:r w:rsidRPr="00617276">
              <w:t>750 - 900</w:t>
            </w:r>
          </w:p>
        </w:tc>
      </w:tr>
    </w:tbl>
    <w:p w14:paraId="070764C8" w14:textId="77777777" w:rsidR="00440021" w:rsidRPr="00617276" w:rsidRDefault="00440021" w:rsidP="00F738E8">
      <w:pPr>
        <w:pStyle w:val="Ttulo3"/>
      </w:pPr>
      <w:r w:rsidRPr="00617276">
        <w:t>Variable de entrada: Temperatura Ambiente</w:t>
      </w:r>
    </w:p>
    <w:p w14:paraId="41B1FC29" w14:textId="77777777" w:rsidR="00440021" w:rsidRPr="00617276" w:rsidRDefault="00440021" w:rsidP="00F738E8">
      <w:pPr>
        <w:spacing w:line="480" w:lineRule="auto"/>
        <w:jc w:val="both"/>
      </w:pPr>
      <w:r w:rsidRPr="00617276">
        <w:t xml:space="preserve">     En Ecuador cantón Paute presentan cambios de temperatura que va desde 5 grados en temperatura ambiental, pero si estas dentro de un invernadero llega hasta 45 grados independientemente de la estación, considerando que en Ecuador las estaciones no están bien definidas, pues al tener un clima subtropical, hace calor casi todo el año.</w:t>
      </w:r>
    </w:p>
    <w:p w14:paraId="642390E0" w14:textId="3B9E9159" w:rsidR="00440021" w:rsidRPr="00617276" w:rsidRDefault="00440021" w:rsidP="00F738E8">
      <w:pPr>
        <w:spacing w:line="480" w:lineRule="auto"/>
        <w:jc w:val="both"/>
      </w:pPr>
      <w:r w:rsidRPr="00617276">
        <w:t xml:space="preserve">     La temperatura ambiente es esencial </w:t>
      </w:r>
      <w:r w:rsidR="00C36706">
        <w:t>debido a su</w:t>
      </w:r>
      <w:r w:rsidRPr="00617276">
        <w:t xml:space="preserve"> influ</w:t>
      </w:r>
      <w:r w:rsidR="00415306">
        <w:t>encia</w:t>
      </w:r>
      <w:r w:rsidRPr="00617276">
        <w:t xml:space="preserve"> en la perdida de agua </w:t>
      </w:r>
      <w:r w:rsidR="00EF47F0">
        <w:t>en el cultivo.</w:t>
      </w:r>
      <w:r w:rsidRPr="00617276">
        <w:t xml:space="preserve"> </w:t>
      </w:r>
      <w:r w:rsidR="00A2322A">
        <w:t>La</w:t>
      </w:r>
      <w:r w:rsidRPr="00617276">
        <w:t xml:space="preserve"> temperatura mínima y máxima posibilitan el desarrollo de las hojas de verdeo. Según </w:t>
      </w:r>
      <w:r w:rsidRPr="00617276">
        <w:fldChar w:fldCharType="begin" w:fldLock="1"/>
      </w:r>
      <w:r w:rsidRPr="00617276">
        <w:instrText>ADDIN CSL_CITATION {"citationItems":[{"id":"ITEM-1","itemData":{"URL":"https://www.infoagro.com/hortalizas/acelga.htm#:~:text=La planta se hiela cuando,entre 15 y 25º C.","author":[{"dropping-particle":"","family":"Infoagro","given":"","non-dropping-particle":"","parse-names":false,"suffix":""}],"id":"ITEM-1","issued":{"date-parts":[["2020"]]},"title":"El Cultivo de la Acelga","type":"webpage"},"uris":["http://www.mendeley.com/documents/?uuid=36ff0cd9-17b9-4ee6-8356-d202ecf8522f"]}],"mendeley":{"formattedCitation":"(Infoagro, 2020)","plainTextFormattedCitation":"(Infoagro, 2020)","previouslyFormattedCitation":"(Infoagro, 2020)"},"properties":{"noteIndex":0},"schema":"https://github.com/citation-style-language/schema/raw/master/csl-citation.json"}</w:instrText>
      </w:r>
      <w:r w:rsidRPr="00617276">
        <w:fldChar w:fldCharType="separate"/>
      </w:r>
      <w:r w:rsidRPr="00617276">
        <w:rPr>
          <w:noProof/>
        </w:rPr>
        <w:t xml:space="preserve">Infoagro </w:t>
      </w:r>
      <w:r w:rsidR="00C23E08">
        <w:rPr>
          <w:noProof/>
        </w:rPr>
        <w:t>(</w:t>
      </w:r>
      <w:r w:rsidRPr="00617276">
        <w:rPr>
          <w:noProof/>
        </w:rPr>
        <w:t>2020)</w:t>
      </w:r>
      <w:r w:rsidRPr="00617276">
        <w:fldChar w:fldCharType="end"/>
      </w:r>
      <w:r w:rsidRPr="00617276">
        <w:t xml:space="preserve"> el cultivo de acelga en su requerimientos edafoclimáticos, le perjudica bastante los cambios bruscos de temperatura, su desarrollo se adecuan con una temperatura mínimo de 6 grados centígrado y un máximo de 27 a 33 grados centígrados.</w:t>
      </w:r>
    </w:p>
    <w:p w14:paraId="33FB3185" w14:textId="77405FC9" w:rsidR="00440021" w:rsidRPr="00617276" w:rsidRDefault="00440021" w:rsidP="00F738E8">
      <w:pPr>
        <w:spacing w:line="480" w:lineRule="auto"/>
        <w:jc w:val="both"/>
      </w:pPr>
      <w:r w:rsidRPr="00617276">
        <w:t xml:space="preserve">     En el rango de función de pertenencia de temperatura media se encuentra el rango de valores óptimos recomendado por el agrónomo experto para la etapa de desarrollo del cultivo de acelga.</w:t>
      </w:r>
      <w:r w:rsidR="00852235">
        <w:t xml:space="preserve"> </w:t>
      </w:r>
      <w:r w:rsidRPr="00617276">
        <w:t xml:space="preserve">En el conjunto difuso las variables de temperatura poseen funciones de tipo triangular por ser ampliamente usada en este tipo de problemas, se añade también su facilidad de implementación y sus buenos resultados. En la </w:t>
      </w:r>
      <w:r w:rsidR="00464DAD">
        <w:t>tabla 17</w:t>
      </w:r>
      <w:r w:rsidRPr="00617276">
        <w:t xml:space="preserve"> se muestra las funciones de pertenencia.</w:t>
      </w:r>
    </w:p>
    <w:p w14:paraId="164846AA" w14:textId="1C6AB351" w:rsidR="00A97755" w:rsidRDefault="00A97755" w:rsidP="00F738E8">
      <w:pPr>
        <w:pStyle w:val="Descripcin"/>
        <w:keepNext/>
      </w:pPr>
      <w:r>
        <w:t xml:space="preserve">Tabla </w:t>
      </w:r>
      <w:fldSimple w:instr=" SEQ Tabla \* ARABIC ">
        <w:r w:rsidR="00BE59F0">
          <w:rPr>
            <w:noProof/>
          </w:rPr>
          <w:t>17</w:t>
        </w:r>
      </w:fldSimple>
      <w:r>
        <w:t xml:space="preserve">. Conjunto difuso de </w:t>
      </w:r>
      <w:r w:rsidR="00FC36B1">
        <w:t>t</w:t>
      </w:r>
      <w:r w:rsidR="00545BF5">
        <w:t>emperatura</w:t>
      </w:r>
      <w:r>
        <w:t xml:space="preserve"> </w:t>
      </w:r>
      <w:r w:rsidR="00FC36B1">
        <w:t>a</w:t>
      </w:r>
      <w:r>
        <w:t>mbiental</w:t>
      </w:r>
    </w:p>
    <w:tbl>
      <w:tblPr>
        <w:tblStyle w:val="Tablaconcuadrcula"/>
        <w:tblW w:w="0" w:type="auto"/>
        <w:tblLook w:val="04A0" w:firstRow="1" w:lastRow="0" w:firstColumn="1" w:lastColumn="0" w:noHBand="0" w:noVBand="1"/>
      </w:tblPr>
      <w:tblGrid>
        <w:gridCol w:w="4583"/>
        <w:gridCol w:w="4583"/>
      </w:tblGrid>
      <w:tr w:rsidR="00440021" w:rsidRPr="00617276" w14:paraId="64AEE361" w14:textId="77777777" w:rsidTr="005A41A3">
        <w:tc>
          <w:tcPr>
            <w:tcW w:w="4583" w:type="dxa"/>
          </w:tcPr>
          <w:p w14:paraId="46A781E6" w14:textId="5BAACB90" w:rsidR="00440021" w:rsidRPr="00617276" w:rsidRDefault="00440021" w:rsidP="00F738E8">
            <w:pPr>
              <w:spacing w:line="480" w:lineRule="auto"/>
              <w:jc w:val="both"/>
            </w:pPr>
            <w:r w:rsidRPr="00617276">
              <w:rPr>
                <w:b/>
                <w:bCs/>
              </w:rPr>
              <w:t>Función de Pertenencia</w:t>
            </w:r>
            <w:r w:rsidRPr="00617276">
              <w:t xml:space="preserve">: Temperatura </w:t>
            </w:r>
            <w:r w:rsidR="009477C1">
              <w:t>a</w:t>
            </w:r>
            <w:r w:rsidRPr="00617276">
              <w:t>mbiental</w:t>
            </w:r>
          </w:p>
        </w:tc>
        <w:tc>
          <w:tcPr>
            <w:tcW w:w="4583" w:type="dxa"/>
          </w:tcPr>
          <w:p w14:paraId="232F3271" w14:textId="7AEE30E0" w:rsidR="00440021" w:rsidRPr="00617276" w:rsidRDefault="00440021" w:rsidP="00F738E8">
            <w:pPr>
              <w:spacing w:line="480" w:lineRule="auto"/>
              <w:jc w:val="both"/>
            </w:pPr>
            <w:r w:rsidRPr="00617276">
              <w:rPr>
                <w:b/>
                <w:bCs/>
              </w:rPr>
              <w:t>Rango:</w:t>
            </w:r>
            <w:r w:rsidRPr="00617276">
              <w:t xml:space="preserve"> </w:t>
            </w:r>
            <w:r w:rsidR="0096673A">
              <w:t>0 – 100 ºC</w:t>
            </w:r>
          </w:p>
        </w:tc>
      </w:tr>
      <w:tr w:rsidR="00440021" w:rsidRPr="00617276" w14:paraId="32914015" w14:textId="77777777" w:rsidTr="005A41A3">
        <w:tc>
          <w:tcPr>
            <w:tcW w:w="4583" w:type="dxa"/>
          </w:tcPr>
          <w:p w14:paraId="2455E146" w14:textId="77777777" w:rsidR="00440021" w:rsidRPr="00617276" w:rsidRDefault="00440021" w:rsidP="00F738E8">
            <w:pPr>
              <w:spacing w:line="480" w:lineRule="auto"/>
              <w:jc w:val="both"/>
            </w:pPr>
            <w:r w:rsidRPr="00617276">
              <w:t>Baja</w:t>
            </w:r>
          </w:p>
        </w:tc>
        <w:tc>
          <w:tcPr>
            <w:tcW w:w="4583" w:type="dxa"/>
          </w:tcPr>
          <w:p w14:paraId="0DAFF687" w14:textId="77777777" w:rsidR="00440021" w:rsidRPr="00617276" w:rsidRDefault="00440021" w:rsidP="00F738E8">
            <w:pPr>
              <w:spacing w:line="480" w:lineRule="auto"/>
              <w:jc w:val="both"/>
            </w:pPr>
            <w:r w:rsidRPr="00617276">
              <w:t>5 – 10</w:t>
            </w:r>
          </w:p>
        </w:tc>
      </w:tr>
      <w:tr w:rsidR="00440021" w:rsidRPr="00617276" w14:paraId="00EEA08B" w14:textId="77777777" w:rsidTr="005A41A3">
        <w:tc>
          <w:tcPr>
            <w:tcW w:w="4583" w:type="dxa"/>
          </w:tcPr>
          <w:p w14:paraId="09543176" w14:textId="77777777" w:rsidR="00440021" w:rsidRPr="00617276" w:rsidRDefault="00440021" w:rsidP="00F738E8">
            <w:pPr>
              <w:spacing w:line="480" w:lineRule="auto"/>
              <w:jc w:val="both"/>
            </w:pPr>
            <w:r w:rsidRPr="00617276">
              <w:t>Media</w:t>
            </w:r>
          </w:p>
        </w:tc>
        <w:tc>
          <w:tcPr>
            <w:tcW w:w="4583" w:type="dxa"/>
          </w:tcPr>
          <w:p w14:paraId="7DFA2872" w14:textId="77777777" w:rsidR="00440021" w:rsidRPr="00617276" w:rsidRDefault="00440021" w:rsidP="00F738E8">
            <w:pPr>
              <w:spacing w:line="480" w:lineRule="auto"/>
              <w:jc w:val="both"/>
            </w:pPr>
            <w:r w:rsidRPr="00617276">
              <w:t>8 – 27</w:t>
            </w:r>
          </w:p>
        </w:tc>
      </w:tr>
      <w:tr w:rsidR="00440021" w:rsidRPr="00617276" w14:paraId="7460D6D6" w14:textId="77777777" w:rsidTr="005A41A3">
        <w:tc>
          <w:tcPr>
            <w:tcW w:w="4583" w:type="dxa"/>
          </w:tcPr>
          <w:p w14:paraId="5D91A32D" w14:textId="77777777" w:rsidR="00440021" w:rsidRPr="00617276" w:rsidRDefault="00440021" w:rsidP="00F738E8">
            <w:pPr>
              <w:spacing w:line="480" w:lineRule="auto"/>
              <w:jc w:val="both"/>
            </w:pPr>
            <w:r w:rsidRPr="00617276">
              <w:t>Alta</w:t>
            </w:r>
          </w:p>
        </w:tc>
        <w:tc>
          <w:tcPr>
            <w:tcW w:w="4583" w:type="dxa"/>
          </w:tcPr>
          <w:p w14:paraId="372DD568" w14:textId="77777777" w:rsidR="00440021" w:rsidRPr="00617276" w:rsidRDefault="00440021" w:rsidP="00F738E8">
            <w:pPr>
              <w:spacing w:line="480" w:lineRule="auto"/>
              <w:jc w:val="both"/>
            </w:pPr>
            <w:r w:rsidRPr="00617276">
              <w:t>24 - 45</w:t>
            </w:r>
          </w:p>
        </w:tc>
      </w:tr>
    </w:tbl>
    <w:p w14:paraId="421ECAB3" w14:textId="265AE6E0" w:rsidR="00440021" w:rsidRPr="00617276" w:rsidRDefault="00440021" w:rsidP="00F738E8">
      <w:pPr>
        <w:pStyle w:val="Ttulo3"/>
      </w:pPr>
      <w:r w:rsidRPr="00617276">
        <w:lastRenderedPageBreak/>
        <w:t xml:space="preserve">Variable de entrada: Humedad </w:t>
      </w:r>
      <w:r w:rsidR="00596BCE">
        <w:t>a</w:t>
      </w:r>
      <w:r w:rsidRPr="00617276">
        <w:t>mbiental</w:t>
      </w:r>
    </w:p>
    <w:p w14:paraId="325311B7" w14:textId="1EF7F63A" w:rsidR="00440021" w:rsidRPr="00617276" w:rsidRDefault="00440021" w:rsidP="00F738E8">
      <w:pPr>
        <w:spacing w:line="480" w:lineRule="auto"/>
        <w:jc w:val="both"/>
        <w:rPr>
          <w:lang w:val="es-ES"/>
        </w:rPr>
      </w:pPr>
      <w:r w:rsidRPr="00617276">
        <w:t xml:space="preserve">     La humedad ambiental es una variante importante en el desarrollo del cultivo</w:t>
      </w:r>
      <w:r w:rsidR="00034862">
        <w:t>.</w:t>
      </w:r>
      <w:r w:rsidRPr="00617276">
        <w:t xml:space="preserve"> </w:t>
      </w:r>
      <w:r w:rsidR="00342AC5">
        <w:t>Este si se encuentra en niveles</w:t>
      </w:r>
      <w:r w:rsidRPr="00617276">
        <w:t xml:space="preserve"> baj</w:t>
      </w:r>
      <w:r w:rsidR="00342AC5">
        <w:t xml:space="preserve">os </w:t>
      </w:r>
      <w:r w:rsidR="00EF3FBC">
        <w:t>la transpiración posterior es demasiada alta</w:t>
      </w:r>
      <w:r w:rsidR="005B0244">
        <w:t xml:space="preserve"> que como consecuencia la fotosíntesis</w:t>
      </w:r>
      <w:r w:rsidR="00F67A5A">
        <w:t xml:space="preserve"> es más lenta. </w:t>
      </w:r>
      <w:r w:rsidR="008B1054">
        <w:t>De forma semejante,</w:t>
      </w:r>
      <w:r w:rsidR="00F67A5A">
        <w:t xml:space="preserve"> la humedad ambiental alta</w:t>
      </w:r>
      <w:r w:rsidR="00AB7524">
        <w:t xml:space="preserve"> </w:t>
      </w:r>
      <w:r w:rsidR="00E645B1">
        <w:t>conlleva a</w:t>
      </w:r>
      <w:r w:rsidR="00AB7524">
        <w:t xml:space="preserve"> un menor consumo de agua por parte de la planta </w:t>
      </w:r>
      <w:r w:rsidR="00AB7524">
        <w:rPr>
          <w:lang w:val="es-ES"/>
        </w:rPr>
        <w:t xml:space="preserve">comprometiendo el </w:t>
      </w:r>
      <w:r w:rsidRPr="00617276">
        <w:rPr>
          <w:lang w:val="es-ES"/>
        </w:rPr>
        <w:t xml:space="preserve">desarrollo </w:t>
      </w:r>
      <w:r w:rsidR="00E86E43">
        <w:rPr>
          <w:lang w:val="es-ES"/>
        </w:rPr>
        <w:t>y la producción</w:t>
      </w:r>
      <w:r w:rsidRPr="00617276">
        <w:rPr>
          <w:lang w:val="es-ES"/>
        </w:rPr>
        <w:t>.</w:t>
      </w:r>
    </w:p>
    <w:p w14:paraId="771AD705" w14:textId="26834EDD" w:rsidR="00440021" w:rsidRPr="00617276" w:rsidRDefault="00440021" w:rsidP="00F738E8">
      <w:pPr>
        <w:spacing w:line="480" w:lineRule="auto"/>
        <w:jc w:val="both"/>
      </w:pPr>
      <w:r w:rsidRPr="00617276">
        <w:rPr>
          <w:lang w:val="es-ES"/>
        </w:rPr>
        <w:t xml:space="preserve">     </w:t>
      </w:r>
      <w:r w:rsidRPr="00617276">
        <w:t>En el rango de función de pertenencia de humedad media y alta se encuentra el rango de valores óptimos recomendado por el agrónomo experto para la etapa de desarrollo del cultivo de acelga.</w:t>
      </w:r>
      <w:r w:rsidR="00CD5382">
        <w:t xml:space="preserve"> </w:t>
      </w:r>
      <w:r w:rsidRPr="00617276">
        <w:t xml:space="preserve">En el conjunto difuso también se aplicará las funciones de tipo triangular por las ventajas que ofrece en este tipo de problemas. En la </w:t>
      </w:r>
      <w:r w:rsidR="00CD5382">
        <w:t>tabla 18</w:t>
      </w:r>
      <w:r w:rsidRPr="00617276">
        <w:t xml:space="preserve"> se muestra las funciones de pertenencia obtenidos a partir de la observación.</w:t>
      </w:r>
    </w:p>
    <w:p w14:paraId="6683A75B" w14:textId="586C699C" w:rsidR="0014083A" w:rsidRDefault="0014083A" w:rsidP="00F738E8">
      <w:pPr>
        <w:pStyle w:val="Descripcin"/>
        <w:keepNext/>
      </w:pPr>
      <w:r>
        <w:t xml:space="preserve">Tabla </w:t>
      </w:r>
      <w:fldSimple w:instr=" SEQ Tabla \* ARABIC ">
        <w:r w:rsidR="00BE59F0">
          <w:rPr>
            <w:noProof/>
          </w:rPr>
          <w:t>18</w:t>
        </w:r>
      </w:fldSimple>
      <w:r>
        <w:t xml:space="preserve">. Conjunto difuso de </w:t>
      </w:r>
      <w:r w:rsidR="00734839">
        <w:t>h</w:t>
      </w:r>
      <w:r w:rsidR="00545BF5">
        <w:t>umedad</w:t>
      </w:r>
      <w:r>
        <w:t xml:space="preserve"> </w:t>
      </w:r>
      <w:r w:rsidR="00734839">
        <w:t>a</w:t>
      </w:r>
      <w:r>
        <w:t>mbiental</w:t>
      </w:r>
    </w:p>
    <w:tbl>
      <w:tblPr>
        <w:tblStyle w:val="Tablaconcuadrcula"/>
        <w:tblW w:w="0" w:type="auto"/>
        <w:tblLook w:val="04A0" w:firstRow="1" w:lastRow="0" w:firstColumn="1" w:lastColumn="0" w:noHBand="0" w:noVBand="1"/>
      </w:tblPr>
      <w:tblGrid>
        <w:gridCol w:w="4583"/>
        <w:gridCol w:w="4583"/>
      </w:tblGrid>
      <w:tr w:rsidR="00440021" w:rsidRPr="00617276" w14:paraId="2B436EB7" w14:textId="77777777" w:rsidTr="005A41A3">
        <w:tc>
          <w:tcPr>
            <w:tcW w:w="4583" w:type="dxa"/>
          </w:tcPr>
          <w:p w14:paraId="5BB7DDA4" w14:textId="77777777" w:rsidR="00440021" w:rsidRPr="00617276" w:rsidRDefault="00440021" w:rsidP="00F738E8">
            <w:pPr>
              <w:spacing w:line="480" w:lineRule="auto"/>
              <w:jc w:val="both"/>
            </w:pPr>
            <w:r w:rsidRPr="00617276">
              <w:t>Función de Pertenencia: Humedad Ambiental</w:t>
            </w:r>
          </w:p>
        </w:tc>
        <w:tc>
          <w:tcPr>
            <w:tcW w:w="4583" w:type="dxa"/>
          </w:tcPr>
          <w:p w14:paraId="37BEBC1D" w14:textId="77777777" w:rsidR="00440021" w:rsidRPr="00617276" w:rsidRDefault="00440021" w:rsidP="00F738E8">
            <w:pPr>
              <w:spacing w:line="480" w:lineRule="auto"/>
              <w:jc w:val="both"/>
            </w:pPr>
            <w:r w:rsidRPr="00617276">
              <w:t>Rango: %</w:t>
            </w:r>
          </w:p>
        </w:tc>
      </w:tr>
      <w:tr w:rsidR="00440021" w:rsidRPr="00617276" w14:paraId="610C3918" w14:textId="77777777" w:rsidTr="005A41A3">
        <w:tc>
          <w:tcPr>
            <w:tcW w:w="4583" w:type="dxa"/>
          </w:tcPr>
          <w:p w14:paraId="54FB3593" w14:textId="77777777" w:rsidR="00440021" w:rsidRPr="00617276" w:rsidRDefault="00440021" w:rsidP="00F738E8">
            <w:pPr>
              <w:spacing w:line="480" w:lineRule="auto"/>
              <w:jc w:val="both"/>
            </w:pPr>
            <w:r w:rsidRPr="00617276">
              <w:t>Baja</w:t>
            </w:r>
          </w:p>
        </w:tc>
        <w:tc>
          <w:tcPr>
            <w:tcW w:w="4583" w:type="dxa"/>
          </w:tcPr>
          <w:p w14:paraId="4443331A" w14:textId="77777777" w:rsidR="00440021" w:rsidRPr="00617276" w:rsidRDefault="00440021" w:rsidP="00F738E8">
            <w:pPr>
              <w:spacing w:line="480" w:lineRule="auto"/>
              <w:jc w:val="both"/>
            </w:pPr>
            <w:r w:rsidRPr="00617276">
              <w:t>0 – 33</w:t>
            </w:r>
          </w:p>
        </w:tc>
      </w:tr>
      <w:tr w:rsidR="00440021" w:rsidRPr="00617276" w14:paraId="68077F56" w14:textId="77777777" w:rsidTr="005A41A3">
        <w:tc>
          <w:tcPr>
            <w:tcW w:w="4583" w:type="dxa"/>
          </w:tcPr>
          <w:p w14:paraId="2CF746F4" w14:textId="77777777" w:rsidR="00440021" w:rsidRPr="00617276" w:rsidRDefault="00440021" w:rsidP="00F738E8">
            <w:pPr>
              <w:spacing w:line="480" w:lineRule="auto"/>
              <w:jc w:val="both"/>
            </w:pPr>
            <w:r w:rsidRPr="00617276">
              <w:t>Media</w:t>
            </w:r>
          </w:p>
        </w:tc>
        <w:tc>
          <w:tcPr>
            <w:tcW w:w="4583" w:type="dxa"/>
          </w:tcPr>
          <w:p w14:paraId="2569D46F" w14:textId="77777777" w:rsidR="00440021" w:rsidRPr="00617276" w:rsidRDefault="00440021" w:rsidP="00F738E8">
            <w:pPr>
              <w:spacing w:line="480" w:lineRule="auto"/>
              <w:jc w:val="both"/>
            </w:pPr>
            <w:r w:rsidRPr="00617276">
              <w:t>16 – 66</w:t>
            </w:r>
          </w:p>
        </w:tc>
      </w:tr>
      <w:tr w:rsidR="00440021" w:rsidRPr="00617276" w14:paraId="30CA1A32" w14:textId="77777777" w:rsidTr="005A41A3">
        <w:tc>
          <w:tcPr>
            <w:tcW w:w="4583" w:type="dxa"/>
          </w:tcPr>
          <w:p w14:paraId="02ACFE5B" w14:textId="77777777" w:rsidR="00440021" w:rsidRPr="00617276" w:rsidRDefault="00440021" w:rsidP="00F738E8">
            <w:pPr>
              <w:spacing w:line="480" w:lineRule="auto"/>
              <w:jc w:val="both"/>
            </w:pPr>
            <w:r w:rsidRPr="00617276">
              <w:t>Alta</w:t>
            </w:r>
          </w:p>
        </w:tc>
        <w:tc>
          <w:tcPr>
            <w:tcW w:w="4583" w:type="dxa"/>
          </w:tcPr>
          <w:p w14:paraId="41A6A30E" w14:textId="77777777" w:rsidR="00440021" w:rsidRPr="00617276" w:rsidRDefault="00440021" w:rsidP="00F738E8">
            <w:pPr>
              <w:spacing w:line="480" w:lineRule="auto"/>
              <w:jc w:val="both"/>
            </w:pPr>
            <w:r w:rsidRPr="00617276">
              <w:t>41 - 100</w:t>
            </w:r>
          </w:p>
        </w:tc>
      </w:tr>
    </w:tbl>
    <w:p w14:paraId="545BACEE" w14:textId="77777777" w:rsidR="00440021" w:rsidRPr="00617276" w:rsidRDefault="00440021" w:rsidP="00F738E8">
      <w:pPr>
        <w:pStyle w:val="Ttulo2"/>
      </w:pPr>
      <w:r w:rsidRPr="00617276">
        <w:t>Sistema de inferencia difuso</w:t>
      </w:r>
    </w:p>
    <w:p w14:paraId="6F0F6714" w14:textId="61FEA015" w:rsidR="00440021" w:rsidRDefault="00440021" w:rsidP="00440021">
      <w:pPr>
        <w:spacing w:line="480" w:lineRule="auto"/>
        <w:jc w:val="both"/>
      </w:pPr>
      <w:r w:rsidRPr="00617276">
        <w:t xml:space="preserve">     El siguiente paso consist</w:t>
      </w:r>
      <w:r w:rsidR="000F3F8F">
        <w:t>e</w:t>
      </w:r>
      <w:r w:rsidRPr="00617276">
        <w:t xml:space="preserve"> en el desarrollo del motor de inferencia con las variables anteriormente detalladas para obtener la variable de salida de tiempo de riego como resultado según las reglas que se van a establecer.</w:t>
      </w:r>
      <w:r w:rsidR="0020056E">
        <w:t xml:space="preserve"> </w:t>
      </w:r>
      <w:r w:rsidRPr="00617276">
        <w:t>El método utilizado para este procedimiento es la de Mamdani</w:t>
      </w:r>
      <w:r w:rsidR="00542762">
        <w:t>.</w:t>
      </w:r>
      <w:r w:rsidRPr="00617276">
        <w:t xml:space="preserve"> </w:t>
      </w:r>
      <w:r w:rsidR="00542762">
        <w:t>E</w:t>
      </w:r>
      <w:r w:rsidRPr="00617276">
        <w:t>s el más usado y ofrece buenos resultados en la implementación</w:t>
      </w:r>
      <w:r w:rsidR="00725BC5">
        <w:t>.</w:t>
      </w:r>
      <w:r>
        <w:t xml:space="preserve"> </w:t>
      </w:r>
      <w:r w:rsidR="00725BC5">
        <w:t>E</w:t>
      </w:r>
      <w:r>
        <w:t>n la etapa de la defuzzificación se</w:t>
      </w:r>
      <w:r w:rsidRPr="00617276">
        <w:t xml:space="preserve"> utiliza el método CoG</w:t>
      </w:r>
      <w:r>
        <w:t xml:space="preserve"> </w:t>
      </w:r>
      <w:r w:rsidRPr="00617276">
        <w:t>(Centro de gravedad)</w:t>
      </w:r>
      <w:r>
        <w:t xml:space="preserve"> que calcula el centro del área bajo la curva</w:t>
      </w:r>
      <w:r w:rsidRPr="00617276">
        <w:t>. Dicho método consiste en comparar el grado de pertenencia de cada conjunto</w:t>
      </w:r>
      <w:r>
        <w:t>.</w:t>
      </w:r>
    </w:p>
    <w:p w14:paraId="48846BEB" w14:textId="40C11876" w:rsidR="00606606" w:rsidRPr="00617276" w:rsidRDefault="00606606" w:rsidP="00440021">
      <w:pPr>
        <w:spacing w:line="480" w:lineRule="auto"/>
        <w:jc w:val="both"/>
      </w:pPr>
      <w:r>
        <w:lastRenderedPageBreak/>
        <w:t xml:space="preserve">     En esta sección vamos a utilizar el sistema de lógica difusa de </w:t>
      </w:r>
      <w:r w:rsidR="00533421">
        <w:t>tres</w:t>
      </w:r>
      <w:r>
        <w:t xml:space="preserve"> variable</w:t>
      </w:r>
      <w:r w:rsidR="00C47684">
        <w:t>s para obtener la variable de salida</w:t>
      </w:r>
      <w:r w:rsidR="00610011">
        <w:t xml:space="preserve">. Esta nos da una mejor precisión al momento de regar por el hecho de tener todas las variables de entrada en comparación con la de </w:t>
      </w:r>
      <w:r w:rsidR="00533421">
        <w:t>cuatro</w:t>
      </w:r>
      <w:r w:rsidR="00610011">
        <w:t xml:space="preserve"> variables que no disponemos los sensores para un cálculo exacto de la evapotranspiración</w:t>
      </w:r>
      <w:r w:rsidR="006537B7">
        <w:t>.</w:t>
      </w:r>
      <w:r w:rsidR="005C191A">
        <w:t xml:space="preserve"> </w:t>
      </w:r>
      <w:r w:rsidR="006537B7">
        <w:t>D</w:t>
      </w:r>
      <w:r w:rsidR="005C191A">
        <w:t xml:space="preserve">ebemos recordar que la segunda versión del sistema está </w:t>
      </w:r>
      <w:r w:rsidR="00013EB8">
        <w:t>compuesta</w:t>
      </w:r>
      <w:r w:rsidR="005C191A">
        <w:t xml:space="preserve"> por </w:t>
      </w:r>
      <w:r w:rsidR="00533421">
        <w:t>tres</w:t>
      </w:r>
      <w:r w:rsidR="005C191A">
        <w:t xml:space="preserve"> tipos de sistemas de lógica difusa (</w:t>
      </w:r>
      <w:r w:rsidR="00533421">
        <w:t>uno</w:t>
      </w:r>
      <w:r w:rsidR="005C191A">
        <w:t xml:space="preserve">, </w:t>
      </w:r>
      <w:r w:rsidR="00533421">
        <w:t>tres</w:t>
      </w:r>
      <w:r w:rsidR="005C191A">
        <w:t xml:space="preserve"> y </w:t>
      </w:r>
      <w:r w:rsidR="00533421">
        <w:t>cuatro</w:t>
      </w:r>
      <w:r w:rsidR="005C191A">
        <w:t xml:space="preserve"> variables de entrada) con el objetivo de comparar la precisión en el área de riego.</w:t>
      </w:r>
    </w:p>
    <w:p w14:paraId="3CF266F2" w14:textId="106B93C1" w:rsidR="00440021" w:rsidRPr="00755DD6" w:rsidRDefault="00A042DF" w:rsidP="00755DD6">
      <w:pPr>
        <w:pStyle w:val="Ttulo3"/>
      </w:pPr>
      <w:r>
        <w:t>Lógica difusa de tres variables</w:t>
      </w:r>
      <w:r w:rsidR="00440021" w:rsidRPr="00755DD6">
        <w:t>.</w:t>
      </w:r>
    </w:p>
    <w:p w14:paraId="3A643558" w14:textId="77777777" w:rsidR="00440021" w:rsidRPr="00617276" w:rsidRDefault="00440021" w:rsidP="00440021">
      <w:pPr>
        <w:spacing w:line="480" w:lineRule="auto"/>
        <w:jc w:val="both"/>
      </w:pPr>
      <w:r w:rsidRPr="00617276">
        <w:rPr>
          <w:b/>
          <w:bCs/>
        </w:rPr>
        <w:t>Paso 1: Fuzzificación de las entradas</w:t>
      </w:r>
    </w:p>
    <w:p w14:paraId="2FFC566A" w14:textId="7AB781C3" w:rsidR="00440021" w:rsidRPr="00617276" w:rsidRDefault="00440021" w:rsidP="00440021">
      <w:pPr>
        <w:spacing w:line="480" w:lineRule="auto"/>
        <w:jc w:val="both"/>
      </w:pPr>
      <w:r w:rsidRPr="00617276">
        <w:t xml:space="preserve">     Consiste en tomar las variables de entradas provenientes de los sensores implementados en el cultivo y determinar el grado en que pertenecen a cada uno de los conjuntos difusos mediante las funciones de pertenencia.</w:t>
      </w:r>
      <w:r w:rsidR="002C1696">
        <w:t xml:space="preserve"> </w:t>
      </w:r>
      <w:r w:rsidRPr="00617276">
        <w:t>La entrada siempre es un valor numérico, por ejemplo, la humedad de suelo tiene valores de 0 – 1023, siendo la salida del proceso de fuzzificación un grado difuso de pertenencia a un conjunto de clasificación lingüística (siempre 0 – 1).</w:t>
      </w:r>
    </w:p>
    <w:p w14:paraId="5AC25D7F" w14:textId="0B523CB2" w:rsidR="00440021" w:rsidRPr="00617276" w:rsidRDefault="00440021" w:rsidP="00440021">
      <w:pPr>
        <w:spacing w:line="480" w:lineRule="auto"/>
        <w:jc w:val="both"/>
      </w:pPr>
      <w:r w:rsidRPr="00617276">
        <w:t xml:space="preserve">     El correspondiente grado de pertenencia a un conjunto difuso se obtiene empleando la técnica de los triángulos semejantes tanto para las variables de humedad de suelo, humedad y temperatura ambientales.</w:t>
      </w:r>
      <w:r w:rsidR="00930645">
        <w:t xml:space="preserve"> </w:t>
      </w:r>
      <w:r w:rsidRPr="00617276">
        <w:t>Para el desarrollo de este ejemplo se emplean los siguientes escenarios</w:t>
      </w:r>
      <w:r w:rsidR="00297552">
        <w:t>:</w:t>
      </w:r>
    </w:p>
    <w:p w14:paraId="6D89A6C7" w14:textId="77777777" w:rsidR="00440021" w:rsidRPr="00617276" w:rsidRDefault="00440021" w:rsidP="00440021">
      <w:pPr>
        <w:pStyle w:val="Prrafodelista"/>
        <w:numPr>
          <w:ilvl w:val="0"/>
          <w:numId w:val="19"/>
        </w:numPr>
        <w:spacing w:line="480" w:lineRule="auto"/>
        <w:jc w:val="both"/>
      </w:pPr>
      <w:r w:rsidRPr="00617276">
        <w:t>Humedad de Suelo: 150</w:t>
      </w:r>
    </w:p>
    <w:p w14:paraId="54D011BC" w14:textId="77777777" w:rsidR="00440021" w:rsidRPr="00617276" w:rsidRDefault="00440021" w:rsidP="00440021">
      <w:pPr>
        <w:pStyle w:val="Prrafodelista"/>
        <w:numPr>
          <w:ilvl w:val="0"/>
          <w:numId w:val="19"/>
        </w:numPr>
        <w:spacing w:line="480" w:lineRule="auto"/>
        <w:jc w:val="both"/>
      </w:pPr>
      <w:r w:rsidRPr="00617276">
        <w:t>Temperatura ambiental: 20 grados centígrados.</w:t>
      </w:r>
    </w:p>
    <w:p w14:paraId="4D45336F" w14:textId="77777777" w:rsidR="00440021" w:rsidRPr="00617276" w:rsidRDefault="00440021" w:rsidP="00440021">
      <w:pPr>
        <w:pStyle w:val="Prrafodelista"/>
        <w:numPr>
          <w:ilvl w:val="0"/>
          <w:numId w:val="19"/>
        </w:numPr>
        <w:spacing w:line="480" w:lineRule="auto"/>
        <w:jc w:val="both"/>
      </w:pPr>
      <w:r w:rsidRPr="00617276">
        <w:t>Humedad Ambiental: 45 %</w:t>
      </w:r>
    </w:p>
    <w:p w14:paraId="72D316DE" w14:textId="0A6A78A3" w:rsidR="00440021" w:rsidRPr="00617276" w:rsidRDefault="00440021" w:rsidP="00440021">
      <w:pPr>
        <w:spacing w:line="480" w:lineRule="auto"/>
        <w:jc w:val="both"/>
      </w:pPr>
      <w:r w:rsidRPr="00617276">
        <w:t xml:space="preserve">     En este caso, se tiene que la temperatura ambiental es igual a 20 grados centígrados, se tiene grados de pertenencia de </w:t>
      </w:r>
      <m:oMath>
        <m:sSub>
          <m:sSubPr>
            <m:ctrlPr>
              <w:rPr>
                <w:rFonts w:ascii="Cambria Math" w:hAnsi="Cambria Math"/>
                <w:i/>
              </w:rPr>
            </m:ctrlPr>
          </m:sSubPr>
          <m:e>
            <m:r>
              <w:rPr>
                <w:rFonts w:ascii="Cambria Math" w:hAnsi="Cambria Math"/>
              </w:rPr>
              <m:t>μ</m:t>
            </m:r>
          </m:e>
          <m:sub>
            <m:r>
              <w:rPr>
                <w:rFonts w:ascii="Cambria Math" w:hAnsi="Cambria Math"/>
              </w:rPr>
              <m:t>media</m:t>
            </m:r>
          </m:sub>
        </m:sSub>
        <m:r>
          <w:rPr>
            <w:rFonts w:ascii="Cambria Math" w:hAnsi="Cambria Math"/>
          </w:rPr>
          <m:t>=0.7</m:t>
        </m:r>
      </m:oMath>
      <w:r w:rsidRPr="00617276">
        <w:t xml:space="preserve"> para las funciones de pertenencia “media” respectivamente, como se observa en la figura </w:t>
      </w:r>
      <w:r w:rsidR="00DF61FD">
        <w:t>10</w:t>
      </w:r>
      <w:r w:rsidRPr="00617276">
        <w:t xml:space="preserve">. Estos valores se obtuvieron aplicando la </w:t>
      </w:r>
      <w:r w:rsidRPr="00617276">
        <w:lastRenderedPageBreak/>
        <w:t>relación</w:t>
      </w:r>
      <w:r w:rsidR="005638FF">
        <w:t xml:space="preserve"> de</w:t>
      </w:r>
      <w:r w:rsidRPr="00617276">
        <w:t xml:space="preserve"> </w:t>
      </w:r>
      <w:r w:rsidR="00887E1E">
        <w:t>ecuación 2</w:t>
      </w:r>
      <w:r w:rsidRPr="00617276">
        <w:t xml:space="preserve"> de la función de pertenencia triangular a todos los conjuntos difusos del universo de discusión.</w:t>
      </w:r>
    </w:p>
    <w:p w14:paraId="1A2EA1CE" w14:textId="383CD4D4" w:rsidR="00711992" w:rsidRDefault="00711992" w:rsidP="00711992">
      <w:pPr>
        <w:pStyle w:val="Descripcin"/>
        <w:keepNext/>
        <w:jc w:val="center"/>
      </w:pPr>
      <w:r w:rsidRPr="00711992">
        <w:rPr>
          <w:i w:val="0"/>
          <w:iCs w:val="0"/>
        </w:rPr>
        <w:t xml:space="preserve">Figura </w:t>
      </w:r>
      <w:r w:rsidRPr="00711992">
        <w:rPr>
          <w:i w:val="0"/>
          <w:iCs w:val="0"/>
        </w:rPr>
        <w:fldChar w:fldCharType="begin"/>
      </w:r>
      <w:r w:rsidRPr="00711992">
        <w:rPr>
          <w:i w:val="0"/>
          <w:iCs w:val="0"/>
        </w:rPr>
        <w:instrText xml:space="preserve"> SEQ Figura \* ARABIC </w:instrText>
      </w:r>
      <w:r w:rsidRPr="00711992">
        <w:rPr>
          <w:i w:val="0"/>
          <w:iCs w:val="0"/>
        </w:rPr>
        <w:fldChar w:fldCharType="separate"/>
      </w:r>
      <w:r w:rsidR="00BE59F0">
        <w:rPr>
          <w:i w:val="0"/>
          <w:iCs w:val="0"/>
          <w:noProof/>
        </w:rPr>
        <w:t>10</w:t>
      </w:r>
      <w:r w:rsidRPr="00711992">
        <w:rPr>
          <w:i w:val="0"/>
          <w:iCs w:val="0"/>
        </w:rPr>
        <w:fldChar w:fldCharType="end"/>
      </w:r>
      <w:r w:rsidRPr="00711992">
        <w:rPr>
          <w:i w:val="0"/>
          <w:iCs w:val="0"/>
        </w:rPr>
        <w:t>.</w:t>
      </w:r>
      <w:r>
        <w:t xml:space="preserve"> </w:t>
      </w:r>
      <w:r w:rsidRPr="000040B2">
        <w:t>Grado de pertenencia de temperatura</w:t>
      </w:r>
    </w:p>
    <w:p w14:paraId="3F84D42C" w14:textId="416DC3A9" w:rsidR="00440021" w:rsidRPr="00617276" w:rsidRDefault="00440021" w:rsidP="00AB58BB">
      <w:pPr>
        <w:spacing w:line="480" w:lineRule="auto"/>
        <w:jc w:val="right"/>
      </w:pPr>
      <w:r w:rsidRPr="00617276">
        <w:rPr>
          <w:noProof/>
        </w:rPr>
        <w:drawing>
          <wp:inline distT="0" distB="0" distL="0" distR="0" wp14:anchorId="0725E475" wp14:editId="53BA0B2F">
            <wp:extent cx="5298041" cy="3668608"/>
            <wp:effectExtent l="0" t="0" r="0" b="825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041" cy="3668608"/>
                    </a:xfrm>
                    <a:prstGeom prst="rect">
                      <a:avLst/>
                    </a:prstGeom>
                  </pic:spPr>
                </pic:pic>
              </a:graphicData>
            </a:graphic>
          </wp:inline>
        </w:drawing>
      </w:r>
      <w:r w:rsidR="00711992">
        <w:t>Fuente: Elaboración propia</w:t>
      </w:r>
    </w:p>
    <w:p w14:paraId="65CC609E" w14:textId="266BF524" w:rsidR="00440021" w:rsidRPr="00617276" w:rsidRDefault="00440021" w:rsidP="00440021">
      <w:pPr>
        <w:spacing w:line="480" w:lineRule="auto"/>
        <w:jc w:val="both"/>
      </w:pPr>
      <w:r w:rsidRPr="00617276">
        <w:t xml:space="preserve">     Para la humedad del suelo se obtuvo grados de pertenencia de </w:t>
      </w:r>
      <m:oMath>
        <m:sSub>
          <m:sSubPr>
            <m:ctrlPr>
              <w:rPr>
                <w:rFonts w:ascii="Cambria Math" w:hAnsi="Cambria Math"/>
                <w:i/>
              </w:rPr>
            </m:ctrlPr>
          </m:sSubPr>
          <m:e>
            <m:r>
              <w:rPr>
                <w:rFonts w:ascii="Cambria Math" w:hAnsi="Cambria Math"/>
              </w:rPr>
              <m:t>μ</m:t>
            </m:r>
          </m:e>
          <m:sub>
            <m:r>
              <w:rPr>
                <w:rFonts w:ascii="Cambria Math" w:hAnsi="Cambria Math"/>
              </w:rPr>
              <m:t>seco</m:t>
            </m:r>
          </m:sub>
        </m:sSub>
        <m:r>
          <w:rPr>
            <w:rFonts w:ascii="Cambria Math" w:hAnsi="Cambria Math"/>
          </w:rPr>
          <m:t>=0.5</m:t>
        </m:r>
      </m:oMath>
      <w:r w:rsidRPr="00617276">
        <w:t xml:space="preserve"> y </w:t>
      </w:r>
      <m:oMath>
        <m:sSub>
          <m:sSubPr>
            <m:ctrlPr>
              <w:rPr>
                <w:rFonts w:ascii="Cambria Math" w:hAnsi="Cambria Math"/>
                <w:i/>
              </w:rPr>
            </m:ctrlPr>
          </m:sSubPr>
          <m:e>
            <m:r>
              <w:rPr>
                <w:rFonts w:ascii="Cambria Math" w:hAnsi="Cambria Math"/>
              </w:rPr>
              <m:t>μ</m:t>
            </m:r>
          </m:e>
          <m:sub>
            <m:r>
              <w:rPr>
                <w:rFonts w:ascii="Cambria Math" w:hAnsi="Cambria Math"/>
              </w:rPr>
              <m:t>semi_seco</m:t>
            </m:r>
          </m:sub>
        </m:sSub>
        <m:r>
          <w:rPr>
            <w:rFonts w:ascii="Cambria Math" w:hAnsi="Cambria Math"/>
          </w:rPr>
          <m:t>=0.15</m:t>
        </m:r>
      </m:oMath>
      <w:r w:rsidRPr="00617276">
        <w:t xml:space="preserve"> (figura </w:t>
      </w:r>
      <w:r w:rsidR="00530E9F">
        <w:t>11</w:t>
      </w:r>
      <w:r w:rsidRPr="00617276">
        <w:t>) para la función de pertenencia de seco y semiseco, utilizando la relación de la función de pertenencia triangular (</w:t>
      </w:r>
      <w:r w:rsidR="00016FE6">
        <w:t>ecuación 2</w:t>
      </w:r>
      <w:r w:rsidRPr="00617276">
        <w:t>).</w:t>
      </w:r>
    </w:p>
    <w:p w14:paraId="6CA375EC" w14:textId="77777777" w:rsidR="00440021" w:rsidRPr="00617276" w:rsidRDefault="00440021" w:rsidP="00440021">
      <w:pPr>
        <w:spacing w:line="480" w:lineRule="auto"/>
        <w:jc w:val="both"/>
      </w:pPr>
      <w:r w:rsidRPr="00617276">
        <w:rPr>
          <w:noProof/>
        </w:rPr>
        <w:drawing>
          <wp:anchor distT="0" distB="0" distL="114300" distR="114300" simplePos="0" relativeHeight="251663872" behindDoc="0" locked="0" layoutInCell="1" allowOverlap="1" wp14:anchorId="234BEA22" wp14:editId="3261EEF2">
            <wp:simplePos x="0" y="0"/>
            <wp:positionH relativeFrom="column">
              <wp:posOffset>-99060</wp:posOffset>
            </wp:positionH>
            <wp:positionV relativeFrom="paragraph">
              <wp:posOffset>53340</wp:posOffset>
            </wp:positionV>
            <wp:extent cx="4533900" cy="1238250"/>
            <wp:effectExtent l="0" t="0" r="0" b="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533900" cy="1238250"/>
                    </a:xfrm>
                    <a:prstGeom prst="rect">
                      <a:avLst/>
                    </a:prstGeom>
                  </pic:spPr>
                </pic:pic>
              </a:graphicData>
            </a:graphic>
          </wp:anchor>
        </w:drawing>
      </w:r>
    </w:p>
    <w:p w14:paraId="55EFC77C" w14:textId="65A1CF28" w:rsidR="00440021" w:rsidRPr="00617276" w:rsidRDefault="00440021" w:rsidP="00887E1E">
      <w:pPr>
        <w:spacing w:line="480" w:lineRule="auto"/>
      </w:pPr>
      <w:r w:rsidRPr="00617276">
        <w:t>(</w:t>
      </w:r>
      <w:r w:rsidR="00260D68">
        <w:t>Ecuación</w:t>
      </w:r>
      <w:r w:rsidR="00887E1E">
        <w:t xml:space="preserve"> 2</w:t>
      </w:r>
      <w:r w:rsidRPr="00617276">
        <w:t>)</w:t>
      </w:r>
      <w:r w:rsidRPr="00617276">
        <w:br w:type="textWrapping" w:clear="all"/>
      </w:r>
    </w:p>
    <w:p w14:paraId="17C3AE10" w14:textId="052DF5B2" w:rsidR="00146606" w:rsidRDefault="00146606" w:rsidP="00146606">
      <w:pPr>
        <w:pStyle w:val="Descripcin"/>
        <w:keepNext/>
        <w:jc w:val="center"/>
      </w:pPr>
      <w:r w:rsidRPr="00202EA5">
        <w:rPr>
          <w:i w:val="0"/>
          <w:iCs w:val="0"/>
        </w:rPr>
        <w:lastRenderedPageBreak/>
        <w:t xml:space="preserve">Figura </w:t>
      </w:r>
      <w:r w:rsidRPr="00202EA5">
        <w:rPr>
          <w:i w:val="0"/>
          <w:iCs w:val="0"/>
        </w:rPr>
        <w:fldChar w:fldCharType="begin"/>
      </w:r>
      <w:r w:rsidRPr="00202EA5">
        <w:rPr>
          <w:i w:val="0"/>
          <w:iCs w:val="0"/>
        </w:rPr>
        <w:instrText xml:space="preserve"> SEQ Figura \* ARABIC </w:instrText>
      </w:r>
      <w:r w:rsidRPr="00202EA5">
        <w:rPr>
          <w:i w:val="0"/>
          <w:iCs w:val="0"/>
        </w:rPr>
        <w:fldChar w:fldCharType="separate"/>
      </w:r>
      <w:r w:rsidR="00BE59F0">
        <w:rPr>
          <w:i w:val="0"/>
          <w:iCs w:val="0"/>
          <w:noProof/>
        </w:rPr>
        <w:t>11</w:t>
      </w:r>
      <w:r w:rsidRPr="00202EA5">
        <w:rPr>
          <w:i w:val="0"/>
          <w:iCs w:val="0"/>
        </w:rPr>
        <w:fldChar w:fldCharType="end"/>
      </w:r>
      <w:r w:rsidRPr="00202EA5">
        <w:rPr>
          <w:i w:val="0"/>
          <w:iCs w:val="0"/>
        </w:rPr>
        <w:t>.</w:t>
      </w:r>
      <w:r>
        <w:t xml:space="preserve"> G</w:t>
      </w:r>
      <w:r w:rsidRPr="006230D1">
        <w:t>rado de pertenencia de humedad de suelo</w:t>
      </w:r>
    </w:p>
    <w:p w14:paraId="17C00F47" w14:textId="000C174D" w:rsidR="00440021" w:rsidRDefault="00440021" w:rsidP="00440021">
      <w:pPr>
        <w:spacing w:line="480" w:lineRule="auto"/>
        <w:jc w:val="both"/>
      </w:pPr>
      <w:r w:rsidRPr="00617276">
        <w:rPr>
          <w:noProof/>
        </w:rPr>
        <w:drawing>
          <wp:inline distT="0" distB="0" distL="0" distR="0" wp14:anchorId="72189686" wp14:editId="34538000">
            <wp:extent cx="5731510" cy="3886200"/>
            <wp:effectExtent l="0" t="0" r="254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886200"/>
                    </a:xfrm>
                    <a:prstGeom prst="rect">
                      <a:avLst/>
                    </a:prstGeom>
                  </pic:spPr>
                </pic:pic>
              </a:graphicData>
            </a:graphic>
          </wp:inline>
        </w:drawing>
      </w:r>
    </w:p>
    <w:p w14:paraId="2BE0808A" w14:textId="67856DBF" w:rsidR="00146606" w:rsidRPr="00617276" w:rsidRDefault="00146606" w:rsidP="00146606">
      <w:pPr>
        <w:spacing w:line="480" w:lineRule="auto"/>
        <w:jc w:val="right"/>
      </w:pPr>
      <w:r>
        <w:t>Fuente: Elaboración propia</w:t>
      </w:r>
    </w:p>
    <w:p w14:paraId="3E16DA9B" w14:textId="4B9D5301" w:rsidR="00440021" w:rsidRPr="00617276" w:rsidRDefault="00B45E6A" w:rsidP="00440021">
      <w:pPr>
        <w:spacing w:line="480" w:lineRule="auto"/>
        <w:jc w:val="both"/>
      </w:pPr>
      <w:r>
        <w:t xml:space="preserve">     </w:t>
      </w:r>
      <w:r w:rsidR="00440021" w:rsidRPr="00617276">
        <w:t xml:space="preserve">Para la humedad ambiental se obtuvo grados de pertenencia de </w:t>
      </w:r>
      <m:oMath>
        <m:sSub>
          <m:sSubPr>
            <m:ctrlPr>
              <w:rPr>
                <w:rFonts w:ascii="Cambria Math" w:hAnsi="Cambria Math"/>
                <w:i/>
              </w:rPr>
            </m:ctrlPr>
          </m:sSubPr>
          <m:e>
            <m:r>
              <w:rPr>
                <w:rFonts w:ascii="Cambria Math" w:hAnsi="Cambria Math"/>
              </w:rPr>
              <m:t>μ</m:t>
            </m:r>
          </m:e>
          <m:sub>
            <m:r>
              <w:rPr>
                <w:rFonts w:ascii="Cambria Math" w:hAnsi="Cambria Math"/>
              </w:rPr>
              <m:t>media</m:t>
            </m:r>
          </m:sub>
        </m:sSub>
        <m:r>
          <w:rPr>
            <w:rFonts w:ascii="Cambria Math" w:hAnsi="Cambria Math"/>
          </w:rPr>
          <m:t>=0.85</m:t>
        </m:r>
      </m:oMath>
      <w:r w:rsidR="00440021" w:rsidRPr="00617276">
        <w:t xml:space="preserve"> y </w:t>
      </w:r>
      <m:oMath>
        <m:sSub>
          <m:sSubPr>
            <m:ctrlPr>
              <w:rPr>
                <w:rFonts w:ascii="Cambria Math" w:hAnsi="Cambria Math"/>
                <w:i/>
              </w:rPr>
            </m:ctrlPr>
          </m:sSubPr>
          <m:e>
            <m:r>
              <w:rPr>
                <w:rFonts w:ascii="Cambria Math" w:hAnsi="Cambria Math"/>
              </w:rPr>
              <m:t>μ</m:t>
            </m:r>
          </m:e>
          <m:sub>
            <m:r>
              <w:rPr>
                <w:rFonts w:ascii="Cambria Math" w:hAnsi="Cambria Math"/>
              </w:rPr>
              <m:t>alta</m:t>
            </m:r>
          </m:sub>
        </m:sSub>
        <m:r>
          <w:rPr>
            <w:rFonts w:ascii="Cambria Math" w:hAnsi="Cambria Math"/>
          </w:rPr>
          <m:t>=0.13</m:t>
        </m:r>
      </m:oMath>
      <w:r w:rsidR="00440021" w:rsidRPr="00617276">
        <w:t xml:space="preserve"> (figur</w:t>
      </w:r>
      <w:r w:rsidR="00834360">
        <w:t>a 12</w:t>
      </w:r>
      <w:r w:rsidR="00440021" w:rsidRPr="00617276">
        <w:t>) para la función de pertenencia de seco y semiseco, utilizando la relación de la función de pertenencia triangular (</w:t>
      </w:r>
      <w:r w:rsidR="007B7A01">
        <w:t>ecuación 2</w:t>
      </w:r>
      <w:r w:rsidR="00440021" w:rsidRPr="00617276">
        <w:t>)</w:t>
      </w:r>
      <w:r w:rsidR="007B7A01">
        <w:t>.</w:t>
      </w:r>
    </w:p>
    <w:p w14:paraId="0DCD2E8C" w14:textId="77777777" w:rsidR="00440021" w:rsidRPr="00617276" w:rsidRDefault="00440021" w:rsidP="00440021">
      <w:pPr>
        <w:spacing w:line="480" w:lineRule="auto"/>
        <w:jc w:val="both"/>
      </w:pPr>
    </w:p>
    <w:p w14:paraId="137F7A38" w14:textId="77777777" w:rsidR="00440021" w:rsidRPr="00617276" w:rsidRDefault="00440021" w:rsidP="00440021">
      <w:pPr>
        <w:spacing w:line="480" w:lineRule="auto"/>
        <w:jc w:val="both"/>
      </w:pPr>
    </w:p>
    <w:p w14:paraId="586D1520" w14:textId="7DBD3A0E" w:rsidR="00202EA5" w:rsidRDefault="00202EA5" w:rsidP="00202EA5">
      <w:pPr>
        <w:pStyle w:val="Descripcin"/>
        <w:keepNext/>
        <w:jc w:val="both"/>
      </w:pPr>
      <w:r w:rsidRPr="00202EA5">
        <w:rPr>
          <w:i w:val="0"/>
          <w:iCs w:val="0"/>
        </w:rPr>
        <w:lastRenderedPageBreak/>
        <w:t xml:space="preserve">Figura </w:t>
      </w:r>
      <w:r w:rsidRPr="00202EA5">
        <w:rPr>
          <w:i w:val="0"/>
          <w:iCs w:val="0"/>
        </w:rPr>
        <w:fldChar w:fldCharType="begin"/>
      </w:r>
      <w:r w:rsidRPr="00202EA5">
        <w:rPr>
          <w:i w:val="0"/>
          <w:iCs w:val="0"/>
        </w:rPr>
        <w:instrText xml:space="preserve"> SEQ Figura \* ARABIC </w:instrText>
      </w:r>
      <w:r w:rsidRPr="00202EA5">
        <w:rPr>
          <w:i w:val="0"/>
          <w:iCs w:val="0"/>
        </w:rPr>
        <w:fldChar w:fldCharType="separate"/>
      </w:r>
      <w:r w:rsidR="00BE59F0">
        <w:rPr>
          <w:i w:val="0"/>
          <w:iCs w:val="0"/>
          <w:noProof/>
        </w:rPr>
        <w:t>12</w:t>
      </w:r>
      <w:r w:rsidRPr="00202EA5">
        <w:rPr>
          <w:i w:val="0"/>
          <w:iCs w:val="0"/>
        </w:rPr>
        <w:fldChar w:fldCharType="end"/>
      </w:r>
      <w:r w:rsidRPr="00202EA5">
        <w:rPr>
          <w:i w:val="0"/>
          <w:iCs w:val="0"/>
        </w:rPr>
        <w:t>.</w:t>
      </w:r>
      <w:r>
        <w:t xml:space="preserve"> </w:t>
      </w:r>
      <w:r w:rsidRPr="00DD28EB">
        <w:t>Grado de pertenencia de humedad ambiental</w:t>
      </w:r>
    </w:p>
    <w:p w14:paraId="04689A7A" w14:textId="4A950E49" w:rsidR="00440021" w:rsidRDefault="00440021" w:rsidP="00440021">
      <w:pPr>
        <w:spacing w:line="480" w:lineRule="auto"/>
        <w:jc w:val="both"/>
      </w:pPr>
      <w:r w:rsidRPr="00617276">
        <w:rPr>
          <w:noProof/>
        </w:rPr>
        <w:drawing>
          <wp:inline distT="0" distB="0" distL="0" distR="0" wp14:anchorId="02625A71" wp14:editId="12345DBF">
            <wp:extent cx="5731510" cy="3731895"/>
            <wp:effectExtent l="0" t="0" r="2540" b="190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731895"/>
                    </a:xfrm>
                    <a:prstGeom prst="rect">
                      <a:avLst/>
                    </a:prstGeom>
                  </pic:spPr>
                </pic:pic>
              </a:graphicData>
            </a:graphic>
          </wp:inline>
        </w:drawing>
      </w:r>
    </w:p>
    <w:p w14:paraId="09CADC0F" w14:textId="211D1C77" w:rsidR="00202EA5" w:rsidRPr="00617276" w:rsidRDefault="00202EA5" w:rsidP="00202EA5">
      <w:pPr>
        <w:spacing w:line="480" w:lineRule="auto"/>
        <w:jc w:val="right"/>
      </w:pPr>
      <w:r>
        <w:t>Fuente: Elaboración propia</w:t>
      </w:r>
    </w:p>
    <w:p w14:paraId="3BFADC7D" w14:textId="7146A85B" w:rsidR="00440021" w:rsidRPr="00617276" w:rsidRDefault="00440021" w:rsidP="00440021">
      <w:pPr>
        <w:spacing w:line="480" w:lineRule="auto"/>
        <w:jc w:val="both"/>
      </w:pPr>
      <w:r w:rsidRPr="00617276">
        <w:t xml:space="preserve">     El sistema de inferencia difuso</w:t>
      </w:r>
      <w:r w:rsidR="005824F5">
        <w:t>,</w:t>
      </w:r>
      <w:r w:rsidRPr="00617276">
        <w:t xml:space="preserve"> en este caso</w:t>
      </w:r>
      <w:r w:rsidR="005824F5">
        <w:t>,</w:t>
      </w:r>
      <w:r w:rsidRPr="00617276">
        <w:t xml:space="preserve"> de 3 variables consta de 45 reglas, donde cada una de ellas cuentan con un antecedente formado por tres variables de entrada con sus respectivas funciones de pertenencia, vinculadas por medio del operador lógico Y.</w:t>
      </w:r>
    </w:p>
    <w:p w14:paraId="21E97AA8" w14:textId="00DF1FA9" w:rsidR="00440021" w:rsidRPr="00617276" w:rsidRDefault="00440021" w:rsidP="00440021">
      <w:pPr>
        <w:spacing w:line="480" w:lineRule="auto"/>
        <w:jc w:val="both"/>
      </w:pPr>
      <w:r w:rsidRPr="00617276">
        <w:t xml:space="preserve">     Durante la evaluación de reglas es necesario obtener el grado de pertenencia de cada valor de entrada a los distintos conjuntos difusos que componen su universo de discurso. Por ejemplo, para temperatura ambiental determinar en </w:t>
      </w:r>
      <w:r w:rsidR="00530E9F" w:rsidRPr="00617276">
        <w:t>qué</w:t>
      </w:r>
      <w:r w:rsidRPr="00617276">
        <w:t xml:space="preserve"> grado pertenece a temperatura baja, media y alta.</w:t>
      </w:r>
    </w:p>
    <w:p w14:paraId="1513514E" w14:textId="77777777" w:rsidR="00440021" w:rsidRPr="00617276" w:rsidRDefault="00440021" w:rsidP="00440021">
      <w:pPr>
        <w:spacing w:line="480" w:lineRule="auto"/>
        <w:jc w:val="both"/>
        <w:rPr>
          <w:b/>
          <w:bCs/>
        </w:rPr>
      </w:pPr>
      <w:r w:rsidRPr="00617276">
        <w:rPr>
          <w:b/>
          <w:bCs/>
        </w:rPr>
        <w:t>Paso 2: Implicancia</w:t>
      </w:r>
    </w:p>
    <w:p w14:paraId="2122E1BF" w14:textId="77777777" w:rsidR="00440021" w:rsidRPr="00617276" w:rsidRDefault="00440021" w:rsidP="00440021">
      <w:pPr>
        <w:spacing w:line="480" w:lineRule="auto"/>
        <w:jc w:val="both"/>
      </w:pPr>
      <w:r w:rsidRPr="00617276">
        <w:t xml:space="preserve">     Después de realizar la fuzzificación de cada una de las entradas, se conoce el grado en que cada parte del antecedente ha sido satisfecha para cada regla. El resultado se aplica entonces a la función de salida que es un único valor de verdad.</w:t>
      </w:r>
    </w:p>
    <w:p w14:paraId="523B3002" w14:textId="56F71D28" w:rsidR="00440021" w:rsidRPr="00617276" w:rsidRDefault="00440021" w:rsidP="00440021">
      <w:pPr>
        <w:spacing w:line="480" w:lineRule="auto"/>
        <w:jc w:val="both"/>
      </w:pPr>
      <w:r w:rsidRPr="00617276">
        <w:lastRenderedPageBreak/>
        <w:t xml:space="preserve">Regla 32: Si HUMEDAD_SUELO es SEMI_SECO (0.15) </w:t>
      </w:r>
      <w:r w:rsidR="009F4FF8">
        <w:t>y</w:t>
      </w:r>
      <w:r w:rsidRPr="00617276">
        <w:t xml:space="preserve"> TEMPERATURA_AMBIENTE es MEDIA (0.7) </w:t>
      </w:r>
      <w:r w:rsidR="009F4FF8">
        <w:t>y</w:t>
      </w:r>
      <w:r w:rsidRPr="00617276">
        <w:t xml:space="preserve"> HUMEDAD_AMBIENTAL es MEDIA (0.85) entonces RIEGO es MEDIO</w:t>
      </w:r>
    </w:p>
    <w:p w14:paraId="73CC9D7C" w14:textId="727799E4" w:rsidR="00440021" w:rsidRPr="00617276" w:rsidRDefault="00B45E6A" w:rsidP="00440021">
      <w:pPr>
        <w:spacing w:line="480" w:lineRule="auto"/>
        <w:jc w:val="both"/>
      </w:pPr>
      <w:r>
        <w:t xml:space="preserve">     </w:t>
      </w:r>
      <w:r w:rsidR="00440021" w:rsidRPr="00617276">
        <w:t>Al momento de evaluar la regla 32 para el cálculo de riego produjeron valores de pertenencia difusa 0.15</w:t>
      </w:r>
      <w:r w:rsidR="008A6F41">
        <w:t>,</w:t>
      </w:r>
      <w:r w:rsidR="00440021" w:rsidRPr="00617276">
        <w:t xml:space="preserve"> 0.7 y 0.85 respectivamente. El operador difuso “Y” selecciona el mínimo de los tres valores, siendo este 0.15.</w:t>
      </w:r>
      <w:r w:rsidR="009615E3">
        <w:t xml:space="preserve"> </w:t>
      </w:r>
      <w:r w:rsidR="00440021" w:rsidRPr="00617276">
        <w:t>El consecuente es un conjunto difuso representado por una función de pertenencia, que pondera adecuadamente las características lingüísticas que se le atribuyen por medio de los grados de pertenencia, siendo este valor seleccionado por el operador.</w:t>
      </w:r>
    </w:p>
    <w:p w14:paraId="0BC299E8" w14:textId="77777777" w:rsidR="00440021" w:rsidRPr="00617276" w:rsidRDefault="00440021" w:rsidP="00440021">
      <w:pPr>
        <w:spacing w:line="480" w:lineRule="auto"/>
        <w:jc w:val="both"/>
        <w:rPr>
          <w:b/>
          <w:bCs/>
        </w:rPr>
      </w:pPr>
      <w:r w:rsidRPr="00617276">
        <w:rPr>
          <w:b/>
          <w:bCs/>
        </w:rPr>
        <w:t>Paso 3: Agregación</w:t>
      </w:r>
    </w:p>
    <w:p w14:paraId="4397167F" w14:textId="77777777" w:rsidR="00440021" w:rsidRPr="00617276" w:rsidRDefault="00440021" w:rsidP="00440021">
      <w:pPr>
        <w:spacing w:line="480" w:lineRule="auto"/>
        <w:jc w:val="both"/>
      </w:pPr>
      <w:r w:rsidRPr="00617276">
        <w:rPr>
          <w:b/>
          <w:bCs/>
        </w:rPr>
        <w:t xml:space="preserve">     </w:t>
      </w:r>
      <w:r w:rsidRPr="00617276">
        <w:t>Las reglas establecidas son dependientes para la toma de decisiones en un controlador difuso, cada regla aplicada debe de combinarse de alguna manera con el fin de tomar una decisión. La agregación es el proceso que nos permite combinar cada conjunto difuso con las reglas en una salida como un único conjunto difuso. En la agregación se produce sólo una vez para cada etiqueta de la variable de salida.</w:t>
      </w:r>
    </w:p>
    <w:p w14:paraId="1646EF57" w14:textId="3312E4F4" w:rsidR="00440021" w:rsidRPr="00617276" w:rsidRDefault="00B45E6A" w:rsidP="00440021">
      <w:pPr>
        <w:spacing w:line="480" w:lineRule="auto"/>
        <w:jc w:val="both"/>
      </w:pPr>
      <w:r>
        <w:t xml:space="preserve">     </w:t>
      </w:r>
      <w:r w:rsidR="00440021" w:rsidRPr="00617276">
        <w:t xml:space="preserve">Un ejemplo: algunas reglas a ser analizadas para el conjunto de </w:t>
      </w:r>
      <w:r w:rsidR="00440021" w:rsidRPr="00617276">
        <w:rPr>
          <w:b/>
          <w:bCs/>
          <w:i/>
          <w:iCs/>
        </w:rPr>
        <w:t>salida “medio”</w:t>
      </w:r>
      <w:r w:rsidR="00440021" w:rsidRPr="00617276">
        <w:t xml:space="preserve"> son las siguientes:</w:t>
      </w:r>
    </w:p>
    <w:p w14:paraId="3A5890FB" w14:textId="77777777" w:rsidR="00440021" w:rsidRPr="00617276" w:rsidRDefault="00440021" w:rsidP="00440021">
      <w:pPr>
        <w:spacing w:line="480" w:lineRule="auto"/>
        <w:jc w:val="both"/>
        <w:rPr>
          <w:b/>
          <w:bCs/>
        </w:rPr>
      </w:pPr>
      <w:r w:rsidRPr="00617276">
        <w:rPr>
          <w:b/>
          <w:bCs/>
        </w:rPr>
        <w:t>Regla 32:</w:t>
      </w:r>
    </w:p>
    <w:p w14:paraId="72BEC5BF" w14:textId="41759E96" w:rsidR="00440021" w:rsidRPr="00617276" w:rsidRDefault="00440021" w:rsidP="00440021">
      <w:pPr>
        <w:spacing w:line="480" w:lineRule="auto"/>
        <w:jc w:val="both"/>
      </w:pPr>
      <w:r w:rsidRPr="00617276">
        <w:t xml:space="preserve">Si HUMEDAD_SUELO es SEMI_SECO (0.15) </w:t>
      </w:r>
      <w:r w:rsidR="009F4FF8">
        <w:t>y</w:t>
      </w:r>
      <w:r w:rsidRPr="00617276">
        <w:t xml:space="preserve"> TEMPERATURA_AMBIENTE es MEDIA (0.7) </w:t>
      </w:r>
      <w:r w:rsidR="009F4FF8">
        <w:t>y</w:t>
      </w:r>
      <w:r w:rsidRPr="00617276">
        <w:t xml:space="preserve"> HUMEDAD_AMBIENTAL es MEDIA (0.85) entonces RIEGO es MEDIO (0.15)</w:t>
      </w:r>
    </w:p>
    <w:p w14:paraId="1BB5250D" w14:textId="77777777" w:rsidR="00440021" w:rsidRPr="00617276" w:rsidRDefault="00440021" w:rsidP="00440021">
      <w:pPr>
        <w:spacing w:line="480" w:lineRule="auto"/>
        <w:jc w:val="both"/>
        <w:rPr>
          <w:b/>
          <w:bCs/>
        </w:rPr>
      </w:pPr>
      <w:r w:rsidRPr="00617276">
        <w:rPr>
          <w:b/>
          <w:bCs/>
        </w:rPr>
        <w:t>Regla 37:</w:t>
      </w:r>
    </w:p>
    <w:p w14:paraId="0F5B3686" w14:textId="1535715D" w:rsidR="00440021" w:rsidRPr="00617276" w:rsidRDefault="00440021" w:rsidP="00440021">
      <w:pPr>
        <w:spacing w:line="480" w:lineRule="auto"/>
        <w:jc w:val="both"/>
      </w:pPr>
      <w:r w:rsidRPr="00617276">
        <w:lastRenderedPageBreak/>
        <w:t xml:space="preserve">Si HUMEDAD_SUELO es SECO (0.5) </w:t>
      </w:r>
      <w:r w:rsidR="009F4FF8">
        <w:t>y</w:t>
      </w:r>
      <w:r w:rsidRPr="00617276">
        <w:t xml:space="preserve"> TEMPERATURA_AMBIENTE es BAJA (0) </w:t>
      </w:r>
      <w:r w:rsidR="009F4FF8">
        <w:t>y</w:t>
      </w:r>
      <w:r w:rsidRPr="00617276">
        <w:t xml:space="preserve"> HUMEDAD_AMBIENTAL es BAJA (0) entonces RIEGO es MEDIO (0)</w:t>
      </w:r>
    </w:p>
    <w:p w14:paraId="39475B24" w14:textId="77777777" w:rsidR="00440021" w:rsidRPr="00617276" w:rsidRDefault="00440021" w:rsidP="00440021">
      <w:pPr>
        <w:spacing w:line="480" w:lineRule="auto"/>
        <w:jc w:val="both"/>
        <w:rPr>
          <w:b/>
          <w:bCs/>
        </w:rPr>
      </w:pPr>
      <w:r w:rsidRPr="00617276">
        <w:rPr>
          <w:b/>
          <w:bCs/>
        </w:rPr>
        <w:t xml:space="preserve">Regla 38: </w:t>
      </w:r>
    </w:p>
    <w:p w14:paraId="01805138" w14:textId="6E07BDAE" w:rsidR="00440021" w:rsidRPr="00617276" w:rsidRDefault="00440021" w:rsidP="00440021">
      <w:pPr>
        <w:spacing w:line="480" w:lineRule="auto"/>
        <w:jc w:val="both"/>
      </w:pPr>
      <w:r w:rsidRPr="00617276">
        <w:t xml:space="preserve">Si HUMEDAD_SUELO es SECO (0.5) </w:t>
      </w:r>
      <w:r w:rsidR="009F4FF8">
        <w:t>y</w:t>
      </w:r>
      <w:r w:rsidRPr="00617276">
        <w:t xml:space="preserve"> TEMPERATURA_AMBIENTE es BAJA (0) </w:t>
      </w:r>
      <w:r w:rsidR="009F4FF8">
        <w:t>y</w:t>
      </w:r>
      <w:r w:rsidRPr="00617276">
        <w:t xml:space="preserve"> HUMEDAD_AMBIENTAL es MEDIA (0.85) entonces RIEGO es MEDIO (0)</w:t>
      </w:r>
    </w:p>
    <w:p w14:paraId="32B87C5B" w14:textId="08483CDC" w:rsidR="00440021" w:rsidRPr="00617276" w:rsidRDefault="00B45E6A" w:rsidP="00440021">
      <w:pPr>
        <w:spacing w:line="480" w:lineRule="auto"/>
        <w:jc w:val="both"/>
      </w:pPr>
      <w:r>
        <w:t xml:space="preserve">     </w:t>
      </w:r>
      <w:r w:rsidR="00440021" w:rsidRPr="00617276">
        <w:t xml:space="preserve">Y para el conjunto de </w:t>
      </w:r>
      <w:r w:rsidR="00440021" w:rsidRPr="00617276">
        <w:rPr>
          <w:b/>
          <w:bCs/>
          <w:i/>
          <w:iCs/>
        </w:rPr>
        <w:t>salida “bastante”</w:t>
      </w:r>
      <w:r w:rsidR="00440021" w:rsidRPr="00617276">
        <w:t xml:space="preserve"> se aplicaron estas reglas</w:t>
      </w:r>
      <w:r w:rsidR="00A03A1E">
        <w:t>:</w:t>
      </w:r>
    </w:p>
    <w:p w14:paraId="6A876C93" w14:textId="77777777" w:rsidR="00440021" w:rsidRPr="00617276" w:rsidRDefault="00440021" w:rsidP="00440021">
      <w:pPr>
        <w:spacing w:line="480" w:lineRule="auto"/>
        <w:jc w:val="both"/>
        <w:rPr>
          <w:b/>
          <w:bCs/>
        </w:rPr>
      </w:pPr>
      <w:r w:rsidRPr="00617276">
        <w:rPr>
          <w:b/>
          <w:bCs/>
        </w:rPr>
        <w:t>Regla 31:</w:t>
      </w:r>
    </w:p>
    <w:p w14:paraId="685D2D9C" w14:textId="6660DC42" w:rsidR="00440021" w:rsidRPr="00617276" w:rsidRDefault="00440021" w:rsidP="00440021">
      <w:pPr>
        <w:spacing w:line="480" w:lineRule="auto"/>
        <w:jc w:val="both"/>
      </w:pPr>
      <w:r w:rsidRPr="00617276">
        <w:t xml:space="preserve">Si HUMEDAD_SUELO es SEMI_SECO (0.15) </w:t>
      </w:r>
      <w:r w:rsidR="009F4FF8">
        <w:t>y</w:t>
      </w:r>
      <w:r w:rsidRPr="00617276">
        <w:t xml:space="preserve"> TEMPERATURA_AMBIENTE es MEDIA (0.7) </w:t>
      </w:r>
      <w:r w:rsidR="009F4FF8">
        <w:t>y</w:t>
      </w:r>
      <w:r w:rsidRPr="00617276">
        <w:t xml:space="preserve"> HUMEDAD_AMBIENTAL es BAJA (0) entonces RIEGO es BASTANTE (0)</w:t>
      </w:r>
    </w:p>
    <w:p w14:paraId="59ABB8E6" w14:textId="77777777" w:rsidR="00440021" w:rsidRPr="00617276" w:rsidRDefault="00440021" w:rsidP="00440021">
      <w:pPr>
        <w:spacing w:line="480" w:lineRule="auto"/>
        <w:jc w:val="both"/>
        <w:rPr>
          <w:b/>
          <w:bCs/>
        </w:rPr>
      </w:pPr>
      <w:r w:rsidRPr="00617276">
        <w:rPr>
          <w:b/>
          <w:bCs/>
        </w:rPr>
        <w:t xml:space="preserve">Regla 35: </w:t>
      </w:r>
    </w:p>
    <w:p w14:paraId="2BE139BB" w14:textId="2E58C706" w:rsidR="00440021" w:rsidRPr="00617276" w:rsidRDefault="00440021" w:rsidP="00440021">
      <w:pPr>
        <w:spacing w:line="480" w:lineRule="auto"/>
        <w:jc w:val="both"/>
      </w:pPr>
      <w:r w:rsidRPr="00617276">
        <w:t xml:space="preserve">Si HUMEDAD_SUELO es SEMI_SECO (0.15) </w:t>
      </w:r>
      <w:r w:rsidR="009F4FF8">
        <w:t>y</w:t>
      </w:r>
      <w:r w:rsidRPr="00617276">
        <w:t xml:space="preserve"> TEMPERATURA_AMBIENTE es ALTA (0) </w:t>
      </w:r>
      <w:r w:rsidR="009F4FF8">
        <w:t>y</w:t>
      </w:r>
      <w:r w:rsidRPr="00617276">
        <w:t xml:space="preserve"> HUMEDAD_AMBIENTAL es MEDIA (0.85) entonces RIEGO es BASTANTE (0)</w:t>
      </w:r>
    </w:p>
    <w:p w14:paraId="7A707D2B" w14:textId="77777777" w:rsidR="00440021" w:rsidRPr="00C57023" w:rsidRDefault="00440021" w:rsidP="00440021">
      <w:pPr>
        <w:spacing w:line="480" w:lineRule="auto"/>
        <w:jc w:val="both"/>
        <w:rPr>
          <w:b/>
          <w:bCs/>
        </w:rPr>
      </w:pPr>
      <w:r w:rsidRPr="00C57023">
        <w:rPr>
          <w:b/>
          <w:bCs/>
        </w:rPr>
        <w:t xml:space="preserve">Regla 42: </w:t>
      </w:r>
    </w:p>
    <w:p w14:paraId="487ECA57" w14:textId="3DF14531" w:rsidR="00440021" w:rsidRPr="00617276" w:rsidRDefault="00440021" w:rsidP="00440021">
      <w:pPr>
        <w:spacing w:line="480" w:lineRule="auto"/>
        <w:jc w:val="both"/>
      </w:pPr>
      <w:r w:rsidRPr="00617276">
        <w:t xml:space="preserve">Si HUMEDAD_SUELO es SECO (0.5) </w:t>
      </w:r>
      <w:r w:rsidR="009F4FF8">
        <w:t>y</w:t>
      </w:r>
      <w:r w:rsidRPr="00617276">
        <w:t xml:space="preserve"> TEMPERATURA_AMBIENTE es MED</w:t>
      </w:r>
      <w:r w:rsidR="005A2ACE">
        <w:t>I</w:t>
      </w:r>
      <w:r w:rsidRPr="00617276">
        <w:t xml:space="preserve">A (0.7) </w:t>
      </w:r>
      <w:r w:rsidR="009F4FF8">
        <w:t>y</w:t>
      </w:r>
      <w:r w:rsidRPr="00617276">
        <w:t xml:space="preserve"> HUMEDAD_AMBIENTAL es ALTA (0.13) entonces RIEGO es MEDIO (0.13)</w:t>
      </w:r>
    </w:p>
    <w:p w14:paraId="43253EDA" w14:textId="77777777" w:rsidR="00440021" w:rsidRPr="003C7B48" w:rsidRDefault="00440021" w:rsidP="00440021">
      <w:pPr>
        <w:spacing w:line="480" w:lineRule="auto"/>
        <w:jc w:val="both"/>
        <w:rPr>
          <w:b/>
          <w:bCs/>
        </w:rPr>
      </w:pPr>
      <w:r w:rsidRPr="003C7B48">
        <w:rPr>
          <w:b/>
          <w:bCs/>
        </w:rPr>
        <w:t>Paso 4: Defuzzificación</w:t>
      </w:r>
    </w:p>
    <w:p w14:paraId="06E90378" w14:textId="77777777" w:rsidR="00440021" w:rsidRDefault="00440021" w:rsidP="00440021">
      <w:pPr>
        <w:spacing w:line="480" w:lineRule="auto"/>
        <w:jc w:val="both"/>
      </w:pPr>
      <w:r w:rsidRPr="00617276">
        <w:t xml:space="preserve">     La defuzzificación</w:t>
      </w:r>
      <w:r>
        <w:t xml:space="preserve"> es la etapa final del controlador difuso,</w:t>
      </w:r>
      <w:r w:rsidRPr="00617276">
        <w:t xml:space="preserve"> tiene como objetivo obtener un valor de salida real aplicable al sistema como resultado del conjunto difuso generado en la etapa de agregación y abarca un rango de valores de salida</w:t>
      </w:r>
      <w:r>
        <w:t>. En esta etapa se dispone de diferentes métodos de defuzzificación como:</w:t>
      </w:r>
    </w:p>
    <w:p w14:paraId="3436D701" w14:textId="77777777" w:rsidR="00440021" w:rsidRPr="00593DFD" w:rsidRDefault="00440021" w:rsidP="00440021">
      <w:pPr>
        <w:pStyle w:val="Prrafodelista"/>
        <w:numPr>
          <w:ilvl w:val="0"/>
          <w:numId w:val="27"/>
        </w:numPr>
        <w:spacing w:line="480" w:lineRule="auto"/>
        <w:jc w:val="both"/>
        <w:rPr>
          <w:lang w:val="es-ES"/>
        </w:rPr>
      </w:pPr>
      <w:r w:rsidRPr="00593DFD">
        <w:rPr>
          <w:lang w:val="es-ES"/>
        </w:rPr>
        <w:t>Centro de los máximos (CoM).</w:t>
      </w:r>
    </w:p>
    <w:p w14:paraId="36E314FC" w14:textId="77777777" w:rsidR="00440021" w:rsidRDefault="00440021" w:rsidP="00440021">
      <w:pPr>
        <w:pStyle w:val="Prrafodelista"/>
        <w:numPr>
          <w:ilvl w:val="0"/>
          <w:numId w:val="26"/>
        </w:numPr>
        <w:spacing w:line="480" w:lineRule="auto"/>
        <w:jc w:val="both"/>
        <w:rPr>
          <w:lang w:val="es-ES"/>
        </w:rPr>
      </w:pPr>
      <w:r>
        <w:rPr>
          <w:lang w:val="es-ES"/>
        </w:rPr>
        <w:lastRenderedPageBreak/>
        <w:t>Centro de Gravedad (CoG) o Centro de Área (CoA).</w:t>
      </w:r>
    </w:p>
    <w:p w14:paraId="40A8D64C" w14:textId="77777777" w:rsidR="00440021" w:rsidRDefault="00440021" w:rsidP="00440021">
      <w:pPr>
        <w:pStyle w:val="Prrafodelista"/>
        <w:numPr>
          <w:ilvl w:val="0"/>
          <w:numId w:val="26"/>
        </w:numPr>
        <w:spacing w:line="480" w:lineRule="auto"/>
        <w:jc w:val="both"/>
        <w:rPr>
          <w:lang w:val="es-ES"/>
        </w:rPr>
      </w:pPr>
      <w:r>
        <w:rPr>
          <w:lang w:val="es-ES"/>
        </w:rPr>
        <w:t>Mediana de los máximos (MoM)</w:t>
      </w:r>
    </w:p>
    <w:p w14:paraId="1FFB62CA" w14:textId="7F014414" w:rsidR="00440021" w:rsidRDefault="00C02CFE" w:rsidP="00440021">
      <w:pPr>
        <w:spacing w:line="480" w:lineRule="auto"/>
        <w:jc w:val="both"/>
      </w:pPr>
      <w:r>
        <w:rPr>
          <w:lang w:val="es-ES"/>
        </w:rPr>
        <w:t xml:space="preserve">     </w:t>
      </w:r>
      <w:r w:rsidR="00440021">
        <w:rPr>
          <w:lang w:val="es-ES"/>
        </w:rPr>
        <w:t>El</w:t>
      </w:r>
      <w:r w:rsidR="00440021" w:rsidRPr="00617276">
        <w:t xml:space="preserve"> método </w:t>
      </w:r>
      <w:r w:rsidR="00440021">
        <w:t xml:space="preserve">más utilizado es el Centro de Gravedad o de Área, </w:t>
      </w:r>
      <w:r w:rsidR="00440021" w:rsidRPr="00617276">
        <w:t>su objetivo es devolver el centro del área bajo la curva</w:t>
      </w:r>
      <w:r w:rsidR="00440021">
        <w:t xml:space="preserve"> por la combinación de todos los valores de la salida.</w:t>
      </w:r>
      <w:r w:rsidR="0071399E">
        <w:t xml:space="preserve"> Este método se aplica en el sistema de inferencia difuso</w:t>
      </w:r>
      <w:r w:rsidR="002E7CBB">
        <w:t xml:space="preserve"> como predeterminado.</w:t>
      </w:r>
      <w:r w:rsidR="00EB23EA">
        <w:rPr>
          <w:lang w:val="es-ES"/>
        </w:rPr>
        <w:t xml:space="preserve"> </w:t>
      </w:r>
      <w:r w:rsidR="00440021" w:rsidRPr="00617276">
        <w:t>Para este paso se utiliza la siguiente formula</w:t>
      </w:r>
      <w:r w:rsidR="00EB23EA">
        <w:t>:</w:t>
      </w:r>
    </w:p>
    <w:p w14:paraId="6E9DB484" w14:textId="72154AC4" w:rsidR="00027B15" w:rsidRPr="00EB23EA" w:rsidRDefault="00027B15" w:rsidP="00440021">
      <w:pPr>
        <w:spacing w:line="480" w:lineRule="auto"/>
        <w:jc w:val="both"/>
        <w:rPr>
          <w:lang w:val="es-ES"/>
        </w:rPr>
      </w:pPr>
      <m:oMathPara>
        <m:oMath>
          <m:r>
            <m:rPr>
              <m:sty m:val="p"/>
            </m:rPr>
            <w:rPr>
              <w:rFonts w:ascii="Cambria Math" w:hAnsi="Cambria Math"/>
              <w:lang w:val="es-ES"/>
            </w:rPr>
            <m:t>salida</m:t>
          </m:r>
          <m:r>
            <w:rPr>
              <w:rFonts w:ascii="Cambria Math" w:eastAsia="Cambria Math" w:hAnsi="Cambria Math" w:cs="Cambria Math"/>
              <w:lang w:val="es-ES"/>
            </w:rPr>
            <m:t>=</m:t>
          </m:r>
          <m:f>
            <m:fPr>
              <m:ctrlPr>
                <w:rPr>
                  <w:rFonts w:ascii="Cambria Math" w:hAnsi="Cambria Math"/>
                  <w:lang w:val="es-ES"/>
                </w:rPr>
              </m:ctrlPr>
            </m:fPr>
            <m:num>
              <m:nary>
                <m:naryPr>
                  <m:chr m:val="∑"/>
                  <m:grow m:val="1"/>
                  <m:ctrlPr>
                    <w:rPr>
                      <w:rFonts w:ascii="Cambria Math" w:hAnsi="Cambria Math"/>
                      <w:lang w:val="es-ES"/>
                    </w:rPr>
                  </m:ctrlPr>
                </m:naryPr>
                <m:sub>
                  <m:r>
                    <w:rPr>
                      <w:rFonts w:ascii="Cambria Math" w:eastAsia="Cambria Math" w:hAnsi="Cambria Math" w:cs="Cambria Math"/>
                      <w:lang w:val="es-ES"/>
                    </w:rPr>
                    <m:t>i</m:t>
                  </m:r>
                  <m:r>
                    <w:rPr>
                      <w:rFonts w:ascii="Cambria Math" w:eastAsia="Cambria Math" w:hAnsi="Cambria Math" w:cs="Cambria Math"/>
                      <w:lang w:val="es-ES"/>
                    </w:rPr>
                    <m:t>=</m:t>
                  </m:r>
                  <m:r>
                    <w:rPr>
                      <w:rFonts w:ascii="Cambria Math" w:eastAsia="Cambria Math" w:hAnsi="Cambria Math" w:cs="Cambria Math"/>
                      <w:lang w:val="es-ES"/>
                    </w:rPr>
                    <m:t>1</m:t>
                  </m:r>
                </m:sub>
                <m:sup>
                  <m:r>
                    <w:rPr>
                      <w:rFonts w:ascii="Cambria Math" w:eastAsia="Cambria Math" w:hAnsi="Cambria Math" w:cs="Cambria Math"/>
                      <w:lang w:val="es-ES"/>
                    </w:rPr>
                    <m:t>n</m:t>
                  </m:r>
                </m:sup>
                <m:e>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m:t>
                      </m:r>
                    </m:sub>
                  </m:sSub>
                  <m:sSub>
                    <m:sSubPr>
                      <m:ctrlPr>
                        <w:rPr>
                          <w:rFonts w:ascii="Cambria Math" w:hAnsi="Cambria Math"/>
                          <w:i/>
                          <w:lang w:val="es-ES"/>
                        </w:rPr>
                      </m:ctrlPr>
                    </m:sSubPr>
                    <m:e>
                      <m:r>
                        <w:rPr>
                          <w:rFonts w:ascii="Cambria Math" w:hAnsi="Cambria Math"/>
                          <w:lang w:val="es-ES"/>
                        </w:rPr>
                        <m:t>μ</m:t>
                      </m:r>
                    </m:e>
                    <m:sub>
                      <m:r>
                        <w:rPr>
                          <w:rFonts w:ascii="Cambria Math" w:hAnsi="Cambria Math"/>
                          <w:lang w:val="es-ES"/>
                        </w:rPr>
                        <m:t>C</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m:t>
                      </m:r>
                    </m:sub>
                  </m:sSub>
                  <m:r>
                    <w:rPr>
                      <w:rFonts w:ascii="Cambria Math" w:hAnsi="Cambria Math"/>
                      <w:lang w:val="es-ES"/>
                    </w:rPr>
                    <m:t>)</m:t>
                  </m:r>
                </m:e>
              </m:nary>
            </m:num>
            <m:den>
              <m:nary>
                <m:naryPr>
                  <m:chr m:val="∑"/>
                  <m:grow m:val="1"/>
                  <m:ctrlPr>
                    <w:rPr>
                      <w:rFonts w:ascii="Cambria Math" w:hAnsi="Cambria Math"/>
                      <w:lang w:val="es-ES"/>
                    </w:rPr>
                  </m:ctrlPr>
                </m:naryPr>
                <m:sub>
                  <m:r>
                    <w:rPr>
                      <w:rFonts w:ascii="Cambria Math" w:eastAsia="Cambria Math" w:hAnsi="Cambria Math" w:cs="Cambria Math"/>
                      <w:lang w:val="es-ES"/>
                    </w:rPr>
                    <m:t>i</m:t>
                  </m:r>
                  <m:r>
                    <w:rPr>
                      <w:rFonts w:ascii="Cambria Math" w:eastAsia="Cambria Math" w:hAnsi="Cambria Math" w:cs="Cambria Math"/>
                      <w:lang w:val="es-ES"/>
                    </w:rPr>
                    <m:t>=</m:t>
                  </m:r>
                  <m:r>
                    <w:rPr>
                      <w:rFonts w:ascii="Cambria Math" w:eastAsia="Cambria Math" w:hAnsi="Cambria Math" w:cs="Cambria Math"/>
                      <w:lang w:val="es-ES"/>
                    </w:rPr>
                    <m:t>1</m:t>
                  </m:r>
                </m:sub>
                <m:sup>
                  <m:r>
                    <w:rPr>
                      <w:rFonts w:ascii="Cambria Math" w:eastAsia="Cambria Math" w:hAnsi="Cambria Math" w:cs="Cambria Math"/>
                      <w:lang w:val="es-ES"/>
                    </w:rPr>
                    <m:t>n</m:t>
                  </m:r>
                </m:sup>
                <m:e>
                  <m:sSub>
                    <m:sSubPr>
                      <m:ctrlPr>
                        <w:rPr>
                          <w:rFonts w:ascii="Cambria Math" w:hAnsi="Cambria Math"/>
                          <w:i/>
                          <w:lang w:val="es-ES"/>
                        </w:rPr>
                      </m:ctrlPr>
                    </m:sSubPr>
                    <m:e>
                      <m:r>
                        <w:rPr>
                          <w:rFonts w:ascii="Cambria Math" w:hAnsi="Cambria Math"/>
                          <w:lang w:val="es-ES"/>
                        </w:rPr>
                        <m:t>μ</m:t>
                      </m:r>
                    </m:e>
                    <m:sub>
                      <m:r>
                        <w:rPr>
                          <w:rFonts w:ascii="Cambria Math" w:hAnsi="Cambria Math"/>
                          <w:lang w:val="es-ES"/>
                        </w:rPr>
                        <m:t>C</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m:t>
                      </m:r>
                    </m:sub>
                  </m:sSub>
                  <m:r>
                    <w:rPr>
                      <w:rFonts w:ascii="Cambria Math" w:hAnsi="Cambria Math"/>
                      <w:lang w:val="es-ES"/>
                    </w:rPr>
                    <m:t>)</m:t>
                  </m:r>
                </m:e>
              </m:nary>
            </m:den>
          </m:f>
        </m:oMath>
      </m:oMathPara>
    </w:p>
    <w:p w14:paraId="2DC6A2EA" w14:textId="77777777" w:rsidR="00440021" w:rsidRPr="00617276" w:rsidRDefault="00440021" w:rsidP="00440021">
      <w:pPr>
        <w:spacing w:line="480" w:lineRule="auto"/>
        <w:jc w:val="both"/>
      </w:pPr>
      <m:oMathPara>
        <m:oMath>
          <m:r>
            <w:rPr>
              <w:rFonts w:ascii="Cambria Math" w:hAnsi="Cambria Math"/>
            </w:rPr>
            <m:t xml:space="preserve">Salida= </m:t>
          </m:r>
          <m:f>
            <m:fPr>
              <m:ctrlPr>
                <w:rPr>
                  <w:rFonts w:ascii="Cambria Math" w:hAnsi="Cambria Math"/>
                  <w:i/>
                </w:rPr>
              </m:ctrlPr>
            </m:fPr>
            <m:num>
              <m:r>
                <w:rPr>
                  <w:rFonts w:ascii="Cambria Math" w:hAnsi="Cambria Math"/>
                </w:rPr>
                <m:t>2</m:t>
              </m:r>
              <m:d>
                <m:dPr>
                  <m:ctrlPr>
                    <w:rPr>
                      <w:rFonts w:ascii="Cambria Math" w:hAnsi="Cambria Math"/>
                      <w:i/>
                    </w:rPr>
                  </m:ctrlPr>
                </m:dPr>
                <m:e>
                  <m:r>
                    <w:rPr>
                      <w:rFonts w:ascii="Cambria Math" w:hAnsi="Cambria Math"/>
                    </w:rPr>
                    <m:t>0.13</m:t>
                  </m:r>
                </m:e>
              </m:d>
              <m:r>
                <w:rPr>
                  <w:rFonts w:ascii="Cambria Math" w:hAnsi="Cambria Math"/>
                </w:rPr>
                <m:t>+4</m:t>
              </m:r>
              <m:d>
                <m:dPr>
                  <m:ctrlPr>
                    <w:rPr>
                      <w:rFonts w:ascii="Cambria Math" w:hAnsi="Cambria Math"/>
                      <w:i/>
                    </w:rPr>
                  </m:ctrlPr>
                </m:dPr>
                <m:e>
                  <m:r>
                    <w:rPr>
                      <w:rFonts w:ascii="Cambria Math" w:hAnsi="Cambria Math"/>
                    </w:rPr>
                    <m:t>0.15</m:t>
                  </m:r>
                </m:e>
              </m:d>
              <m:r>
                <w:rPr>
                  <w:rFonts w:ascii="Cambria Math" w:hAnsi="Cambria Math"/>
                </w:rPr>
                <m:t>+6</m:t>
              </m:r>
              <m:d>
                <m:dPr>
                  <m:ctrlPr>
                    <w:rPr>
                      <w:rFonts w:ascii="Cambria Math" w:hAnsi="Cambria Math"/>
                      <w:i/>
                    </w:rPr>
                  </m:ctrlPr>
                </m:dPr>
                <m:e>
                  <m:r>
                    <w:rPr>
                      <w:rFonts w:ascii="Cambria Math" w:hAnsi="Cambria Math"/>
                    </w:rPr>
                    <m:t>0.15</m:t>
                  </m:r>
                </m:e>
              </m:d>
              <m:r>
                <w:rPr>
                  <w:rFonts w:ascii="Cambria Math" w:hAnsi="Cambria Math"/>
                </w:rPr>
                <m:t>+10</m:t>
              </m:r>
              <m:d>
                <m:dPr>
                  <m:ctrlPr>
                    <w:rPr>
                      <w:rFonts w:ascii="Cambria Math" w:hAnsi="Cambria Math"/>
                      <w:i/>
                    </w:rPr>
                  </m:ctrlPr>
                </m:dPr>
                <m:e>
                  <m:r>
                    <w:rPr>
                      <w:rFonts w:ascii="Cambria Math" w:hAnsi="Cambria Math"/>
                    </w:rPr>
                    <m:t>0.13</m:t>
                  </m:r>
                </m:e>
              </m:d>
              <m:r>
                <w:rPr>
                  <w:rFonts w:ascii="Cambria Math" w:hAnsi="Cambria Math"/>
                </w:rPr>
                <m:t>+12</m:t>
              </m:r>
              <m:d>
                <m:dPr>
                  <m:ctrlPr>
                    <w:rPr>
                      <w:rFonts w:ascii="Cambria Math" w:hAnsi="Cambria Math"/>
                      <w:i/>
                    </w:rPr>
                  </m:ctrlPr>
                </m:dPr>
                <m:e>
                  <m:r>
                    <w:rPr>
                      <w:rFonts w:ascii="Cambria Math" w:hAnsi="Cambria Math"/>
                    </w:rPr>
                    <m:t>0.5</m:t>
                  </m:r>
                </m:e>
              </m:d>
              <m:r>
                <w:rPr>
                  <w:rFonts w:ascii="Cambria Math" w:hAnsi="Cambria Math"/>
                </w:rPr>
                <m:t>+14(0.5)</m:t>
              </m:r>
            </m:num>
            <m:den>
              <m:r>
                <w:rPr>
                  <w:rFonts w:ascii="Cambria Math" w:hAnsi="Cambria Math"/>
                </w:rPr>
                <m:t>0.13+0.15+0.15+0.13+0.5+0.5</m:t>
              </m:r>
            </m:den>
          </m:f>
          <m:r>
            <w:rPr>
              <w:rFonts w:ascii="Cambria Math" w:hAnsi="Cambria Math"/>
            </w:rPr>
            <m:t>=10.29</m:t>
          </m:r>
        </m:oMath>
      </m:oMathPara>
    </w:p>
    <w:p w14:paraId="3864A381" w14:textId="3F2B0B87" w:rsidR="00440021" w:rsidRPr="00617276" w:rsidRDefault="00C02CFE" w:rsidP="00440021">
      <w:pPr>
        <w:spacing w:line="480" w:lineRule="auto"/>
        <w:jc w:val="both"/>
      </w:pPr>
      <w:r>
        <w:t xml:space="preserve">     </w:t>
      </w:r>
      <w:r w:rsidR="00440021" w:rsidRPr="00617276">
        <w:t>Por lo tanto, el centro de área de manera aproximada está en 10.29 y la salida del sistema será 10.29, entre más valores se agrega, tendrá una mejor precisión. En la figura x se puede observar su correspondencia con el valor arrojado por el controlador difuso desarrollado en Python con la librería “skfuzzy”.</w:t>
      </w:r>
    </w:p>
    <w:p w14:paraId="1B94709E" w14:textId="35C406E7" w:rsidR="00B66B12" w:rsidRDefault="00B66B12" w:rsidP="00B66B12">
      <w:pPr>
        <w:pStyle w:val="Descripcin"/>
        <w:keepNext/>
        <w:jc w:val="center"/>
      </w:pPr>
      <w:r w:rsidRPr="00B66B12">
        <w:rPr>
          <w:i w:val="0"/>
          <w:iCs w:val="0"/>
        </w:rPr>
        <w:lastRenderedPageBreak/>
        <w:t xml:space="preserve">Figura </w:t>
      </w:r>
      <w:r w:rsidRPr="00B66B12">
        <w:rPr>
          <w:i w:val="0"/>
          <w:iCs w:val="0"/>
        </w:rPr>
        <w:fldChar w:fldCharType="begin"/>
      </w:r>
      <w:r w:rsidRPr="00B66B12">
        <w:rPr>
          <w:i w:val="0"/>
          <w:iCs w:val="0"/>
        </w:rPr>
        <w:instrText xml:space="preserve"> SEQ Figura \* ARABIC </w:instrText>
      </w:r>
      <w:r w:rsidRPr="00B66B12">
        <w:rPr>
          <w:i w:val="0"/>
          <w:iCs w:val="0"/>
        </w:rPr>
        <w:fldChar w:fldCharType="separate"/>
      </w:r>
      <w:r w:rsidR="00BE59F0">
        <w:rPr>
          <w:i w:val="0"/>
          <w:iCs w:val="0"/>
          <w:noProof/>
        </w:rPr>
        <w:t>13</w:t>
      </w:r>
      <w:r w:rsidRPr="00B66B12">
        <w:rPr>
          <w:i w:val="0"/>
          <w:iCs w:val="0"/>
        </w:rPr>
        <w:fldChar w:fldCharType="end"/>
      </w:r>
      <w:r>
        <w:t>. Tiempo de riego</w:t>
      </w:r>
    </w:p>
    <w:p w14:paraId="07E1640F" w14:textId="77777777" w:rsidR="00440021" w:rsidRDefault="00440021" w:rsidP="00440021">
      <w:pPr>
        <w:spacing w:line="480" w:lineRule="auto"/>
        <w:jc w:val="both"/>
      </w:pPr>
      <w:r w:rsidRPr="00617276">
        <w:rPr>
          <w:noProof/>
        </w:rPr>
        <w:drawing>
          <wp:inline distT="0" distB="0" distL="0" distR="0" wp14:anchorId="7DFD20CE" wp14:editId="72E08D6C">
            <wp:extent cx="4905375" cy="3362325"/>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05375" cy="3362325"/>
                    </a:xfrm>
                    <a:prstGeom prst="rect">
                      <a:avLst/>
                    </a:prstGeom>
                    <a:noFill/>
                    <a:ln>
                      <a:noFill/>
                    </a:ln>
                  </pic:spPr>
                </pic:pic>
              </a:graphicData>
            </a:graphic>
          </wp:inline>
        </w:drawing>
      </w:r>
    </w:p>
    <w:p w14:paraId="6EB28933" w14:textId="3C8C77C2" w:rsidR="00B66B12" w:rsidRDefault="00B66B12" w:rsidP="00B66B12">
      <w:pPr>
        <w:spacing w:line="480" w:lineRule="auto"/>
        <w:jc w:val="right"/>
      </w:pPr>
      <w:r>
        <w:t>Fuente: Elaboración propia.</w:t>
      </w:r>
    </w:p>
    <w:p w14:paraId="62FA0176" w14:textId="77777777" w:rsidR="00B66B12" w:rsidRPr="00617276" w:rsidRDefault="00B66B12" w:rsidP="00440021">
      <w:pPr>
        <w:spacing w:line="480" w:lineRule="auto"/>
        <w:jc w:val="both"/>
      </w:pPr>
    </w:p>
    <w:p w14:paraId="0E2891AA" w14:textId="4ED15BC6" w:rsidR="00E5611B" w:rsidRPr="00E5611B" w:rsidRDefault="00C02CFE" w:rsidP="00013FE6">
      <w:pPr>
        <w:spacing w:line="480" w:lineRule="auto"/>
        <w:jc w:val="both"/>
      </w:pPr>
      <w:r>
        <w:t xml:space="preserve">     </w:t>
      </w:r>
      <w:r w:rsidR="00440021" w:rsidRPr="00617276">
        <w:t>La salida esta expresada en minutos, haciendo una conversión de los decimales a segundos obtenemos que el riego es de 10 minutos y 17 segundos.</w:t>
      </w:r>
    </w:p>
    <w:p w14:paraId="505B3BB6" w14:textId="3A2C80C4" w:rsidR="009F3195" w:rsidRDefault="00013FE6" w:rsidP="00B519AD">
      <w:pPr>
        <w:pStyle w:val="Ttulo1"/>
      </w:pPr>
      <w:r>
        <w:t xml:space="preserve">Capítulo VI: </w:t>
      </w:r>
      <w:r w:rsidR="009F3195">
        <w:t>Implementaci</w:t>
      </w:r>
      <w:r>
        <w:t>ón</w:t>
      </w:r>
    </w:p>
    <w:p w14:paraId="6C9CAF26" w14:textId="77777777" w:rsidR="00013FE6" w:rsidRPr="00617276" w:rsidRDefault="00013FE6" w:rsidP="00013FE6">
      <w:pPr>
        <w:pStyle w:val="Ttulo2"/>
      </w:pPr>
      <w:r w:rsidRPr="00617276">
        <w:t>Construcción e implementación del sistema de riego automatizado</w:t>
      </w:r>
    </w:p>
    <w:p w14:paraId="51F82443" w14:textId="4F09D96A" w:rsidR="00013FE6" w:rsidRPr="00617276" w:rsidRDefault="00C02CFE" w:rsidP="00013FE6">
      <w:pPr>
        <w:spacing w:line="480" w:lineRule="auto"/>
        <w:contextualSpacing/>
        <w:jc w:val="both"/>
        <w:rPr>
          <w:rFonts w:cs="Times New Roman"/>
          <w:iCs/>
          <w:szCs w:val="24"/>
        </w:rPr>
      </w:pPr>
      <w:r>
        <w:rPr>
          <w:rFonts w:cs="Times New Roman"/>
          <w:iCs/>
          <w:szCs w:val="24"/>
        </w:rPr>
        <w:t xml:space="preserve">     </w:t>
      </w:r>
      <w:r w:rsidR="00013FE6" w:rsidRPr="00617276">
        <w:rPr>
          <w:rFonts w:cs="Times New Roman"/>
          <w:iCs/>
          <w:szCs w:val="24"/>
        </w:rPr>
        <w:t xml:space="preserve">El dispositivo </w:t>
      </w:r>
      <w:r w:rsidR="0084246B">
        <w:rPr>
          <w:rFonts w:cs="Times New Roman"/>
          <w:iCs/>
          <w:szCs w:val="24"/>
        </w:rPr>
        <w:t>IoT</w:t>
      </w:r>
      <w:r w:rsidR="00013FE6" w:rsidRPr="00617276">
        <w:rPr>
          <w:rFonts w:cs="Times New Roman"/>
          <w:iCs/>
          <w:szCs w:val="24"/>
        </w:rPr>
        <w:t xml:space="preserve"> Device enviará la información de los sensores hacia un </w:t>
      </w:r>
      <w:r w:rsidR="0084246B">
        <w:rPr>
          <w:rFonts w:cs="Times New Roman"/>
          <w:iCs/>
          <w:szCs w:val="24"/>
        </w:rPr>
        <w:t>IoT</w:t>
      </w:r>
      <w:r w:rsidR="00013FE6" w:rsidRPr="00617276">
        <w:rPr>
          <w:rFonts w:cs="Times New Roman"/>
          <w:iCs/>
          <w:szCs w:val="24"/>
        </w:rPr>
        <w:t xml:space="preserve"> Server para procesar la información y aplicar técnicas de Fuzzy Logic en la toma de decisiones y la lógica de negocios establecidas para el sistema de riego automatizado según la persona experta en el área de la agronomía, generando así una API Restful (figura </w:t>
      </w:r>
      <w:r w:rsidR="00B66B12">
        <w:rPr>
          <w:rFonts w:cs="Times New Roman"/>
          <w:iCs/>
          <w:szCs w:val="24"/>
        </w:rPr>
        <w:t>1</w:t>
      </w:r>
      <w:r w:rsidR="00013FE6" w:rsidRPr="00617276">
        <w:rPr>
          <w:rFonts w:cs="Times New Roman"/>
          <w:iCs/>
          <w:szCs w:val="24"/>
        </w:rPr>
        <w:t>4. Arquitectura distribuida para el sistema de riego) para consumir en clientes móviles, web y aplicaciones de escritorio multiplataforma.</w:t>
      </w:r>
    </w:p>
    <w:p w14:paraId="6554BE7E" w14:textId="659E6279" w:rsidR="00B66B12" w:rsidRDefault="00B66B12" w:rsidP="00B66B12">
      <w:pPr>
        <w:pStyle w:val="Descripcin"/>
        <w:keepNext/>
        <w:jc w:val="center"/>
      </w:pPr>
      <w:r w:rsidRPr="00B66B12">
        <w:rPr>
          <w:i w:val="0"/>
          <w:iCs w:val="0"/>
        </w:rPr>
        <w:lastRenderedPageBreak/>
        <w:t xml:space="preserve">Figura </w:t>
      </w:r>
      <w:r w:rsidRPr="00B66B12">
        <w:rPr>
          <w:i w:val="0"/>
          <w:iCs w:val="0"/>
        </w:rPr>
        <w:fldChar w:fldCharType="begin"/>
      </w:r>
      <w:r w:rsidRPr="00B66B12">
        <w:rPr>
          <w:i w:val="0"/>
          <w:iCs w:val="0"/>
        </w:rPr>
        <w:instrText xml:space="preserve"> SEQ Figura \* ARABIC </w:instrText>
      </w:r>
      <w:r w:rsidRPr="00B66B12">
        <w:rPr>
          <w:i w:val="0"/>
          <w:iCs w:val="0"/>
        </w:rPr>
        <w:fldChar w:fldCharType="separate"/>
      </w:r>
      <w:r w:rsidR="00BE59F0">
        <w:rPr>
          <w:i w:val="0"/>
          <w:iCs w:val="0"/>
          <w:noProof/>
        </w:rPr>
        <w:t>14</w:t>
      </w:r>
      <w:r w:rsidRPr="00B66B12">
        <w:rPr>
          <w:i w:val="0"/>
          <w:iCs w:val="0"/>
        </w:rPr>
        <w:fldChar w:fldCharType="end"/>
      </w:r>
      <w:r w:rsidRPr="00B66B12">
        <w:rPr>
          <w:i w:val="0"/>
          <w:iCs w:val="0"/>
        </w:rPr>
        <w:t>.</w:t>
      </w:r>
      <w:r>
        <w:t xml:space="preserve"> </w:t>
      </w:r>
      <w:r w:rsidRPr="00F95333">
        <w:t>Arquitectura distribuida para el sistema de riego</w:t>
      </w:r>
    </w:p>
    <w:p w14:paraId="450632F7" w14:textId="1B7462AE" w:rsidR="00013FE6" w:rsidRDefault="00013FE6" w:rsidP="00013FE6">
      <w:pPr>
        <w:spacing w:line="480" w:lineRule="auto"/>
        <w:jc w:val="both"/>
      </w:pPr>
      <w:r w:rsidRPr="00617276">
        <w:rPr>
          <w:noProof/>
          <w:lang w:val="en-US" w:eastAsia="en-US"/>
        </w:rPr>
        <w:drawing>
          <wp:inline distT="0" distB="0" distL="0" distR="0" wp14:anchorId="2D78DFBE" wp14:editId="112C574A">
            <wp:extent cx="5731510" cy="3124835"/>
            <wp:effectExtent l="0" t="0" r="254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124835"/>
                    </a:xfrm>
                    <a:prstGeom prst="rect">
                      <a:avLst/>
                    </a:prstGeom>
                    <a:noFill/>
                    <a:ln>
                      <a:noFill/>
                    </a:ln>
                  </pic:spPr>
                </pic:pic>
              </a:graphicData>
            </a:graphic>
          </wp:inline>
        </w:drawing>
      </w:r>
    </w:p>
    <w:p w14:paraId="23AB8082" w14:textId="07B0EFA6" w:rsidR="00B66B12" w:rsidRPr="00B66B12" w:rsidRDefault="00B66B12" w:rsidP="00B66B12">
      <w:pPr>
        <w:spacing w:line="480" w:lineRule="auto"/>
        <w:jc w:val="right"/>
      </w:pPr>
      <w:r>
        <w:t>Fuente: Elaboración propia</w:t>
      </w:r>
    </w:p>
    <w:p w14:paraId="19DE0FD0" w14:textId="2678A932" w:rsidR="00013FE6" w:rsidRPr="00617276" w:rsidRDefault="00013FE6" w:rsidP="002E3EF1">
      <w:pPr>
        <w:pStyle w:val="Ttulo2"/>
      </w:pPr>
      <w:r w:rsidRPr="00617276">
        <w:t xml:space="preserve">Implementación de </w:t>
      </w:r>
      <w:r w:rsidR="0084246B">
        <w:t>IoT</w:t>
      </w:r>
      <w:r w:rsidRPr="00617276">
        <w:t xml:space="preserve"> mediante </w:t>
      </w:r>
      <w:r>
        <w:t>ESP32</w:t>
      </w:r>
    </w:p>
    <w:p w14:paraId="77116F7B" w14:textId="5DC80637" w:rsidR="00013FE6" w:rsidRPr="00617276" w:rsidRDefault="00C02CFE" w:rsidP="00013FE6">
      <w:pPr>
        <w:spacing w:line="480" w:lineRule="auto"/>
        <w:jc w:val="both"/>
        <w:rPr>
          <w:lang w:val="es-ES"/>
        </w:rPr>
      </w:pPr>
      <w:r>
        <w:rPr>
          <w:lang w:val="es-ES"/>
        </w:rPr>
        <w:t xml:space="preserve">     </w:t>
      </w:r>
      <w:r w:rsidR="00013FE6" w:rsidRPr="00617276">
        <w:rPr>
          <w:lang w:val="es-ES"/>
        </w:rPr>
        <w:t xml:space="preserve">En esta parte se implementa el controlador construido en Arduino IDE para el dispositivo </w:t>
      </w:r>
      <w:r w:rsidR="00013FE6">
        <w:rPr>
          <w:lang w:val="es-ES"/>
        </w:rPr>
        <w:t xml:space="preserve">ESP32 </w:t>
      </w:r>
      <w:r w:rsidR="00013FE6" w:rsidRPr="00617276">
        <w:rPr>
          <w:lang w:val="es-ES"/>
        </w:rPr>
        <w:t xml:space="preserve">que permitirá la conexión a wifi, publicador de los sensores, suscriptor de la electroválvula, conexión al bróker </w:t>
      </w:r>
      <w:r w:rsidR="00013FE6">
        <w:rPr>
          <w:lang w:val="es-ES"/>
        </w:rPr>
        <w:t>MQTT</w:t>
      </w:r>
      <w:r w:rsidR="00013FE6" w:rsidRPr="00617276">
        <w:rPr>
          <w:lang w:val="es-ES"/>
        </w:rPr>
        <w:t xml:space="preserve"> y un refresco de actualización cada dos segundos.</w:t>
      </w:r>
    </w:p>
    <w:p w14:paraId="72EEC87A" w14:textId="434DACBD" w:rsidR="00013FE6" w:rsidRPr="00617276" w:rsidRDefault="00C02CFE" w:rsidP="00013FE6">
      <w:pPr>
        <w:spacing w:line="480" w:lineRule="auto"/>
        <w:jc w:val="both"/>
        <w:rPr>
          <w:lang w:val="es-ES"/>
        </w:rPr>
      </w:pPr>
      <w:r>
        <w:rPr>
          <w:lang w:val="es-ES"/>
        </w:rPr>
        <w:t xml:space="preserve">     </w:t>
      </w:r>
      <w:r w:rsidR="00013FE6" w:rsidRPr="00617276">
        <w:rPr>
          <w:lang w:val="es-ES"/>
        </w:rPr>
        <w:t>Funciones:</w:t>
      </w:r>
    </w:p>
    <w:p w14:paraId="4D8DE7D5" w14:textId="77777777" w:rsidR="00013FE6" w:rsidRPr="00617276" w:rsidRDefault="00013FE6" w:rsidP="00013FE6">
      <w:pPr>
        <w:pStyle w:val="Prrafodelista"/>
        <w:numPr>
          <w:ilvl w:val="0"/>
          <w:numId w:val="20"/>
        </w:numPr>
        <w:spacing w:line="480" w:lineRule="auto"/>
        <w:jc w:val="both"/>
        <w:rPr>
          <w:lang w:val="es-ES"/>
        </w:rPr>
      </w:pPr>
      <w:r w:rsidRPr="00617276">
        <w:rPr>
          <w:lang w:val="es-ES"/>
        </w:rPr>
        <w:t>Conexión a la red wifi: establece una ip al esp43.</w:t>
      </w:r>
    </w:p>
    <w:p w14:paraId="5803A56D" w14:textId="77777777" w:rsidR="00013FE6" w:rsidRPr="00617276" w:rsidRDefault="00013FE6" w:rsidP="00013FE6">
      <w:pPr>
        <w:pStyle w:val="Prrafodelista"/>
        <w:numPr>
          <w:ilvl w:val="0"/>
          <w:numId w:val="20"/>
        </w:numPr>
        <w:spacing w:line="480" w:lineRule="auto"/>
        <w:jc w:val="both"/>
        <w:rPr>
          <w:lang w:val="es-ES"/>
        </w:rPr>
      </w:pPr>
      <w:r w:rsidRPr="00617276">
        <w:rPr>
          <w:lang w:val="es-ES"/>
        </w:rPr>
        <w:t xml:space="preserve">Configuración hacia el </w:t>
      </w:r>
      <w:r>
        <w:rPr>
          <w:lang w:val="es-ES"/>
        </w:rPr>
        <w:t>MQTT</w:t>
      </w:r>
      <w:r w:rsidRPr="00617276">
        <w:rPr>
          <w:lang w:val="es-ES"/>
        </w:rPr>
        <w:t xml:space="preserve"> Broker.</w:t>
      </w:r>
    </w:p>
    <w:p w14:paraId="1EEE38A4" w14:textId="77777777" w:rsidR="00013FE6" w:rsidRPr="00617276" w:rsidRDefault="00013FE6" w:rsidP="00013FE6">
      <w:pPr>
        <w:pStyle w:val="Prrafodelista"/>
        <w:numPr>
          <w:ilvl w:val="1"/>
          <w:numId w:val="20"/>
        </w:numPr>
        <w:spacing w:line="480" w:lineRule="auto"/>
        <w:jc w:val="both"/>
        <w:rPr>
          <w:lang w:val="es-ES"/>
        </w:rPr>
      </w:pPr>
      <w:r w:rsidRPr="00617276">
        <w:rPr>
          <w:lang w:val="es-ES"/>
        </w:rPr>
        <w:t xml:space="preserve">Ip del servidor </w:t>
      </w:r>
      <w:r>
        <w:rPr>
          <w:lang w:val="es-ES"/>
        </w:rPr>
        <w:t>MQTT</w:t>
      </w:r>
      <w:r w:rsidRPr="00617276">
        <w:rPr>
          <w:lang w:val="es-ES"/>
        </w:rPr>
        <w:t xml:space="preserve"> Broker.</w:t>
      </w:r>
    </w:p>
    <w:p w14:paraId="33FFB097" w14:textId="77777777" w:rsidR="00013FE6" w:rsidRPr="00617276" w:rsidRDefault="00013FE6" w:rsidP="00013FE6">
      <w:pPr>
        <w:pStyle w:val="Prrafodelista"/>
        <w:numPr>
          <w:ilvl w:val="1"/>
          <w:numId w:val="20"/>
        </w:numPr>
        <w:spacing w:line="480" w:lineRule="auto"/>
        <w:jc w:val="both"/>
        <w:rPr>
          <w:lang w:val="es-ES"/>
        </w:rPr>
      </w:pPr>
      <w:r>
        <w:rPr>
          <w:lang w:val="es-ES"/>
        </w:rPr>
        <w:t>MQTT</w:t>
      </w:r>
      <w:r w:rsidRPr="00617276">
        <w:rPr>
          <w:lang w:val="es-ES"/>
        </w:rPr>
        <w:t xml:space="preserve"> port: 1883.</w:t>
      </w:r>
    </w:p>
    <w:p w14:paraId="73264F7E" w14:textId="77777777" w:rsidR="00013FE6" w:rsidRPr="00617276" w:rsidRDefault="00013FE6" w:rsidP="00013FE6">
      <w:pPr>
        <w:pStyle w:val="Prrafodelista"/>
        <w:numPr>
          <w:ilvl w:val="1"/>
          <w:numId w:val="20"/>
        </w:numPr>
        <w:spacing w:line="480" w:lineRule="auto"/>
        <w:jc w:val="both"/>
        <w:rPr>
          <w:lang w:val="es-ES"/>
        </w:rPr>
      </w:pPr>
      <w:r w:rsidRPr="00617276">
        <w:rPr>
          <w:lang w:val="es-ES"/>
        </w:rPr>
        <w:t xml:space="preserve">Reconexión al server </w:t>
      </w:r>
      <w:r>
        <w:rPr>
          <w:lang w:val="es-ES"/>
        </w:rPr>
        <w:t>MQTT</w:t>
      </w:r>
      <w:r w:rsidRPr="00617276">
        <w:rPr>
          <w:lang w:val="es-ES"/>
        </w:rPr>
        <w:t xml:space="preserve"> o wifi en caso de algún fallo.</w:t>
      </w:r>
    </w:p>
    <w:p w14:paraId="1FC48F49" w14:textId="77777777" w:rsidR="00013FE6" w:rsidRPr="00617276" w:rsidRDefault="00013FE6" w:rsidP="00013FE6">
      <w:pPr>
        <w:pStyle w:val="Prrafodelista"/>
        <w:numPr>
          <w:ilvl w:val="1"/>
          <w:numId w:val="20"/>
        </w:numPr>
        <w:spacing w:line="480" w:lineRule="auto"/>
        <w:jc w:val="both"/>
        <w:rPr>
          <w:lang w:val="en-US"/>
        </w:rPr>
      </w:pPr>
      <w:r w:rsidRPr="00617276">
        <w:rPr>
          <w:lang w:val="en-US"/>
        </w:rPr>
        <w:t>Topic suscriptor:</w:t>
      </w:r>
    </w:p>
    <w:p w14:paraId="52B99665" w14:textId="77777777" w:rsidR="00013FE6" w:rsidRPr="00617276" w:rsidRDefault="00013FE6" w:rsidP="00013FE6">
      <w:pPr>
        <w:pStyle w:val="Prrafodelista"/>
        <w:numPr>
          <w:ilvl w:val="2"/>
          <w:numId w:val="20"/>
        </w:numPr>
        <w:spacing w:line="480" w:lineRule="auto"/>
        <w:jc w:val="both"/>
        <w:rPr>
          <w:lang w:val="en-US"/>
        </w:rPr>
      </w:pPr>
      <w:r w:rsidRPr="00617276">
        <w:rPr>
          <w:lang w:val="en-US"/>
        </w:rPr>
        <w:t>device1/electrovalvula; valor “ON” y “OFF”.</w:t>
      </w:r>
    </w:p>
    <w:p w14:paraId="34CB8758" w14:textId="77777777" w:rsidR="00013FE6" w:rsidRPr="00617276" w:rsidRDefault="00013FE6" w:rsidP="00013FE6">
      <w:pPr>
        <w:pStyle w:val="Prrafodelista"/>
        <w:numPr>
          <w:ilvl w:val="1"/>
          <w:numId w:val="20"/>
        </w:numPr>
        <w:spacing w:line="480" w:lineRule="auto"/>
        <w:jc w:val="both"/>
      </w:pPr>
      <w:r w:rsidRPr="00617276">
        <w:t>Topic publicador y recolección de datos</w:t>
      </w:r>
    </w:p>
    <w:p w14:paraId="7F140EF6" w14:textId="77777777" w:rsidR="00013FE6" w:rsidRPr="00617276" w:rsidRDefault="00013FE6" w:rsidP="00013FE6">
      <w:pPr>
        <w:pStyle w:val="Prrafodelista"/>
        <w:numPr>
          <w:ilvl w:val="2"/>
          <w:numId w:val="20"/>
        </w:numPr>
        <w:spacing w:line="480" w:lineRule="auto"/>
        <w:jc w:val="both"/>
      </w:pPr>
      <w:r w:rsidRPr="00617276">
        <w:lastRenderedPageBreak/>
        <w:t>Sensor de Humedad: device1/sensorHumedad1; rango (0-100).</w:t>
      </w:r>
    </w:p>
    <w:p w14:paraId="3F8EE4F5" w14:textId="77777777" w:rsidR="00013FE6" w:rsidRPr="00617276" w:rsidRDefault="00013FE6" w:rsidP="00013FE6">
      <w:pPr>
        <w:pStyle w:val="Prrafodelista"/>
        <w:numPr>
          <w:ilvl w:val="2"/>
          <w:numId w:val="20"/>
        </w:numPr>
        <w:spacing w:line="480" w:lineRule="auto"/>
        <w:jc w:val="both"/>
      </w:pPr>
      <w:r w:rsidRPr="00617276">
        <w:t>Sensor Temperatura: device1/sensorTemperatura1; rango (0-100).</w:t>
      </w:r>
    </w:p>
    <w:p w14:paraId="67F272ED" w14:textId="77777777" w:rsidR="00013FE6" w:rsidRPr="00617276" w:rsidRDefault="00013FE6" w:rsidP="00013FE6">
      <w:pPr>
        <w:pStyle w:val="Prrafodelista"/>
        <w:numPr>
          <w:ilvl w:val="2"/>
          <w:numId w:val="20"/>
        </w:numPr>
        <w:spacing w:line="480" w:lineRule="auto"/>
        <w:jc w:val="both"/>
      </w:pPr>
      <w:r w:rsidRPr="00617276">
        <w:t>Sensor de Suelo 1: device1/sensorSuelo1; rango (0-1023).</w:t>
      </w:r>
    </w:p>
    <w:p w14:paraId="5B2FEBD3" w14:textId="77777777" w:rsidR="00013FE6" w:rsidRPr="00617276" w:rsidRDefault="00013FE6" w:rsidP="00013FE6">
      <w:pPr>
        <w:pStyle w:val="Prrafodelista"/>
        <w:numPr>
          <w:ilvl w:val="2"/>
          <w:numId w:val="20"/>
        </w:numPr>
        <w:spacing w:line="480" w:lineRule="auto"/>
        <w:jc w:val="both"/>
      </w:pPr>
      <w:r w:rsidRPr="00617276">
        <w:t>Sensor de Suelo 2: device1/sensorSuelo2; rango (0-1023).</w:t>
      </w:r>
    </w:p>
    <w:p w14:paraId="5876F5E9" w14:textId="77777777" w:rsidR="00013FE6" w:rsidRPr="00617276" w:rsidRDefault="00013FE6" w:rsidP="00013FE6">
      <w:pPr>
        <w:pStyle w:val="Prrafodelista"/>
        <w:numPr>
          <w:ilvl w:val="2"/>
          <w:numId w:val="20"/>
        </w:numPr>
        <w:spacing w:line="480" w:lineRule="auto"/>
        <w:jc w:val="both"/>
      </w:pPr>
      <w:r w:rsidRPr="00617276">
        <w:t>Sensor de Suelo 3: device1/sensorSuelo3; rango (0-1023).</w:t>
      </w:r>
    </w:p>
    <w:p w14:paraId="66C4D9F0" w14:textId="77777777" w:rsidR="00013FE6" w:rsidRPr="00617276" w:rsidRDefault="00013FE6" w:rsidP="00013FE6">
      <w:pPr>
        <w:pStyle w:val="Prrafodelista"/>
        <w:numPr>
          <w:ilvl w:val="2"/>
          <w:numId w:val="20"/>
        </w:numPr>
        <w:spacing w:line="480" w:lineRule="auto"/>
        <w:jc w:val="both"/>
      </w:pPr>
      <w:r w:rsidRPr="00617276">
        <w:t>Sensor de Suelo 4: device1/sensorSuelo4; rango (0-1023).</w:t>
      </w:r>
    </w:p>
    <w:p w14:paraId="28E9B46A" w14:textId="77777777" w:rsidR="00013FE6" w:rsidRPr="00617276" w:rsidRDefault="00013FE6" w:rsidP="00013FE6">
      <w:pPr>
        <w:pStyle w:val="Prrafodelista"/>
        <w:numPr>
          <w:ilvl w:val="2"/>
          <w:numId w:val="20"/>
        </w:numPr>
        <w:spacing w:line="480" w:lineRule="auto"/>
        <w:jc w:val="both"/>
      </w:pPr>
      <w:r w:rsidRPr="00617276">
        <w:t>Promedio de los Sensores: device1/promedioSensorSuelo</w:t>
      </w:r>
    </w:p>
    <w:p w14:paraId="28BB1363" w14:textId="77777777" w:rsidR="00013FE6" w:rsidRPr="00617276" w:rsidRDefault="00013FE6" w:rsidP="00013FE6">
      <w:pPr>
        <w:pStyle w:val="Prrafodelista"/>
        <w:numPr>
          <w:ilvl w:val="2"/>
          <w:numId w:val="20"/>
        </w:numPr>
        <w:spacing w:line="480" w:lineRule="auto"/>
        <w:jc w:val="both"/>
      </w:pPr>
      <w:r w:rsidRPr="00617276">
        <w:t>Sensor de Caudal de agua: device1/sensorCaudal1; rango (0-30 Litros).</w:t>
      </w:r>
    </w:p>
    <w:p w14:paraId="2BE37E61" w14:textId="77777777" w:rsidR="00013FE6" w:rsidRPr="00617276" w:rsidRDefault="00013FE6" w:rsidP="00013FE6">
      <w:pPr>
        <w:pStyle w:val="Prrafodelista"/>
        <w:numPr>
          <w:ilvl w:val="2"/>
          <w:numId w:val="20"/>
        </w:numPr>
        <w:spacing w:line="480" w:lineRule="auto"/>
        <w:jc w:val="both"/>
      </w:pPr>
      <w:r w:rsidRPr="00617276">
        <w:t>Calcula para el consumo de agua: device1/sensorConsumoAgua1; en litros.</w:t>
      </w:r>
    </w:p>
    <w:p w14:paraId="517418AB" w14:textId="77777777" w:rsidR="00013FE6" w:rsidRPr="00617276" w:rsidRDefault="00013FE6" w:rsidP="00013FE6">
      <w:pPr>
        <w:pStyle w:val="Prrafodelista"/>
        <w:numPr>
          <w:ilvl w:val="0"/>
          <w:numId w:val="20"/>
        </w:numPr>
        <w:spacing w:line="480" w:lineRule="auto"/>
        <w:jc w:val="both"/>
        <w:rPr>
          <w:lang w:val="es-ES"/>
        </w:rPr>
      </w:pPr>
      <w:r w:rsidRPr="00617276">
        <w:rPr>
          <w:lang w:val="es-ES"/>
        </w:rPr>
        <w:t>Frecuencia de Actualización cada 2 segundos.</w:t>
      </w:r>
    </w:p>
    <w:p w14:paraId="6DE33242" w14:textId="77777777" w:rsidR="00013FE6" w:rsidRPr="00617276" w:rsidRDefault="00013FE6" w:rsidP="002E3EF1">
      <w:pPr>
        <w:pStyle w:val="Ttulo2"/>
      </w:pPr>
      <w:r w:rsidRPr="00617276">
        <w:t xml:space="preserve">Implementación del servidor </w:t>
      </w:r>
      <w:r>
        <w:t>MQTT</w:t>
      </w:r>
      <w:r w:rsidRPr="00617276">
        <w:t xml:space="preserve"> Broker usando Eclipse Mosquitto.</w:t>
      </w:r>
    </w:p>
    <w:p w14:paraId="400BFB86" w14:textId="77777777" w:rsidR="00013FE6" w:rsidRDefault="00013FE6" w:rsidP="00013FE6">
      <w:pPr>
        <w:spacing w:line="480" w:lineRule="auto"/>
        <w:jc w:val="both"/>
        <w:rPr>
          <w:lang w:val="es-ES"/>
        </w:rPr>
      </w:pPr>
      <w:r w:rsidRPr="00617276">
        <w:rPr>
          <w:lang w:val="es-ES"/>
        </w:rPr>
        <w:t xml:space="preserve">     El servidor </w:t>
      </w:r>
      <w:r>
        <w:rPr>
          <w:lang w:val="es-ES"/>
        </w:rPr>
        <w:t>MQTT</w:t>
      </w:r>
      <w:r w:rsidRPr="00617276">
        <w:rPr>
          <w:lang w:val="es-ES"/>
        </w:rPr>
        <w:t xml:space="preserve"> bróker sirve como un gestor de datos, su función es recibir datos que están siendo publicados, y decide qué suscriptores deben recibirlos, según el interés de cada uno de ellos.</w:t>
      </w:r>
    </w:p>
    <w:p w14:paraId="26BD0CBD" w14:textId="450F7CE9" w:rsidR="00013FE6" w:rsidRPr="00617276" w:rsidRDefault="00BE455F" w:rsidP="00013FE6">
      <w:pPr>
        <w:spacing w:line="480" w:lineRule="auto"/>
        <w:jc w:val="both"/>
        <w:rPr>
          <w:lang w:val="es-ES"/>
        </w:rPr>
      </w:pPr>
      <w:r>
        <w:rPr>
          <w:lang w:val="es-ES"/>
        </w:rPr>
        <w:t xml:space="preserve">     </w:t>
      </w:r>
      <w:r w:rsidR="00013FE6" w:rsidRPr="00617276">
        <w:rPr>
          <w:lang w:val="es-ES"/>
        </w:rPr>
        <w:t>Funciones:</w:t>
      </w:r>
    </w:p>
    <w:p w14:paraId="3D9E65F5" w14:textId="77777777" w:rsidR="00013FE6" w:rsidRPr="00617276" w:rsidRDefault="00013FE6" w:rsidP="00013FE6">
      <w:pPr>
        <w:pStyle w:val="Prrafodelista"/>
        <w:numPr>
          <w:ilvl w:val="0"/>
          <w:numId w:val="21"/>
        </w:numPr>
        <w:spacing w:line="480" w:lineRule="auto"/>
        <w:jc w:val="both"/>
        <w:rPr>
          <w:lang w:val="es-ES"/>
        </w:rPr>
      </w:pPr>
      <w:r w:rsidRPr="00617276">
        <w:rPr>
          <w:lang w:val="es-ES"/>
        </w:rPr>
        <w:t xml:space="preserve">Eclipse Mosquitto como un bróker </w:t>
      </w:r>
      <w:r>
        <w:rPr>
          <w:lang w:val="es-ES"/>
        </w:rPr>
        <w:t>MQTT</w:t>
      </w:r>
      <w:r w:rsidRPr="00617276">
        <w:rPr>
          <w:lang w:val="es-ES"/>
        </w:rPr>
        <w:t>.</w:t>
      </w:r>
    </w:p>
    <w:p w14:paraId="00BA43CC" w14:textId="77777777" w:rsidR="00013FE6" w:rsidRPr="00617276" w:rsidRDefault="00013FE6" w:rsidP="00013FE6">
      <w:pPr>
        <w:pStyle w:val="Prrafodelista"/>
        <w:numPr>
          <w:ilvl w:val="0"/>
          <w:numId w:val="21"/>
        </w:numPr>
        <w:spacing w:line="480" w:lineRule="auto"/>
        <w:jc w:val="both"/>
        <w:rPr>
          <w:lang w:val="es-ES"/>
        </w:rPr>
      </w:pPr>
      <w:r w:rsidRPr="00617276">
        <w:rPr>
          <w:lang w:val="es-ES"/>
        </w:rPr>
        <w:t>El servidor será en el sistema operativo en debian 10.</w:t>
      </w:r>
    </w:p>
    <w:p w14:paraId="04C789C8" w14:textId="77777777" w:rsidR="00013FE6" w:rsidRPr="00617276" w:rsidRDefault="00013FE6" w:rsidP="00013FE6">
      <w:pPr>
        <w:pStyle w:val="Prrafodelista"/>
        <w:numPr>
          <w:ilvl w:val="0"/>
          <w:numId w:val="21"/>
        </w:numPr>
        <w:spacing w:line="480" w:lineRule="auto"/>
        <w:jc w:val="both"/>
        <w:rPr>
          <w:lang w:val="es-ES"/>
        </w:rPr>
      </w:pPr>
      <w:r w:rsidRPr="00617276">
        <w:rPr>
          <w:lang w:val="es-ES"/>
        </w:rPr>
        <w:t>Listener tcp: puerto 1883</w:t>
      </w:r>
    </w:p>
    <w:p w14:paraId="75FD789F" w14:textId="77777777" w:rsidR="00013FE6" w:rsidRPr="00617276" w:rsidRDefault="00013FE6" w:rsidP="00013FE6">
      <w:pPr>
        <w:pStyle w:val="Prrafodelista"/>
        <w:numPr>
          <w:ilvl w:val="0"/>
          <w:numId w:val="21"/>
        </w:numPr>
        <w:spacing w:line="480" w:lineRule="auto"/>
        <w:jc w:val="both"/>
        <w:rPr>
          <w:lang w:val="es-ES"/>
        </w:rPr>
      </w:pPr>
      <w:r w:rsidRPr="00617276">
        <w:rPr>
          <w:lang w:val="es-ES"/>
        </w:rPr>
        <w:t>Listener websockets: puerto 8083</w:t>
      </w:r>
    </w:p>
    <w:p w14:paraId="18097597" w14:textId="77777777" w:rsidR="00013FE6" w:rsidRPr="00617276" w:rsidRDefault="00013FE6" w:rsidP="002E3EF1">
      <w:pPr>
        <w:pStyle w:val="Ttulo2"/>
      </w:pPr>
      <w:r w:rsidRPr="00617276">
        <w:t>Implementación de la base de datos usando Postgresql.</w:t>
      </w:r>
    </w:p>
    <w:p w14:paraId="3DF0E5D1" w14:textId="785762F1" w:rsidR="00013FE6" w:rsidRPr="00617276" w:rsidRDefault="00BE455F" w:rsidP="00013FE6">
      <w:pPr>
        <w:spacing w:line="480" w:lineRule="auto"/>
        <w:jc w:val="both"/>
        <w:rPr>
          <w:lang w:val="es-ES"/>
        </w:rPr>
      </w:pPr>
      <w:r>
        <w:rPr>
          <w:lang w:val="es-ES"/>
        </w:rPr>
        <w:t xml:space="preserve">     </w:t>
      </w:r>
      <w:r w:rsidR="00013FE6" w:rsidRPr="00617276">
        <w:rPr>
          <w:lang w:val="es-ES"/>
        </w:rPr>
        <w:t>La base de datos alfanumérica a uti</w:t>
      </w:r>
      <w:r w:rsidR="00013FE6">
        <w:rPr>
          <w:lang w:val="es-ES"/>
        </w:rPr>
        <w:t xml:space="preserve">lizada es </w:t>
      </w:r>
      <w:r w:rsidR="00013FE6" w:rsidRPr="00617276">
        <w:rPr>
          <w:lang w:val="es-ES"/>
        </w:rPr>
        <w:t>postgresql, que es una base de datos de tipo relacional con gran adaptabilidad p</w:t>
      </w:r>
      <w:r w:rsidR="00013FE6">
        <w:rPr>
          <w:lang w:val="es-ES"/>
        </w:rPr>
        <w:t>ara</w:t>
      </w:r>
      <w:r w:rsidR="00013FE6" w:rsidRPr="00617276">
        <w:rPr>
          <w:lang w:val="es-ES"/>
        </w:rPr>
        <w:t xml:space="preserve"> el framework DJANGO, es de código abierto</w:t>
      </w:r>
      <w:r w:rsidR="00013FE6">
        <w:rPr>
          <w:lang w:val="es-ES"/>
        </w:rPr>
        <w:t xml:space="preserve"> y </w:t>
      </w:r>
      <w:r w:rsidR="00013FE6" w:rsidRPr="00617276">
        <w:rPr>
          <w:lang w:val="es-ES"/>
        </w:rPr>
        <w:t>gratuito</w:t>
      </w:r>
      <w:r w:rsidR="00013FE6">
        <w:rPr>
          <w:lang w:val="es-ES"/>
        </w:rPr>
        <w:t xml:space="preserve"> </w:t>
      </w:r>
      <w:r w:rsidR="00C5584D">
        <w:rPr>
          <w:lang w:val="es-ES"/>
        </w:rPr>
        <w:fldChar w:fldCharType="begin" w:fldLock="1"/>
      </w:r>
      <w:r w:rsidR="00F0778D">
        <w:rPr>
          <w:lang w:val="es-ES"/>
        </w:rPr>
        <w:instrText>ADDIN CSL_CITATION {"citationItems":[{"id":"ITEM-1","itemData":{"author":[{"dropping-particle":"","family":"Django Project","given":"","non-dropping-particle":"","parse-names":false,"suffix":""}],"id":"ITEM-1","issued":{"date-parts":[["2020"]]},"title":"Django makes it easier to build better Web apps more quickly and with less code.","type":"article-journal"},"uris":["http://www.mendeley.com/documents/?uuid=307db060-e7f0-4f34-b4a2-3fb36d6e10e8"]}],"mendeley":{"formattedCitation":"(Django Project, 2020)","plainTextFormattedCitation":"(Django Project, 2020)","previouslyFormattedCitation":"(Django Project, 2020)"},"properties":{"noteIndex":0},"schema":"https://github.com/citation-style-language/schema/raw/master/csl-citation.json"}</w:instrText>
      </w:r>
      <w:r w:rsidR="00C5584D">
        <w:rPr>
          <w:lang w:val="es-ES"/>
        </w:rPr>
        <w:fldChar w:fldCharType="separate"/>
      </w:r>
      <w:r w:rsidR="00C5584D" w:rsidRPr="00C5584D">
        <w:rPr>
          <w:noProof/>
          <w:lang w:val="es-ES"/>
        </w:rPr>
        <w:t>(Django Project, 2020)</w:t>
      </w:r>
      <w:r w:rsidR="00C5584D">
        <w:rPr>
          <w:lang w:val="es-ES"/>
        </w:rPr>
        <w:fldChar w:fldCharType="end"/>
      </w:r>
      <w:r w:rsidR="002F346A">
        <w:rPr>
          <w:lang w:val="es-ES"/>
        </w:rPr>
        <w:t>.</w:t>
      </w:r>
    </w:p>
    <w:p w14:paraId="5DAD5319" w14:textId="0284A16D" w:rsidR="00013FE6" w:rsidRPr="00617276" w:rsidRDefault="00BE455F" w:rsidP="00013FE6">
      <w:pPr>
        <w:spacing w:line="480" w:lineRule="auto"/>
        <w:jc w:val="both"/>
        <w:rPr>
          <w:lang w:val="es-ES"/>
        </w:rPr>
      </w:pPr>
      <w:r>
        <w:rPr>
          <w:lang w:val="es-ES"/>
        </w:rPr>
        <w:lastRenderedPageBreak/>
        <w:t xml:space="preserve">     </w:t>
      </w:r>
      <w:r w:rsidR="00013FE6" w:rsidRPr="00617276">
        <w:rPr>
          <w:lang w:val="es-ES"/>
        </w:rPr>
        <w:t>Funciones:</w:t>
      </w:r>
    </w:p>
    <w:p w14:paraId="5D59CD8E" w14:textId="77777777" w:rsidR="00013FE6" w:rsidRPr="00617276" w:rsidRDefault="00013FE6" w:rsidP="00013FE6">
      <w:pPr>
        <w:pStyle w:val="Prrafodelista"/>
        <w:numPr>
          <w:ilvl w:val="0"/>
          <w:numId w:val="22"/>
        </w:numPr>
        <w:spacing w:line="480" w:lineRule="auto"/>
        <w:jc w:val="both"/>
        <w:rPr>
          <w:lang w:val="es-ES"/>
        </w:rPr>
      </w:pPr>
      <w:r w:rsidRPr="00617276">
        <w:rPr>
          <w:lang w:val="es-ES"/>
        </w:rPr>
        <w:t>El servicio correrá en Debian 10.</w:t>
      </w:r>
    </w:p>
    <w:p w14:paraId="592FBADE" w14:textId="77777777" w:rsidR="00013FE6" w:rsidRPr="00617276" w:rsidRDefault="00013FE6" w:rsidP="00013FE6">
      <w:pPr>
        <w:pStyle w:val="Prrafodelista"/>
        <w:numPr>
          <w:ilvl w:val="0"/>
          <w:numId w:val="22"/>
        </w:numPr>
        <w:spacing w:line="480" w:lineRule="auto"/>
        <w:jc w:val="both"/>
        <w:rPr>
          <w:lang w:val="es-ES"/>
        </w:rPr>
      </w:pPr>
      <w:r w:rsidRPr="00617276">
        <w:rPr>
          <w:lang w:val="es-ES"/>
        </w:rPr>
        <w:t>Se expone el puerto 5432.</w:t>
      </w:r>
    </w:p>
    <w:p w14:paraId="1720C146" w14:textId="77777777" w:rsidR="00013FE6" w:rsidRPr="007C7FDD" w:rsidRDefault="00013FE6" w:rsidP="00013FE6">
      <w:pPr>
        <w:pStyle w:val="Prrafodelista"/>
        <w:numPr>
          <w:ilvl w:val="0"/>
          <w:numId w:val="22"/>
        </w:numPr>
        <w:spacing w:line="480" w:lineRule="auto"/>
        <w:jc w:val="both"/>
        <w:rPr>
          <w:lang w:val="es-ES"/>
        </w:rPr>
      </w:pPr>
      <w:r w:rsidRPr="00617276">
        <w:rPr>
          <w:lang w:val="es-ES"/>
        </w:rPr>
        <w:t>Se configura usuario, contraseña y permisos necesarios de la aplicación.</w:t>
      </w:r>
    </w:p>
    <w:p w14:paraId="5EA3601D" w14:textId="77777777" w:rsidR="00013FE6" w:rsidRPr="00617276" w:rsidRDefault="00013FE6" w:rsidP="002E3EF1">
      <w:pPr>
        <w:pStyle w:val="Ttulo2"/>
      </w:pPr>
      <w:r w:rsidRPr="00617276">
        <w:t>Implementación del Backend con el Framework DJANGO</w:t>
      </w:r>
    </w:p>
    <w:p w14:paraId="3CAB0F87" w14:textId="63543940" w:rsidR="00013FE6" w:rsidRPr="00617276" w:rsidRDefault="00013FE6" w:rsidP="002E3EF1">
      <w:pPr>
        <w:spacing w:line="480" w:lineRule="auto"/>
        <w:jc w:val="both"/>
        <w:rPr>
          <w:lang w:val="es-ES"/>
        </w:rPr>
      </w:pPr>
      <w:r w:rsidRPr="00617276">
        <w:rPr>
          <w:lang w:val="es-ES"/>
        </w:rPr>
        <w:t xml:space="preserve">     Según </w:t>
      </w:r>
      <w:r w:rsidRPr="00617276">
        <w:rPr>
          <w:lang w:val="es-ES"/>
        </w:rPr>
        <w:fldChar w:fldCharType="begin" w:fldLock="1"/>
      </w:r>
      <w:r w:rsidR="008B76D6">
        <w:rPr>
          <w:lang w:val="es-ES"/>
        </w:rPr>
        <w:instrText>ADDIN CSL_CITATION {"citationItems":[{"id":"ITEM-1","itemData":{"author":[{"dropping-particle":"","family":"Django Project","given":"","non-dropping-particle":"","parse-names":false,"suffix":""}],"id":"ITEM-1","issued":{"date-parts":[["2020"]]},"title":"Django makes it easier to build better Web apps more quickly and with less code.","type":"article-journal"},"uris":["http://www.mendeley.com/documents/?uuid=307db060-e7f0-4f34-b4a2-3fb36d6e10e8"]}],"mendeley":{"formattedCitation":"(Django Project, 2020)","manualFormatting":"Django Project (2020)","plainTextFormattedCitation":"(Django Project, 2020)","previouslyFormattedCitation":"(Django Project, 2020)"},"properties":{"noteIndex":0},"schema":"https://github.com/citation-style-language/schema/raw/master/csl-citation.json"}</w:instrText>
      </w:r>
      <w:r w:rsidRPr="00617276">
        <w:rPr>
          <w:lang w:val="es-ES"/>
        </w:rPr>
        <w:fldChar w:fldCharType="separate"/>
      </w:r>
      <w:r w:rsidRPr="00617276">
        <w:rPr>
          <w:noProof/>
          <w:lang w:val="es-ES"/>
        </w:rPr>
        <w:t xml:space="preserve">Django Project </w:t>
      </w:r>
      <w:r w:rsidR="008B76D6">
        <w:rPr>
          <w:noProof/>
          <w:lang w:val="es-ES"/>
        </w:rPr>
        <w:t>(</w:t>
      </w:r>
      <w:r w:rsidRPr="00617276">
        <w:rPr>
          <w:noProof/>
          <w:lang w:val="es-ES"/>
        </w:rPr>
        <w:t>2020)</w:t>
      </w:r>
      <w:r w:rsidRPr="00617276">
        <w:rPr>
          <w:lang w:val="es-ES"/>
        </w:rPr>
        <w:fldChar w:fldCharType="end"/>
      </w:r>
      <w:r w:rsidRPr="00617276">
        <w:rPr>
          <w:lang w:val="es-ES"/>
        </w:rPr>
        <w:t xml:space="preserve"> es un marco web Python de alto nivel que fomenta al desarrollo rápido, el diseño limpio y pragmático. Se encarga de gran parte de la molestia del desarrollador web, es gratis y de código abierto. Sus características implican en un rápido desarrollo, seguridad, altamente escalable, rica en herramientas extras y versátil.</w:t>
      </w:r>
    </w:p>
    <w:p w14:paraId="097F8377" w14:textId="77777777" w:rsidR="00013FE6" w:rsidRPr="00617276" w:rsidRDefault="00013FE6" w:rsidP="002E3EF1">
      <w:pPr>
        <w:pStyle w:val="Ttulo3"/>
      </w:pPr>
      <w:r w:rsidRPr="00617276">
        <w:t>Implementación de la Lógica Difusa mediante la librería SKFUZZY.</w:t>
      </w:r>
    </w:p>
    <w:p w14:paraId="7BE32266" w14:textId="77777777" w:rsidR="00013FE6" w:rsidRPr="00617276" w:rsidRDefault="00013FE6" w:rsidP="002E3EF1">
      <w:pPr>
        <w:spacing w:line="480" w:lineRule="auto"/>
        <w:jc w:val="both"/>
        <w:rPr>
          <w:lang w:val="es-ES"/>
        </w:rPr>
      </w:pPr>
      <w:r w:rsidRPr="00617276">
        <w:rPr>
          <w:lang w:val="es-ES"/>
        </w:rPr>
        <w:t xml:space="preserve">     Para la implementación de las variables de entrada, salida y control difuso mediante las reglas establecidas, se ha utilizado SciKit-Fuzzy.</w:t>
      </w:r>
    </w:p>
    <w:p w14:paraId="53ABAFC5" w14:textId="77777777" w:rsidR="00013FE6" w:rsidRPr="00617276" w:rsidRDefault="00013FE6" w:rsidP="002E3EF1">
      <w:pPr>
        <w:pStyle w:val="Ttulo4"/>
      </w:pPr>
      <w:r w:rsidRPr="00617276">
        <w:t>Introducción:</w:t>
      </w:r>
    </w:p>
    <w:p w14:paraId="7C82F733" w14:textId="68D868F7" w:rsidR="00013FE6" w:rsidRPr="00617276" w:rsidRDefault="00013FE6" w:rsidP="00013FE6">
      <w:pPr>
        <w:spacing w:line="480" w:lineRule="auto"/>
        <w:jc w:val="both"/>
      </w:pPr>
      <w:r w:rsidRPr="00617276">
        <w:t xml:space="preserve">     Según </w:t>
      </w:r>
      <w:r w:rsidRPr="00617276">
        <w:fldChar w:fldCharType="begin" w:fldLock="1"/>
      </w:r>
      <w:r w:rsidR="008B76D6">
        <w:instrText>ADDIN CSL_CITATION {"citationItems":[{"id":"ITEM-1","itemData":{"URL":"https://pythonhosted.org/scikit-fuzzy/overview.html","author":[{"dropping-particle":"","family":"Warner","given":"Josh","non-dropping-particle":"","parse-names":false,"suffix":""}],"container-title":"2019","id":"ITEM-1","issued":{"date-parts":[["2019"]]},"title":"Scikit-Fuzzy","type":"webpage"},"uris":["http://www.mendeley.com/documents/?uuid=adf4604c-02d5-4403-8857-98b0826a43f7"]}],"mendeley":{"formattedCitation":"(Warner, 2019)","manualFormatting":"Warner (2019)","plainTextFormattedCitation":"(Warner, 2019)","previouslyFormattedCitation":"(Warner, 2019)"},"properties":{"noteIndex":0},"schema":"https://github.com/citation-style-language/schema/raw/master/csl-citation.json"}</w:instrText>
      </w:r>
      <w:r w:rsidRPr="00617276">
        <w:fldChar w:fldCharType="separate"/>
      </w:r>
      <w:r w:rsidRPr="00617276">
        <w:rPr>
          <w:noProof/>
        </w:rPr>
        <w:t xml:space="preserve">Warner </w:t>
      </w:r>
      <w:r w:rsidR="008B76D6">
        <w:rPr>
          <w:noProof/>
        </w:rPr>
        <w:t>(</w:t>
      </w:r>
      <w:r w:rsidRPr="00617276">
        <w:rPr>
          <w:noProof/>
        </w:rPr>
        <w:t>2019)</w:t>
      </w:r>
      <w:r w:rsidRPr="00617276">
        <w:fldChar w:fldCharType="end"/>
      </w:r>
      <w:r w:rsidRPr="00617276">
        <w:t xml:space="preserve"> creador de la librería, Scikit-Fuzzy conocido también como skfuzzy es una colección de algoritmos lógicos difusos destinados a su uso en la Scipy Stack, escrito en el lenguaje de programación Python, esto nos permite ejecutar el algoritmo en cualquier sistema operativo.</w:t>
      </w:r>
    </w:p>
    <w:p w14:paraId="4752492D" w14:textId="5B71B563" w:rsidR="00013FE6" w:rsidRPr="00617276" w:rsidRDefault="006836E2" w:rsidP="00013FE6">
      <w:pPr>
        <w:spacing w:line="480" w:lineRule="auto"/>
        <w:jc w:val="both"/>
      </w:pPr>
      <w:r>
        <w:t xml:space="preserve">     </w:t>
      </w:r>
      <w:r w:rsidR="00013FE6" w:rsidRPr="00617276">
        <w:t>Características Principales:</w:t>
      </w:r>
    </w:p>
    <w:p w14:paraId="3ACE21AF" w14:textId="77777777" w:rsidR="00013FE6" w:rsidRPr="00617276" w:rsidRDefault="00013FE6" w:rsidP="00013FE6">
      <w:pPr>
        <w:pStyle w:val="Prrafodelista"/>
        <w:numPr>
          <w:ilvl w:val="0"/>
          <w:numId w:val="15"/>
        </w:numPr>
        <w:spacing w:line="480" w:lineRule="auto"/>
        <w:jc w:val="both"/>
      </w:pPr>
      <w:r w:rsidRPr="00617276">
        <w:t>Facilidad de diseño de un sistema de lógica difusa desde su descripción hasta la defuzzificación.</w:t>
      </w:r>
    </w:p>
    <w:p w14:paraId="10EF045A" w14:textId="77777777" w:rsidR="00013FE6" w:rsidRPr="00617276" w:rsidRDefault="00013FE6" w:rsidP="00013FE6">
      <w:pPr>
        <w:pStyle w:val="Prrafodelista"/>
        <w:numPr>
          <w:ilvl w:val="0"/>
          <w:numId w:val="15"/>
        </w:numPr>
        <w:spacing w:line="480" w:lineRule="auto"/>
        <w:jc w:val="both"/>
      </w:pPr>
      <w:r w:rsidRPr="00617276">
        <w:t>Permite el desarrollo de aplicaciones complejas.</w:t>
      </w:r>
    </w:p>
    <w:p w14:paraId="3C86B900" w14:textId="77777777" w:rsidR="00013FE6" w:rsidRPr="00617276" w:rsidRDefault="00013FE6" w:rsidP="00013FE6">
      <w:pPr>
        <w:pStyle w:val="Prrafodelista"/>
        <w:numPr>
          <w:ilvl w:val="0"/>
          <w:numId w:val="15"/>
        </w:numPr>
        <w:spacing w:line="480" w:lineRule="auto"/>
        <w:jc w:val="both"/>
      </w:pPr>
      <w:r w:rsidRPr="00617276">
        <w:t>Facilidad para implementar varias entradas.</w:t>
      </w:r>
    </w:p>
    <w:p w14:paraId="177419B5" w14:textId="77777777" w:rsidR="00013FE6" w:rsidRPr="00617276" w:rsidRDefault="00013FE6" w:rsidP="002E3EF1">
      <w:pPr>
        <w:pStyle w:val="Ttulo2"/>
      </w:pPr>
      <w:r w:rsidRPr="00617276">
        <w:lastRenderedPageBreak/>
        <w:t>Implementación del Front End usando HTML, CSS y JAVASCRIPT</w:t>
      </w:r>
    </w:p>
    <w:p w14:paraId="5C0AED06" w14:textId="35238A05" w:rsidR="00013FE6" w:rsidRPr="00617276" w:rsidRDefault="006836E2" w:rsidP="00013FE6">
      <w:pPr>
        <w:spacing w:line="480" w:lineRule="auto"/>
        <w:jc w:val="both"/>
        <w:rPr>
          <w:lang w:val="es-ES"/>
        </w:rPr>
      </w:pPr>
      <w:r>
        <w:rPr>
          <w:lang w:val="es-ES"/>
        </w:rPr>
        <w:t xml:space="preserve">     </w:t>
      </w:r>
      <w:r w:rsidR="00013FE6" w:rsidRPr="00617276">
        <w:rPr>
          <w:lang w:val="es-ES"/>
        </w:rPr>
        <w:t xml:space="preserve">Se implementa un </w:t>
      </w:r>
      <w:r>
        <w:rPr>
          <w:lang w:val="es-ES"/>
        </w:rPr>
        <w:t>D</w:t>
      </w:r>
      <w:r w:rsidR="00013FE6" w:rsidRPr="00617276">
        <w:rPr>
          <w:lang w:val="es-ES"/>
        </w:rPr>
        <w:t>ashboard que me permite visualizar el estado de los sensores en tiempo real. Este panel muestra los sensores de suelo, temperatura ambiental, humedad ambiental</w:t>
      </w:r>
      <w:r w:rsidR="00341FDD">
        <w:rPr>
          <w:lang w:val="es-ES"/>
        </w:rPr>
        <w:t>,</w:t>
      </w:r>
      <w:r w:rsidR="008B76D6">
        <w:rPr>
          <w:lang w:val="es-ES"/>
        </w:rPr>
        <w:t xml:space="preserve"> tal como se muestra en la figura 15.</w:t>
      </w:r>
    </w:p>
    <w:p w14:paraId="32DE1645" w14:textId="64636C4A" w:rsidR="008B76D6" w:rsidRDefault="008B76D6" w:rsidP="008B76D6">
      <w:pPr>
        <w:pStyle w:val="Descripcin"/>
        <w:keepNext/>
        <w:jc w:val="center"/>
      </w:pPr>
      <w:r w:rsidRPr="008B76D6">
        <w:rPr>
          <w:i w:val="0"/>
          <w:iCs w:val="0"/>
        </w:rPr>
        <w:t xml:space="preserve">Figura </w:t>
      </w:r>
      <w:r w:rsidRPr="008B76D6">
        <w:rPr>
          <w:i w:val="0"/>
          <w:iCs w:val="0"/>
        </w:rPr>
        <w:fldChar w:fldCharType="begin"/>
      </w:r>
      <w:r w:rsidRPr="008B76D6">
        <w:rPr>
          <w:i w:val="0"/>
          <w:iCs w:val="0"/>
        </w:rPr>
        <w:instrText xml:space="preserve"> SEQ Figura \* ARABIC </w:instrText>
      </w:r>
      <w:r w:rsidRPr="008B76D6">
        <w:rPr>
          <w:i w:val="0"/>
          <w:iCs w:val="0"/>
        </w:rPr>
        <w:fldChar w:fldCharType="separate"/>
      </w:r>
      <w:r w:rsidR="00BE59F0">
        <w:rPr>
          <w:i w:val="0"/>
          <w:iCs w:val="0"/>
          <w:noProof/>
        </w:rPr>
        <w:t>15</w:t>
      </w:r>
      <w:r w:rsidRPr="008B76D6">
        <w:rPr>
          <w:i w:val="0"/>
          <w:iCs w:val="0"/>
        </w:rPr>
        <w:fldChar w:fldCharType="end"/>
      </w:r>
      <w:r w:rsidRPr="008B76D6">
        <w:rPr>
          <w:i w:val="0"/>
          <w:iCs w:val="0"/>
        </w:rPr>
        <w:t>.</w:t>
      </w:r>
      <w:r>
        <w:t xml:space="preserve"> Dashboard de los sensores de IoT</w:t>
      </w:r>
    </w:p>
    <w:p w14:paraId="2A33E8D5" w14:textId="77777777" w:rsidR="00013FE6" w:rsidRDefault="00013FE6" w:rsidP="00013FE6">
      <w:pPr>
        <w:spacing w:line="480" w:lineRule="auto"/>
        <w:jc w:val="both"/>
        <w:rPr>
          <w:lang w:val="es-ES"/>
        </w:rPr>
      </w:pPr>
      <w:r w:rsidRPr="00617276">
        <w:rPr>
          <w:noProof/>
          <w:lang w:val="es-ES"/>
        </w:rPr>
        <w:drawing>
          <wp:inline distT="0" distB="0" distL="0" distR="0" wp14:anchorId="6D1D6E7F" wp14:editId="1D24FC52">
            <wp:extent cx="5731510" cy="5144135"/>
            <wp:effectExtent l="0" t="0" r="254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5144135"/>
                    </a:xfrm>
                    <a:prstGeom prst="rect">
                      <a:avLst/>
                    </a:prstGeom>
                  </pic:spPr>
                </pic:pic>
              </a:graphicData>
            </a:graphic>
          </wp:inline>
        </w:drawing>
      </w:r>
    </w:p>
    <w:p w14:paraId="4B6DFB1D" w14:textId="259DB07B" w:rsidR="008B76D6" w:rsidRPr="00617276" w:rsidRDefault="008B76D6" w:rsidP="008B76D6">
      <w:pPr>
        <w:spacing w:line="480" w:lineRule="auto"/>
        <w:jc w:val="right"/>
        <w:rPr>
          <w:lang w:val="es-ES"/>
        </w:rPr>
      </w:pPr>
      <w:r>
        <w:rPr>
          <w:lang w:val="es-ES"/>
        </w:rPr>
        <w:t>Fuente: Elaboración propia</w:t>
      </w:r>
    </w:p>
    <w:p w14:paraId="2477EB34" w14:textId="10AE881E" w:rsidR="00013FE6" w:rsidRPr="00617276" w:rsidRDefault="006836E2" w:rsidP="00013FE6">
      <w:pPr>
        <w:spacing w:line="480" w:lineRule="auto"/>
        <w:jc w:val="both"/>
        <w:rPr>
          <w:lang w:val="es-ES"/>
        </w:rPr>
      </w:pPr>
      <w:r>
        <w:rPr>
          <w:lang w:val="es-ES"/>
        </w:rPr>
        <w:t xml:space="preserve">     </w:t>
      </w:r>
      <w:r w:rsidR="00013FE6" w:rsidRPr="00617276">
        <w:rPr>
          <w:lang w:val="es-ES"/>
        </w:rPr>
        <w:t xml:space="preserve">Además, </w:t>
      </w:r>
      <w:r w:rsidR="00341FDD">
        <w:rPr>
          <w:lang w:val="es-ES"/>
        </w:rPr>
        <w:t xml:space="preserve">en la figura 16 </w:t>
      </w:r>
      <w:r w:rsidR="00013FE6" w:rsidRPr="00617276">
        <w:rPr>
          <w:lang w:val="es-ES"/>
        </w:rPr>
        <w:t>me permite visualizar el historial de riego que se ha realizado por el día de cada mes y también por horas de cada día.</w:t>
      </w:r>
    </w:p>
    <w:p w14:paraId="3CBF1FE0" w14:textId="1717AA89" w:rsidR="00341FDD" w:rsidRDefault="00341FDD" w:rsidP="00341FDD">
      <w:pPr>
        <w:pStyle w:val="Descripcin"/>
        <w:keepNext/>
        <w:jc w:val="center"/>
      </w:pPr>
      <w:r w:rsidRPr="00341FDD">
        <w:rPr>
          <w:i w:val="0"/>
          <w:iCs w:val="0"/>
        </w:rPr>
        <w:lastRenderedPageBreak/>
        <w:t xml:space="preserve">Figura </w:t>
      </w:r>
      <w:r w:rsidRPr="00341FDD">
        <w:rPr>
          <w:i w:val="0"/>
          <w:iCs w:val="0"/>
        </w:rPr>
        <w:fldChar w:fldCharType="begin"/>
      </w:r>
      <w:r w:rsidRPr="00341FDD">
        <w:rPr>
          <w:i w:val="0"/>
          <w:iCs w:val="0"/>
        </w:rPr>
        <w:instrText xml:space="preserve"> SEQ Figura \* ARABIC </w:instrText>
      </w:r>
      <w:r w:rsidRPr="00341FDD">
        <w:rPr>
          <w:i w:val="0"/>
          <w:iCs w:val="0"/>
        </w:rPr>
        <w:fldChar w:fldCharType="separate"/>
      </w:r>
      <w:r w:rsidR="00BE59F0">
        <w:rPr>
          <w:i w:val="0"/>
          <w:iCs w:val="0"/>
          <w:noProof/>
        </w:rPr>
        <w:t>16</w:t>
      </w:r>
      <w:r w:rsidRPr="00341FDD">
        <w:rPr>
          <w:i w:val="0"/>
          <w:iCs w:val="0"/>
        </w:rPr>
        <w:fldChar w:fldCharType="end"/>
      </w:r>
      <w:r>
        <w:t>. Historial de Riego</w:t>
      </w:r>
    </w:p>
    <w:p w14:paraId="2786E9BB" w14:textId="12A8A70A" w:rsidR="00013FE6" w:rsidRDefault="00013FE6" w:rsidP="00013FE6">
      <w:pPr>
        <w:spacing w:line="480" w:lineRule="auto"/>
        <w:jc w:val="both"/>
        <w:rPr>
          <w:lang w:val="es-ES"/>
        </w:rPr>
      </w:pPr>
      <w:r w:rsidRPr="00617276">
        <w:rPr>
          <w:noProof/>
          <w:lang w:val="es-ES"/>
        </w:rPr>
        <w:drawing>
          <wp:inline distT="0" distB="0" distL="0" distR="0" wp14:anchorId="2EF084C5" wp14:editId="5C224F22">
            <wp:extent cx="5731510" cy="3783965"/>
            <wp:effectExtent l="0" t="0" r="2540" b="698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3783965"/>
                    </a:xfrm>
                    <a:prstGeom prst="rect">
                      <a:avLst/>
                    </a:prstGeom>
                  </pic:spPr>
                </pic:pic>
              </a:graphicData>
            </a:graphic>
          </wp:inline>
        </w:drawing>
      </w:r>
    </w:p>
    <w:p w14:paraId="6B1CF0B0" w14:textId="74BB2543" w:rsidR="006836E2" w:rsidRPr="00617276" w:rsidRDefault="006836E2" w:rsidP="00F30EE2">
      <w:pPr>
        <w:spacing w:line="480" w:lineRule="auto"/>
        <w:jc w:val="right"/>
        <w:rPr>
          <w:lang w:val="es-ES"/>
        </w:rPr>
      </w:pPr>
      <w:r>
        <w:rPr>
          <w:lang w:val="es-ES"/>
        </w:rPr>
        <w:t>Fuente: Elaboración propia</w:t>
      </w:r>
    </w:p>
    <w:p w14:paraId="7DC17B7A" w14:textId="023E6F8D" w:rsidR="00013FE6" w:rsidRPr="00617276" w:rsidRDefault="00F30EE2" w:rsidP="00013FE6">
      <w:pPr>
        <w:spacing w:line="480" w:lineRule="auto"/>
        <w:jc w:val="both"/>
        <w:rPr>
          <w:lang w:val="es-ES"/>
        </w:rPr>
      </w:pPr>
      <w:r>
        <w:rPr>
          <w:lang w:val="es-ES"/>
        </w:rPr>
        <w:t xml:space="preserve">     </w:t>
      </w:r>
      <w:r w:rsidR="00013FE6" w:rsidRPr="00617276">
        <w:rPr>
          <w:lang w:val="es-ES"/>
        </w:rPr>
        <w:t xml:space="preserve">El sistema me permite administrar el cultivo gracias a que puede registrar el tipo de suelo, la plataforma, el dispositivo, la planta, los sensores y estimaciones de valores registrados durante el día como se muestra en la figura </w:t>
      </w:r>
      <w:r w:rsidR="000744CE">
        <w:rPr>
          <w:lang w:val="es-ES"/>
        </w:rPr>
        <w:t>17</w:t>
      </w:r>
      <w:r w:rsidR="00013FE6" w:rsidRPr="00617276">
        <w:rPr>
          <w:lang w:val="es-ES"/>
        </w:rPr>
        <w:t>.</w:t>
      </w:r>
    </w:p>
    <w:p w14:paraId="6A3EC1CB" w14:textId="3D61B4BE" w:rsidR="000744CE" w:rsidRDefault="000744CE" w:rsidP="000744CE">
      <w:pPr>
        <w:pStyle w:val="Descripcin"/>
        <w:keepNext/>
        <w:jc w:val="center"/>
      </w:pPr>
      <w:r w:rsidRPr="000744CE">
        <w:rPr>
          <w:i w:val="0"/>
          <w:iCs w:val="0"/>
        </w:rPr>
        <w:lastRenderedPageBreak/>
        <w:t xml:space="preserve">Figura </w:t>
      </w:r>
      <w:r w:rsidRPr="000744CE">
        <w:rPr>
          <w:i w:val="0"/>
          <w:iCs w:val="0"/>
        </w:rPr>
        <w:fldChar w:fldCharType="begin"/>
      </w:r>
      <w:r w:rsidRPr="000744CE">
        <w:rPr>
          <w:i w:val="0"/>
          <w:iCs w:val="0"/>
        </w:rPr>
        <w:instrText xml:space="preserve"> SEQ Figura \* ARABIC </w:instrText>
      </w:r>
      <w:r w:rsidRPr="000744CE">
        <w:rPr>
          <w:i w:val="0"/>
          <w:iCs w:val="0"/>
        </w:rPr>
        <w:fldChar w:fldCharType="separate"/>
      </w:r>
      <w:r w:rsidR="00BE59F0">
        <w:rPr>
          <w:i w:val="0"/>
          <w:iCs w:val="0"/>
          <w:noProof/>
        </w:rPr>
        <w:t>17</w:t>
      </w:r>
      <w:r w:rsidRPr="000744CE">
        <w:rPr>
          <w:i w:val="0"/>
          <w:iCs w:val="0"/>
        </w:rPr>
        <w:fldChar w:fldCharType="end"/>
      </w:r>
      <w:r>
        <w:t>. Estimación de valores por día</w:t>
      </w:r>
    </w:p>
    <w:p w14:paraId="02AB01A4" w14:textId="77777777" w:rsidR="00013FE6" w:rsidRDefault="00013FE6" w:rsidP="00013FE6">
      <w:pPr>
        <w:spacing w:line="480" w:lineRule="auto"/>
        <w:jc w:val="both"/>
        <w:rPr>
          <w:lang w:val="es-ES"/>
        </w:rPr>
      </w:pPr>
      <w:r w:rsidRPr="00617276">
        <w:rPr>
          <w:noProof/>
          <w:lang w:val="es-ES"/>
        </w:rPr>
        <w:drawing>
          <wp:inline distT="0" distB="0" distL="0" distR="0" wp14:anchorId="2B42B5D4" wp14:editId="39463DC3">
            <wp:extent cx="5731510" cy="5203190"/>
            <wp:effectExtent l="0" t="0" r="254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5203190"/>
                    </a:xfrm>
                    <a:prstGeom prst="rect">
                      <a:avLst/>
                    </a:prstGeom>
                  </pic:spPr>
                </pic:pic>
              </a:graphicData>
            </a:graphic>
          </wp:inline>
        </w:drawing>
      </w:r>
    </w:p>
    <w:p w14:paraId="756AB00A" w14:textId="2E56FCAE" w:rsidR="00013FE6" w:rsidRPr="00617276" w:rsidRDefault="000744CE" w:rsidP="000744CE">
      <w:pPr>
        <w:spacing w:line="480" w:lineRule="auto"/>
        <w:jc w:val="right"/>
        <w:rPr>
          <w:lang w:val="es-ES"/>
        </w:rPr>
      </w:pPr>
      <w:r>
        <w:rPr>
          <w:lang w:val="es-ES"/>
        </w:rPr>
        <w:t>Fuente: Elaboración propia</w:t>
      </w:r>
    </w:p>
    <w:p w14:paraId="18F06A12" w14:textId="54B83B6B" w:rsidR="00013FE6" w:rsidRPr="00617276" w:rsidRDefault="00013FE6" w:rsidP="002E3EF1">
      <w:pPr>
        <w:pStyle w:val="Ttulo2"/>
      </w:pPr>
      <w:r w:rsidRPr="00617276">
        <w:t xml:space="preserve">Implementación en la aplicación móvil usando la app </w:t>
      </w:r>
      <w:r w:rsidR="0084246B">
        <w:t>IoT</w:t>
      </w:r>
      <w:r w:rsidRPr="00617276">
        <w:t xml:space="preserve"> Controller.</w:t>
      </w:r>
    </w:p>
    <w:p w14:paraId="5A21F773" w14:textId="5EB3FA6C" w:rsidR="00013FE6" w:rsidRPr="00617276" w:rsidRDefault="00013FE6" w:rsidP="00013FE6">
      <w:pPr>
        <w:spacing w:line="480" w:lineRule="auto"/>
        <w:jc w:val="both"/>
        <w:rPr>
          <w:lang w:val="es-ES"/>
        </w:rPr>
      </w:pPr>
      <w:r>
        <w:rPr>
          <w:lang w:val="es-ES"/>
        </w:rPr>
        <w:t xml:space="preserve">     </w:t>
      </w:r>
      <w:r w:rsidRPr="00617276">
        <w:rPr>
          <w:lang w:val="es-ES"/>
        </w:rPr>
        <w:t xml:space="preserve">Se utiliza la aplicación que está disponible en la Play Store de Google llamada </w:t>
      </w:r>
      <w:r w:rsidR="0084246B">
        <w:rPr>
          <w:lang w:val="es-ES"/>
        </w:rPr>
        <w:t>IoT</w:t>
      </w:r>
      <w:r w:rsidRPr="00617276">
        <w:rPr>
          <w:lang w:val="es-ES"/>
        </w:rPr>
        <w:t xml:space="preserve"> </w:t>
      </w:r>
      <w:r>
        <w:rPr>
          <w:lang w:val="es-ES"/>
        </w:rPr>
        <w:t>MQTT</w:t>
      </w:r>
      <w:r w:rsidRPr="00617276">
        <w:rPr>
          <w:lang w:val="es-ES"/>
        </w:rPr>
        <w:t xml:space="preserve"> Panel que me permite administrar y visualizar un proyecto de </w:t>
      </w:r>
      <w:r w:rsidR="0084246B">
        <w:rPr>
          <w:lang w:val="es-ES"/>
        </w:rPr>
        <w:t>IoT</w:t>
      </w:r>
      <w:r w:rsidRPr="00617276">
        <w:rPr>
          <w:lang w:val="es-ES"/>
        </w:rPr>
        <w:t xml:space="preserve">, basado en el protocolo </w:t>
      </w:r>
      <w:r>
        <w:rPr>
          <w:lang w:val="es-ES"/>
        </w:rPr>
        <w:t>MQTT</w:t>
      </w:r>
      <w:r w:rsidRPr="00617276">
        <w:rPr>
          <w:lang w:val="es-ES"/>
        </w:rPr>
        <w:t>.</w:t>
      </w:r>
    </w:p>
    <w:p w14:paraId="641ED87B" w14:textId="5774A6B5" w:rsidR="00013FE6" w:rsidRPr="00617276" w:rsidRDefault="00F30EE2" w:rsidP="00013FE6">
      <w:pPr>
        <w:spacing w:line="480" w:lineRule="auto"/>
        <w:jc w:val="both"/>
        <w:rPr>
          <w:lang w:val="es-ES"/>
        </w:rPr>
      </w:pPr>
      <w:r>
        <w:rPr>
          <w:lang w:val="es-ES"/>
        </w:rPr>
        <w:t xml:space="preserve">     </w:t>
      </w:r>
      <w:r w:rsidR="00013FE6" w:rsidRPr="00617276">
        <w:rPr>
          <w:lang w:val="es-ES"/>
        </w:rPr>
        <w:t>Características.</w:t>
      </w:r>
    </w:p>
    <w:p w14:paraId="0E63E17F" w14:textId="77777777" w:rsidR="00013FE6" w:rsidRPr="00617276" w:rsidRDefault="00013FE6" w:rsidP="00013FE6">
      <w:pPr>
        <w:pStyle w:val="Prrafodelista"/>
        <w:numPr>
          <w:ilvl w:val="0"/>
          <w:numId w:val="23"/>
        </w:numPr>
        <w:spacing w:line="480" w:lineRule="auto"/>
        <w:jc w:val="both"/>
        <w:rPr>
          <w:lang w:val="es-ES"/>
        </w:rPr>
      </w:pPr>
      <w:r w:rsidRPr="00617276">
        <w:rPr>
          <w:lang w:val="es-ES"/>
        </w:rPr>
        <w:t xml:space="preserve">Admite el protocolo </w:t>
      </w:r>
      <w:r>
        <w:rPr>
          <w:lang w:val="es-ES"/>
        </w:rPr>
        <w:t>MQTT</w:t>
      </w:r>
      <w:r w:rsidRPr="00617276">
        <w:rPr>
          <w:lang w:val="es-ES"/>
        </w:rPr>
        <w:t>(TCP) y Websockets.</w:t>
      </w:r>
    </w:p>
    <w:p w14:paraId="28CE6D73" w14:textId="77777777" w:rsidR="00013FE6" w:rsidRPr="00617276" w:rsidRDefault="00013FE6" w:rsidP="00013FE6">
      <w:pPr>
        <w:pStyle w:val="Prrafodelista"/>
        <w:numPr>
          <w:ilvl w:val="0"/>
          <w:numId w:val="23"/>
        </w:numPr>
        <w:spacing w:line="480" w:lineRule="auto"/>
        <w:jc w:val="both"/>
        <w:rPr>
          <w:lang w:val="es-ES"/>
        </w:rPr>
      </w:pPr>
      <w:r w:rsidRPr="00617276">
        <w:rPr>
          <w:lang w:val="es-ES"/>
        </w:rPr>
        <w:t>SSL para una comunicación segura.</w:t>
      </w:r>
    </w:p>
    <w:p w14:paraId="1249A3FB" w14:textId="77777777" w:rsidR="00013FE6" w:rsidRPr="00617276" w:rsidRDefault="00013FE6" w:rsidP="00013FE6">
      <w:pPr>
        <w:pStyle w:val="Prrafodelista"/>
        <w:numPr>
          <w:ilvl w:val="0"/>
          <w:numId w:val="23"/>
        </w:numPr>
        <w:spacing w:line="480" w:lineRule="auto"/>
        <w:jc w:val="both"/>
        <w:rPr>
          <w:lang w:val="es-ES"/>
        </w:rPr>
      </w:pPr>
      <w:r w:rsidRPr="00617276">
        <w:rPr>
          <w:lang w:val="es-ES"/>
        </w:rPr>
        <w:lastRenderedPageBreak/>
        <w:t>Soporte JSON para suscribirse y publicar mensajes.</w:t>
      </w:r>
    </w:p>
    <w:p w14:paraId="2E248770" w14:textId="77777777" w:rsidR="00013FE6" w:rsidRPr="00617276" w:rsidRDefault="00013FE6" w:rsidP="00013FE6">
      <w:pPr>
        <w:pStyle w:val="Prrafodelista"/>
        <w:numPr>
          <w:ilvl w:val="0"/>
          <w:numId w:val="23"/>
        </w:numPr>
        <w:spacing w:line="480" w:lineRule="auto"/>
        <w:jc w:val="both"/>
        <w:rPr>
          <w:lang w:val="es-ES"/>
        </w:rPr>
      </w:pPr>
      <w:r w:rsidRPr="00617276">
        <w:rPr>
          <w:lang w:val="es-ES"/>
        </w:rPr>
        <w:t>Los paneles se suscriben y se publican automáticamente, por lo que se actualizan en tiempo real.</w:t>
      </w:r>
    </w:p>
    <w:p w14:paraId="4A6C9074" w14:textId="77777777" w:rsidR="00013FE6" w:rsidRDefault="00013FE6" w:rsidP="00013FE6">
      <w:pPr>
        <w:pStyle w:val="Prrafodelista"/>
        <w:numPr>
          <w:ilvl w:val="0"/>
          <w:numId w:val="23"/>
        </w:numPr>
        <w:spacing w:line="480" w:lineRule="auto"/>
        <w:jc w:val="both"/>
        <w:rPr>
          <w:lang w:val="es-ES"/>
        </w:rPr>
      </w:pPr>
      <w:r w:rsidRPr="00617276">
        <w:rPr>
          <w:lang w:val="es-ES"/>
        </w:rPr>
        <w:t>Ancho de panel flexible para la implementación de dashboard.</w:t>
      </w:r>
    </w:p>
    <w:p w14:paraId="41EE97E5" w14:textId="61AA8362" w:rsidR="00013FE6" w:rsidRPr="007C7FDD" w:rsidRDefault="00F30EE2" w:rsidP="00013FE6">
      <w:pPr>
        <w:spacing w:line="480" w:lineRule="auto"/>
        <w:jc w:val="both"/>
        <w:rPr>
          <w:lang w:val="es-ES"/>
        </w:rPr>
      </w:pPr>
      <w:r>
        <w:rPr>
          <w:lang w:val="es-ES"/>
        </w:rPr>
        <w:t xml:space="preserve">     </w:t>
      </w:r>
      <w:r w:rsidR="00013FE6">
        <w:rPr>
          <w:lang w:val="es-ES"/>
        </w:rPr>
        <w:t xml:space="preserve">En la figura </w:t>
      </w:r>
      <w:r>
        <w:rPr>
          <w:lang w:val="es-ES"/>
        </w:rPr>
        <w:t>18</w:t>
      </w:r>
      <w:r w:rsidR="00013FE6">
        <w:rPr>
          <w:lang w:val="es-ES"/>
        </w:rPr>
        <w:t xml:space="preserve"> se muestra la información de los sensores en tiempo real que va recolectando el dispositivo ESP32, se puede definir distintos tipos de gráficos.</w:t>
      </w:r>
    </w:p>
    <w:p w14:paraId="6E265BB1" w14:textId="0BA2A344" w:rsidR="000744CE" w:rsidRDefault="000744CE" w:rsidP="000744CE">
      <w:pPr>
        <w:pStyle w:val="Descripcin"/>
        <w:keepNext/>
        <w:jc w:val="center"/>
      </w:pPr>
      <w:r w:rsidRPr="000744CE">
        <w:rPr>
          <w:i w:val="0"/>
          <w:iCs w:val="0"/>
        </w:rPr>
        <w:t xml:space="preserve">Figura </w:t>
      </w:r>
      <w:r w:rsidRPr="000744CE">
        <w:rPr>
          <w:i w:val="0"/>
          <w:iCs w:val="0"/>
        </w:rPr>
        <w:fldChar w:fldCharType="begin"/>
      </w:r>
      <w:r w:rsidRPr="000744CE">
        <w:rPr>
          <w:i w:val="0"/>
          <w:iCs w:val="0"/>
        </w:rPr>
        <w:instrText xml:space="preserve"> SEQ Figura \* ARABIC </w:instrText>
      </w:r>
      <w:r w:rsidRPr="000744CE">
        <w:rPr>
          <w:i w:val="0"/>
          <w:iCs w:val="0"/>
        </w:rPr>
        <w:fldChar w:fldCharType="separate"/>
      </w:r>
      <w:r w:rsidR="00BE59F0">
        <w:rPr>
          <w:i w:val="0"/>
          <w:iCs w:val="0"/>
          <w:noProof/>
        </w:rPr>
        <w:t>18</w:t>
      </w:r>
      <w:r w:rsidRPr="000744CE">
        <w:rPr>
          <w:i w:val="0"/>
          <w:iCs w:val="0"/>
        </w:rPr>
        <w:fldChar w:fldCharType="end"/>
      </w:r>
      <w:r w:rsidRPr="000744CE">
        <w:rPr>
          <w:i w:val="0"/>
          <w:iCs w:val="0"/>
        </w:rPr>
        <w:t>.</w:t>
      </w:r>
      <w:r>
        <w:t xml:space="preserve"> Visualización de los sensores IoT</w:t>
      </w:r>
    </w:p>
    <w:p w14:paraId="7945F94A" w14:textId="77777777" w:rsidR="00013FE6" w:rsidRDefault="00013FE6" w:rsidP="00013FE6">
      <w:pPr>
        <w:spacing w:line="480" w:lineRule="auto"/>
        <w:jc w:val="center"/>
        <w:rPr>
          <w:lang w:val="es-ES"/>
        </w:rPr>
      </w:pPr>
      <w:r w:rsidRPr="00617276">
        <w:rPr>
          <w:noProof/>
        </w:rPr>
        <w:drawing>
          <wp:inline distT="0" distB="0" distL="0" distR="0" wp14:anchorId="56BC4113" wp14:editId="0F194A93">
            <wp:extent cx="2733675" cy="5923104"/>
            <wp:effectExtent l="0" t="0" r="0" b="190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37672" cy="5931765"/>
                    </a:xfrm>
                    <a:prstGeom prst="rect">
                      <a:avLst/>
                    </a:prstGeom>
                  </pic:spPr>
                </pic:pic>
              </a:graphicData>
            </a:graphic>
          </wp:inline>
        </w:drawing>
      </w:r>
    </w:p>
    <w:p w14:paraId="58549FCA" w14:textId="20261D32" w:rsidR="00013FE6" w:rsidRPr="00013FE6" w:rsidRDefault="00943AE5" w:rsidP="008958B9">
      <w:pPr>
        <w:spacing w:line="480" w:lineRule="auto"/>
        <w:jc w:val="right"/>
        <w:rPr>
          <w:lang w:val="es-ES"/>
        </w:rPr>
      </w:pPr>
      <w:r>
        <w:rPr>
          <w:lang w:val="es-ES"/>
        </w:rPr>
        <w:lastRenderedPageBreak/>
        <w:t>Fuente</w:t>
      </w:r>
      <w:r w:rsidR="008958B9">
        <w:rPr>
          <w:lang w:val="es-ES"/>
        </w:rPr>
        <w:t>: Elaboración propia</w:t>
      </w:r>
    </w:p>
    <w:p w14:paraId="50F4F121" w14:textId="01E1D0D5" w:rsidR="002E3EF1" w:rsidRDefault="002E3EF1">
      <w:pPr>
        <w:pStyle w:val="Ttulo2"/>
      </w:pPr>
      <w:r>
        <w:t>Implementación del Sistema en un cultivo de Acelga</w:t>
      </w:r>
    </w:p>
    <w:p w14:paraId="4F153586" w14:textId="0F09B0FC" w:rsidR="002E3EF1" w:rsidRPr="002E3EF1" w:rsidRDefault="005A51E9" w:rsidP="002E3EF1">
      <w:pPr>
        <w:spacing w:line="480" w:lineRule="auto"/>
        <w:jc w:val="both"/>
        <w:rPr>
          <w:lang w:val="es-ES"/>
        </w:rPr>
      </w:pPr>
      <w:r>
        <w:rPr>
          <w:lang w:val="es-ES"/>
        </w:rPr>
        <w:t xml:space="preserve">     </w:t>
      </w:r>
      <w:r w:rsidR="002E3EF1" w:rsidRPr="00617276">
        <w:rPr>
          <w:lang w:val="es-ES"/>
        </w:rPr>
        <w:t>Para las pruebas se implementó el sistema en un cultivo de acelga, el tipo de suelo es Franco Limoso con una densidad aparente de 1.4, este tipo de suelo retiene bien la humedad, y está en una zona bajo arboles por lo cual garantiza un clima templado con altos niveles de humedad ambiental, el sistema de riego a utilizar es el tipo de riego por goteo impulsado por gravedad.</w:t>
      </w:r>
    </w:p>
    <w:p w14:paraId="72F8403A" w14:textId="71F50937" w:rsidR="001A6306" w:rsidRPr="00617276" w:rsidRDefault="001A6306" w:rsidP="00B519AD">
      <w:pPr>
        <w:pStyle w:val="Ttulo1"/>
      </w:pPr>
      <w:r w:rsidRPr="00617276">
        <w:t>Capítulo VI</w:t>
      </w:r>
      <w:r w:rsidR="00013FE6">
        <w:t>I</w:t>
      </w:r>
      <w:r w:rsidR="00515FE8">
        <w:t xml:space="preserve">: </w:t>
      </w:r>
      <w:r w:rsidRPr="00617276">
        <w:t>Pruebas y resultados</w:t>
      </w:r>
    </w:p>
    <w:p w14:paraId="75188B61" w14:textId="6DB2984C" w:rsidR="001A6306" w:rsidRPr="00617276" w:rsidRDefault="005A51E9" w:rsidP="001A6306">
      <w:pPr>
        <w:spacing w:line="480" w:lineRule="auto"/>
        <w:jc w:val="both"/>
        <w:rPr>
          <w:lang w:val="es-ES"/>
        </w:rPr>
      </w:pPr>
      <w:r>
        <w:rPr>
          <w:lang w:val="es-ES"/>
        </w:rPr>
        <w:t xml:space="preserve">     </w:t>
      </w:r>
      <w:r w:rsidR="001A6306" w:rsidRPr="00617276">
        <w:rPr>
          <w:lang w:val="es-ES"/>
        </w:rPr>
        <w:t>Esta información se visualiza en el dashboard en tiempo real sobre su comportamiento. Como primera visualización que muestra en la figura x, tenemos valores que muestran la humedad ambiental, temperatura ambiental, caudal y consumo de agua.</w:t>
      </w:r>
    </w:p>
    <w:p w14:paraId="49A8055E" w14:textId="77777777" w:rsidR="001A6306" w:rsidRPr="00617276" w:rsidRDefault="001A6306" w:rsidP="001A6306">
      <w:pPr>
        <w:spacing w:line="480" w:lineRule="auto"/>
        <w:jc w:val="both"/>
        <w:rPr>
          <w:lang w:val="es-ES"/>
        </w:rPr>
      </w:pPr>
      <w:r w:rsidRPr="00617276">
        <w:rPr>
          <w:noProof/>
          <w:lang w:val="es-ES"/>
        </w:rPr>
        <w:drawing>
          <wp:inline distT="0" distB="0" distL="0" distR="0" wp14:anchorId="62424124" wp14:editId="22C9E848">
            <wp:extent cx="5507676" cy="2515617"/>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07676" cy="2515617"/>
                    </a:xfrm>
                    <a:prstGeom prst="rect">
                      <a:avLst/>
                    </a:prstGeom>
                  </pic:spPr>
                </pic:pic>
              </a:graphicData>
            </a:graphic>
          </wp:inline>
        </w:drawing>
      </w:r>
    </w:p>
    <w:p w14:paraId="4DE2CE2D" w14:textId="77777777" w:rsidR="001A6306" w:rsidRPr="00617276" w:rsidRDefault="001A6306" w:rsidP="001A6306">
      <w:pPr>
        <w:spacing w:line="480" w:lineRule="auto"/>
        <w:jc w:val="both"/>
        <w:rPr>
          <w:lang w:val="es-ES"/>
        </w:rPr>
      </w:pPr>
      <w:r w:rsidRPr="00617276">
        <w:rPr>
          <w:lang w:val="es-ES"/>
        </w:rPr>
        <w:t>Figura x: Sensores de temperatura y humedad ambiental, caudal y consumo de agua.</w:t>
      </w:r>
    </w:p>
    <w:p w14:paraId="110C64D3" w14:textId="52A52C68" w:rsidR="001A6306" w:rsidRPr="00617276" w:rsidRDefault="009A1BB6" w:rsidP="001A6306">
      <w:pPr>
        <w:spacing w:line="480" w:lineRule="auto"/>
        <w:jc w:val="both"/>
        <w:rPr>
          <w:lang w:val="es-ES"/>
        </w:rPr>
      </w:pPr>
      <w:r>
        <w:rPr>
          <w:lang w:val="es-ES"/>
        </w:rPr>
        <w:t xml:space="preserve">     </w:t>
      </w:r>
      <w:r w:rsidR="001A6306" w:rsidRPr="00617276">
        <w:rPr>
          <w:lang w:val="es-ES"/>
        </w:rPr>
        <w:t>Tanto el sensor de caudal y consumo de agua ayuda</w:t>
      </w:r>
      <w:r w:rsidR="001A6306">
        <w:rPr>
          <w:lang w:val="es-ES"/>
        </w:rPr>
        <w:t>n</w:t>
      </w:r>
      <w:r w:rsidR="001A6306" w:rsidRPr="00617276">
        <w:rPr>
          <w:lang w:val="es-ES"/>
        </w:rPr>
        <w:t xml:space="preserve"> </w:t>
      </w:r>
      <w:r w:rsidR="001A6306">
        <w:rPr>
          <w:lang w:val="es-ES"/>
        </w:rPr>
        <w:t xml:space="preserve">a </w:t>
      </w:r>
      <w:r w:rsidR="001A6306" w:rsidRPr="00617276">
        <w:rPr>
          <w:lang w:val="es-ES"/>
        </w:rPr>
        <w:t>verificar la circulación de agua hacia el cultivo como una medida de aceptación de que el riego se está efectuando.</w:t>
      </w:r>
    </w:p>
    <w:p w14:paraId="2384A947" w14:textId="1434C96D" w:rsidR="001A6306" w:rsidRPr="00617276" w:rsidRDefault="009A1BB6" w:rsidP="001A6306">
      <w:pPr>
        <w:spacing w:line="480" w:lineRule="auto"/>
        <w:jc w:val="both"/>
        <w:rPr>
          <w:lang w:val="es-ES"/>
        </w:rPr>
      </w:pPr>
      <w:r>
        <w:rPr>
          <w:lang w:val="es-ES"/>
        </w:rPr>
        <w:t xml:space="preserve">     </w:t>
      </w:r>
      <w:r w:rsidR="001A6306" w:rsidRPr="00617276">
        <w:rPr>
          <w:lang w:val="es-ES"/>
        </w:rPr>
        <w:t>En la figura x me muestra un historial de 45 segundos sobre cómo ha ido cambiando los sensores a largo de este periodo de tiempo.</w:t>
      </w:r>
    </w:p>
    <w:p w14:paraId="335ECC3B" w14:textId="77777777" w:rsidR="001A6306" w:rsidRPr="00617276" w:rsidRDefault="001A6306" w:rsidP="001A6306">
      <w:pPr>
        <w:spacing w:line="480" w:lineRule="auto"/>
        <w:jc w:val="both"/>
        <w:rPr>
          <w:lang w:val="es-ES"/>
        </w:rPr>
      </w:pPr>
      <w:r w:rsidRPr="00617276">
        <w:rPr>
          <w:noProof/>
          <w:lang w:val="es-ES"/>
        </w:rPr>
        <w:lastRenderedPageBreak/>
        <w:drawing>
          <wp:inline distT="0" distB="0" distL="0" distR="0" wp14:anchorId="36E0E2B4" wp14:editId="6C65F758">
            <wp:extent cx="5734050" cy="3819525"/>
            <wp:effectExtent l="0" t="0" r="0"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4050" cy="3819525"/>
                    </a:xfrm>
                    <a:prstGeom prst="rect">
                      <a:avLst/>
                    </a:prstGeom>
                    <a:noFill/>
                    <a:ln>
                      <a:noFill/>
                    </a:ln>
                  </pic:spPr>
                </pic:pic>
              </a:graphicData>
            </a:graphic>
          </wp:inline>
        </w:drawing>
      </w:r>
    </w:p>
    <w:p w14:paraId="56CDB931" w14:textId="77777777" w:rsidR="001A6306" w:rsidRPr="00617276" w:rsidRDefault="001A6306" w:rsidP="001A6306">
      <w:pPr>
        <w:spacing w:line="480" w:lineRule="auto"/>
        <w:jc w:val="both"/>
        <w:rPr>
          <w:lang w:val="es-ES"/>
        </w:rPr>
      </w:pPr>
      <w:r w:rsidRPr="00617276">
        <w:rPr>
          <w:lang w:val="es-ES"/>
        </w:rPr>
        <w:t>Figura x: frecuencia de 45 segundos de actualización de los sensores</w:t>
      </w:r>
    </w:p>
    <w:p w14:paraId="2D466AC3" w14:textId="68AAFB35" w:rsidR="001A6306" w:rsidRPr="00617276" w:rsidRDefault="005A51E9" w:rsidP="001A6306">
      <w:pPr>
        <w:spacing w:line="480" w:lineRule="auto"/>
        <w:jc w:val="both"/>
        <w:rPr>
          <w:lang w:val="es-ES"/>
        </w:rPr>
      </w:pPr>
      <w:r>
        <w:rPr>
          <w:lang w:val="es-ES"/>
        </w:rPr>
        <w:t xml:space="preserve">     </w:t>
      </w:r>
      <w:r w:rsidR="001A6306" w:rsidRPr="00617276">
        <w:rPr>
          <w:lang w:val="es-ES"/>
        </w:rPr>
        <w:t xml:space="preserve">Adicional a esto, </w:t>
      </w:r>
      <w:r w:rsidR="001A6306">
        <w:rPr>
          <w:lang w:val="es-ES"/>
        </w:rPr>
        <w:t>se puede</w:t>
      </w:r>
      <w:r w:rsidR="001A6306" w:rsidRPr="00617276">
        <w:rPr>
          <w:lang w:val="es-ES"/>
        </w:rPr>
        <w:t xml:space="preserve"> visualizar el estado de los sensores de humedad de suelo</w:t>
      </w:r>
      <w:r w:rsidR="001A6306">
        <w:rPr>
          <w:lang w:val="es-ES"/>
        </w:rPr>
        <w:t>.</w:t>
      </w:r>
      <w:r w:rsidR="001A6306" w:rsidRPr="00617276">
        <w:rPr>
          <w:lang w:val="es-ES"/>
        </w:rPr>
        <w:t xml:space="preserve"> </w:t>
      </w:r>
      <w:r w:rsidR="001A6306">
        <w:rPr>
          <w:lang w:val="es-ES"/>
        </w:rPr>
        <w:t>L</w:t>
      </w:r>
      <w:r w:rsidR="001A6306" w:rsidRPr="00617276">
        <w:rPr>
          <w:lang w:val="es-ES"/>
        </w:rPr>
        <w:t xml:space="preserve">a figura x muestra </w:t>
      </w:r>
      <w:r w:rsidR="001A6306">
        <w:rPr>
          <w:lang w:val="es-ES"/>
        </w:rPr>
        <w:t>la</w:t>
      </w:r>
      <w:r w:rsidR="001A6306" w:rsidRPr="00617276">
        <w:rPr>
          <w:lang w:val="es-ES"/>
        </w:rPr>
        <w:t xml:space="preserve"> información de los 4 sensores que se ha</w:t>
      </w:r>
      <w:r w:rsidR="001A6306">
        <w:rPr>
          <w:lang w:val="es-ES"/>
        </w:rPr>
        <w:t>n</w:t>
      </w:r>
      <w:r w:rsidR="001A6306" w:rsidRPr="00617276">
        <w:rPr>
          <w:lang w:val="es-ES"/>
        </w:rPr>
        <w:t xml:space="preserve"> implementado en el cultivo.</w:t>
      </w:r>
    </w:p>
    <w:p w14:paraId="017A8C24" w14:textId="77777777" w:rsidR="001A6306" w:rsidRPr="00617276" w:rsidRDefault="001A6306" w:rsidP="001A6306">
      <w:pPr>
        <w:spacing w:line="480" w:lineRule="auto"/>
        <w:jc w:val="center"/>
        <w:rPr>
          <w:lang w:val="es-ES"/>
        </w:rPr>
      </w:pPr>
      <w:r w:rsidRPr="00617276">
        <w:rPr>
          <w:noProof/>
          <w:lang w:val="es-ES"/>
        </w:rPr>
        <w:drawing>
          <wp:inline distT="0" distB="0" distL="0" distR="0" wp14:anchorId="1ECED0A6" wp14:editId="7F273682">
            <wp:extent cx="3897300" cy="2582319"/>
            <wp:effectExtent l="0" t="0" r="8255" b="889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97300" cy="2582319"/>
                    </a:xfrm>
                    <a:prstGeom prst="rect">
                      <a:avLst/>
                    </a:prstGeom>
                  </pic:spPr>
                </pic:pic>
              </a:graphicData>
            </a:graphic>
          </wp:inline>
        </w:drawing>
      </w:r>
    </w:p>
    <w:p w14:paraId="555EF7A0" w14:textId="77777777" w:rsidR="001A6306" w:rsidRPr="00617276" w:rsidRDefault="001A6306" w:rsidP="001A6306">
      <w:pPr>
        <w:spacing w:line="480" w:lineRule="auto"/>
        <w:jc w:val="both"/>
        <w:rPr>
          <w:lang w:val="es-ES"/>
        </w:rPr>
      </w:pPr>
      <w:r w:rsidRPr="00617276">
        <w:rPr>
          <w:lang w:val="es-ES"/>
        </w:rPr>
        <w:t>Figura x: Sensores de humedad de suelo.</w:t>
      </w:r>
    </w:p>
    <w:p w14:paraId="374E97F5" w14:textId="6E52184B" w:rsidR="001A6306" w:rsidRPr="00617276" w:rsidRDefault="005A51E9" w:rsidP="001A6306">
      <w:pPr>
        <w:spacing w:line="480" w:lineRule="auto"/>
        <w:jc w:val="both"/>
        <w:rPr>
          <w:lang w:val="es-ES"/>
        </w:rPr>
      </w:pPr>
      <w:r>
        <w:rPr>
          <w:lang w:val="es-ES"/>
        </w:rPr>
        <w:t xml:space="preserve">     </w:t>
      </w:r>
      <w:r w:rsidR="001A6306" w:rsidRPr="00617276">
        <w:rPr>
          <w:lang w:val="es-ES"/>
        </w:rPr>
        <w:t xml:space="preserve">Así como los sensores ambientales, </w:t>
      </w:r>
      <w:r w:rsidR="001A6306">
        <w:rPr>
          <w:lang w:val="es-ES"/>
        </w:rPr>
        <w:t>se</w:t>
      </w:r>
      <w:r w:rsidR="001A6306" w:rsidRPr="00617276">
        <w:rPr>
          <w:lang w:val="es-ES"/>
        </w:rPr>
        <w:t xml:space="preserve"> muestra un historial de 45</w:t>
      </w:r>
      <w:r w:rsidR="001A6306">
        <w:rPr>
          <w:lang w:val="es-ES"/>
        </w:rPr>
        <w:t xml:space="preserve"> segundos</w:t>
      </w:r>
      <w:r w:rsidR="001A6306" w:rsidRPr="00617276">
        <w:rPr>
          <w:lang w:val="es-ES"/>
        </w:rPr>
        <w:t xml:space="preserve"> en la figura x.</w:t>
      </w:r>
    </w:p>
    <w:p w14:paraId="5D286759" w14:textId="77777777" w:rsidR="001A6306" w:rsidRPr="00617276" w:rsidRDefault="001A6306" w:rsidP="001A6306">
      <w:pPr>
        <w:spacing w:line="480" w:lineRule="auto"/>
        <w:jc w:val="both"/>
        <w:rPr>
          <w:lang w:val="es-ES"/>
        </w:rPr>
      </w:pPr>
    </w:p>
    <w:p w14:paraId="721196E6" w14:textId="77777777" w:rsidR="001A6306" w:rsidRPr="00617276" w:rsidRDefault="001A6306" w:rsidP="001A6306">
      <w:pPr>
        <w:spacing w:line="480" w:lineRule="auto"/>
        <w:jc w:val="center"/>
        <w:rPr>
          <w:lang w:val="es-ES"/>
        </w:rPr>
      </w:pPr>
      <w:r w:rsidRPr="00617276">
        <w:rPr>
          <w:noProof/>
          <w:lang w:val="es-ES"/>
        </w:rPr>
        <w:drawing>
          <wp:inline distT="0" distB="0" distL="0" distR="0" wp14:anchorId="1E632100" wp14:editId="5BF5B592">
            <wp:extent cx="5734050" cy="381952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4050" cy="3819525"/>
                    </a:xfrm>
                    <a:prstGeom prst="rect">
                      <a:avLst/>
                    </a:prstGeom>
                    <a:noFill/>
                    <a:ln>
                      <a:noFill/>
                    </a:ln>
                  </pic:spPr>
                </pic:pic>
              </a:graphicData>
            </a:graphic>
          </wp:inline>
        </w:drawing>
      </w:r>
    </w:p>
    <w:p w14:paraId="27D6E008" w14:textId="77777777" w:rsidR="001A6306" w:rsidRPr="00617276" w:rsidRDefault="001A6306" w:rsidP="001A6306">
      <w:pPr>
        <w:spacing w:line="480" w:lineRule="auto"/>
        <w:jc w:val="both"/>
        <w:rPr>
          <w:lang w:val="es-ES"/>
        </w:rPr>
      </w:pPr>
      <w:r w:rsidRPr="00617276">
        <w:rPr>
          <w:lang w:val="es-ES"/>
        </w:rPr>
        <w:t>Figura x: frecuencia de 45 segundos de actualización de los sensores</w:t>
      </w:r>
    </w:p>
    <w:p w14:paraId="795D4ABA" w14:textId="48FD05D1" w:rsidR="001A6306" w:rsidRPr="00617276" w:rsidRDefault="005A51E9" w:rsidP="001A6306">
      <w:pPr>
        <w:spacing w:line="480" w:lineRule="auto"/>
        <w:jc w:val="both"/>
        <w:rPr>
          <w:lang w:val="es-ES"/>
        </w:rPr>
      </w:pPr>
      <w:r>
        <w:rPr>
          <w:lang w:val="es-ES"/>
        </w:rPr>
        <w:t xml:space="preserve">     </w:t>
      </w:r>
      <w:r w:rsidR="001A6306" w:rsidRPr="00617276">
        <w:rPr>
          <w:lang w:val="es-ES"/>
        </w:rPr>
        <w:t xml:space="preserve">Como se muestra en la figura x, la temperatura ambiental siempre estaba entre </w:t>
      </w:r>
      <w:r w:rsidR="001A6306">
        <w:rPr>
          <w:lang w:val="es-ES"/>
        </w:rPr>
        <w:t>20 - 23</w:t>
      </w:r>
      <w:r w:rsidR="001A6306" w:rsidRPr="00617276">
        <w:rPr>
          <w:lang w:val="es-ES"/>
        </w:rPr>
        <w:t xml:space="preserve"> grados centígrados como promedio general durante </w:t>
      </w:r>
      <w:r w:rsidR="001A6306">
        <w:rPr>
          <w:lang w:val="es-ES"/>
        </w:rPr>
        <w:t>los</w:t>
      </w:r>
      <w:r w:rsidR="001A6306" w:rsidRPr="00617276">
        <w:rPr>
          <w:lang w:val="es-ES"/>
        </w:rPr>
        <w:t xml:space="preserve"> día</w:t>
      </w:r>
      <w:r w:rsidR="001A6306">
        <w:rPr>
          <w:lang w:val="es-ES"/>
        </w:rPr>
        <w:t>s del mes de diciembre.</w:t>
      </w:r>
    </w:p>
    <w:p w14:paraId="0B08A7C7" w14:textId="77777777" w:rsidR="001A6306" w:rsidRPr="00617276" w:rsidRDefault="001A6306" w:rsidP="001A6306">
      <w:pPr>
        <w:spacing w:line="480" w:lineRule="auto"/>
        <w:jc w:val="both"/>
        <w:rPr>
          <w:lang w:val="es-ES"/>
        </w:rPr>
      </w:pPr>
      <w:r w:rsidRPr="00617276">
        <w:rPr>
          <w:noProof/>
          <w:lang w:val="es-ES"/>
        </w:rPr>
        <w:lastRenderedPageBreak/>
        <w:drawing>
          <wp:inline distT="0" distB="0" distL="0" distR="0" wp14:anchorId="7C438132" wp14:editId="44C04F3A">
            <wp:extent cx="5734050" cy="3819525"/>
            <wp:effectExtent l="0" t="0" r="0" b="952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4050" cy="3819525"/>
                    </a:xfrm>
                    <a:prstGeom prst="rect">
                      <a:avLst/>
                    </a:prstGeom>
                    <a:noFill/>
                    <a:ln>
                      <a:noFill/>
                    </a:ln>
                  </pic:spPr>
                </pic:pic>
              </a:graphicData>
            </a:graphic>
          </wp:inline>
        </w:drawing>
      </w:r>
    </w:p>
    <w:p w14:paraId="6619277A" w14:textId="442731B5" w:rsidR="001A6306" w:rsidRPr="00617276" w:rsidRDefault="009A1BB6" w:rsidP="001A6306">
      <w:pPr>
        <w:spacing w:line="480" w:lineRule="auto"/>
        <w:jc w:val="both"/>
        <w:rPr>
          <w:lang w:val="es-ES"/>
        </w:rPr>
      </w:pPr>
      <w:r>
        <w:rPr>
          <w:lang w:val="es-ES"/>
        </w:rPr>
        <w:t xml:space="preserve">     </w:t>
      </w:r>
      <w:r w:rsidR="001A6306" w:rsidRPr="00617276">
        <w:rPr>
          <w:lang w:val="es-ES"/>
        </w:rPr>
        <w:t xml:space="preserve">También vemos que la humedad ambiental durante el día </w:t>
      </w:r>
      <w:r w:rsidR="001A6306">
        <w:rPr>
          <w:lang w:val="es-ES"/>
        </w:rPr>
        <w:t xml:space="preserve">oscila entre </w:t>
      </w:r>
      <w:r w:rsidR="001A6306" w:rsidRPr="00617276">
        <w:rPr>
          <w:lang w:val="es-ES"/>
        </w:rPr>
        <w:t>80 – 100 % de humedad, por lo cual en un cultivo de acelga siempre está en condiciones adecuadas para su crecimiento. En la figura x muestra el mes de diciembre su comportamiento.</w:t>
      </w:r>
    </w:p>
    <w:p w14:paraId="6E0C5746" w14:textId="77777777" w:rsidR="001A6306" w:rsidRDefault="001A6306" w:rsidP="001A6306">
      <w:pPr>
        <w:spacing w:line="480" w:lineRule="auto"/>
        <w:jc w:val="both"/>
        <w:rPr>
          <w:lang w:val="es-ES"/>
        </w:rPr>
      </w:pPr>
      <w:r w:rsidRPr="00617276">
        <w:rPr>
          <w:noProof/>
          <w:lang w:val="es-ES"/>
        </w:rPr>
        <w:lastRenderedPageBreak/>
        <w:drawing>
          <wp:inline distT="0" distB="0" distL="0" distR="0" wp14:anchorId="20AC4BD9" wp14:editId="39602317">
            <wp:extent cx="5734050" cy="3819525"/>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4050" cy="3819525"/>
                    </a:xfrm>
                    <a:prstGeom prst="rect">
                      <a:avLst/>
                    </a:prstGeom>
                    <a:noFill/>
                    <a:ln>
                      <a:noFill/>
                    </a:ln>
                  </pic:spPr>
                </pic:pic>
              </a:graphicData>
            </a:graphic>
          </wp:inline>
        </w:drawing>
      </w:r>
    </w:p>
    <w:p w14:paraId="6A7CFE1B" w14:textId="0DB73C15" w:rsidR="001A6306" w:rsidRPr="00617276" w:rsidRDefault="001A6306" w:rsidP="001A6306">
      <w:pPr>
        <w:spacing w:line="480" w:lineRule="auto"/>
        <w:jc w:val="both"/>
        <w:rPr>
          <w:lang w:val="es-ES"/>
        </w:rPr>
      </w:pPr>
      <w:r>
        <w:rPr>
          <w:lang w:val="es-ES"/>
        </w:rPr>
        <w:t xml:space="preserve">     La información también es visualizada en el teléfono móvil como se muestra en la figura xMovil, gracias al protocolo </w:t>
      </w:r>
      <w:r w:rsidR="00FD3CE6">
        <w:rPr>
          <w:lang w:val="es-ES"/>
        </w:rPr>
        <w:t>MQTT</w:t>
      </w:r>
      <w:r>
        <w:rPr>
          <w:lang w:val="es-ES"/>
        </w:rPr>
        <w:t xml:space="preserve"> los datos se presentan en tiempo real al igual que en la página web.</w:t>
      </w:r>
    </w:p>
    <w:p w14:paraId="582D3E61" w14:textId="77777777" w:rsidR="001A6306" w:rsidRPr="00617276" w:rsidRDefault="001A6306" w:rsidP="001A6306">
      <w:pPr>
        <w:spacing w:line="480" w:lineRule="auto"/>
        <w:jc w:val="both"/>
        <w:rPr>
          <w:lang w:val="es-ES"/>
        </w:rPr>
      </w:pPr>
      <w:r>
        <w:rPr>
          <w:lang w:val="es-ES"/>
        </w:rPr>
        <w:t xml:space="preserve">     </w:t>
      </w:r>
      <w:r w:rsidRPr="00617276">
        <w:rPr>
          <w:lang w:val="es-ES"/>
        </w:rPr>
        <w:t xml:space="preserve">Durante el transcurso del mes de diciembre, </w:t>
      </w:r>
      <w:r>
        <w:rPr>
          <w:lang w:val="es-ES"/>
        </w:rPr>
        <w:t>este fue</w:t>
      </w:r>
      <w:r w:rsidRPr="00617276">
        <w:rPr>
          <w:lang w:val="es-ES"/>
        </w:rPr>
        <w:t xml:space="preserve"> de muchas lluvias y también de un calor</w:t>
      </w:r>
      <w:r>
        <w:rPr>
          <w:lang w:val="es-ES"/>
        </w:rPr>
        <w:t xml:space="preserve"> </w:t>
      </w:r>
      <w:r w:rsidRPr="00617276">
        <w:rPr>
          <w:lang w:val="es-ES"/>
        </w:rPr>
        <w:t xml:space="preserve">concentrado durante el día. Como el tipo de suelo </w:t>
      </w:r>
      <w:r>
        <w:rPr>
          <w:lang w:val="es-ES"/>
        </w:rPr>
        <w:t>retiene el agua,</w:t>
      </w:r>
      <w:r w:rsidRPr="00617276">
        <w:rPr>
          <w:lang w:val="es-ES"/>
        </w:rPr>
        <w:t xml:space="preserve"> no había muchas bajas de humedad, </w:t>
      </w:r>
      <w:r>
        <w:rPr>
          <w:lang w:val="es-ES"/>
        </w:rPr>
        <w:t xml:space="preserve">por lo tanto, no </w:t>
      </w:r>
      <w:r w:rsidRPr="00617276">
        <w:rPr>
          <w:lang w:val="es-ES"/>
        </w:rPr>
        <w:t>llega</w:t>
      </w:r>
      <w:r>
        <w:rPr>
          <w:lang w:val="es-ES"/>
        </w:rPr>
        <w:t>ba</w:t>
      </w:r>
      <w:r w:rsidRPr="00617276">
        <w:rPr>
          <w:lang w:val="es-ES"/>
        </w:rPr>
        <w:t xml:space="preserve"> a estar en el conjunto difuso seco, se encontraba dentro de un rango de 150 – 900</w:t>
      </w:r>
      <w:r>
        <w:rPr>
          <w:lang w:val="es-ES"/>
        </w:rPr>
        <w:t xml:space="preserve"> puntos</w:t>
      </w:r>
      <w:r w:rsidRPr="00617276">
        <w:rPr>
          <w:lang w:val="es-ES"/>
        </w:rPr>
        <w:t xml:space="preserve">. En la figura x muestra a que niveles se encontraba la humedad promedio </w:t>
      </w:r>
      <w:r>
        <w:rPr>
          <w:lang w:val="es-ES"/>
        </w:rPr>
        <w:t>de los días del mes de diciembre</w:t>
      </w:r>
      <w:r w:rsidRPr="00617276">
        <w:rPr>
          <w:lang w:val="es-ES"/>
        </w:rPr>
        <w:t>.</w:t>
      </w:r>
    </w:p>
    <w:p w14:paraId="5ABEF0A5" w14:textId="77777777" w:rsidR="001A6306" w:rsidRPr="00617276" w:rsidRDefault="001A6306" w:rsidP="001A6306">
      <w:pPr>
        <w:spacing w:line="480" w:lineRule="auto"/>
        <w:jc w:val="both"/>
        <w:rPr>
          <w:lang w:val="es-ES"/>
        </w:rPr>
      </w:pPr>
      <w:r w:rsidRPr="00617276">
        <w:rPr>
          <w:noProof/>
          <w:lang w:val="es-ES"/>
        </w:rPr>
        <w:lastRenderedPageBreak/>
        <w:drawing>
          <wp:inline distT="0" distB="0" distL="0" distR="0" wp14:anchorId="03C61D7C" wp14:editId="6265BEDD">
            <wp:extent cx="5734050" cy="3819525"/>
            <wp:effectExtent l="0" t="0" r="0"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4050" cy="3819525"/>
                    </a:xfrm>
                    <a:prstGeom prst="rect">
                      <a:avLst/>
                    </a:prstGeom>
                    <a:noFill/>
                    <a:ln>
                      <a:noFill/>
                    </a:ln>
                  </pic:spPr>
                </pic:pic>
              </a:graphicData>
            </a:graphic>
          </wp:inline>
        </w:drawing>
      </w:r>
    </w:p>
    <w:p w14:paraId="6A22C8E0" w14:textId="77777777" w:rsidR="001A6306" w:rsidRPr="00617276" w:rsidRDefault="001A6306" w:rsidP="001A6306">
      <w:pPr>
        <w:spacing w:line="480" w:lineRule="auto"/>
        <w:jc w:val="both"/>
        <w:rPr>
          <w:lang w:val="es-ES"/>
        </w:rPr>
      </w:pPr>
      <w:r>
        <w:rPr>
          <w:lang w:val="es-ES"/>
        </w:rPr>
        <w:t xml:space="preserve">     </w:t>
      </w:r>
      <w:r w:rsidRPr="00617276">
        <w:rPr>
          <w:lang w:val="es-ES"/>
        </w:rPr>
        <w:t xml:space="preserve">A partir de la humedad del suelo, humedad y temperatura ambientales se ha conseguido un riego promedio durante el mes de diciembre en un rango </w:t>
      </w:r>
      <w:r>
        <w:rPr>
          <w:lang w:val="es-ES"/>
        </w:rPr>
        <w:t>de los días</w:t>
      </w:r>
      <w:r w:rsidRPr="00617276">
        <w:rPr>
          <w:lang w:val="es-ES"/>
        </w:rPr>
        <w:t xml:space="preserve"> de 0 – 13 minutos. En la siguiente figura x muestra el comportamiento del riego.</w:t>
      </w:r>
    </w:p>
    <w:p w14:paraId="53811888" w14:textId="77777777" w:rsidR="001A6306" w:rsidRPr="00617276" w:rsidRDefault="001A6306" w:rsidP="001A6306">
      <w:pPr>
        <w:spacing w:line="480" w:lineRule="auto"/>
        <w:jc w:val="both"/>
        <w:rPr>
          <w:lang w:val="es-ES"/>
        </w:rPr>
      </w:pPr>
      <w:r w:rsidRPr="00617276">
        <w:rPr>
          <w:noProof/>
          <w:lang w:val="es-ES"/>
        </w:rPr>
        <w:lastRenderedPageBreak/>
        <w:drawing>
          <wp:inline distT="0" distB="0" distL="0" distR="0" wp14:anchorId="7458138D" wp14:editId="71F2FE4F">
            <wp:extent cx="5734050" cy="381952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4050" cy="3819525"/>
                    </a:xfrm>
                    <a:prstGeom prst="rect">
                      <a:avLst/>
                    </a:prstGeom>
                    <a:noFill/>
                    <a:ln>
                      <a:noFill/>
                    </a:ln>
                  </pic:spPr>
                </pic:pic>
              </a:graphicData>
            </a:graphic>
          </wp:inline>
        </w:drawing>
      </w:r>
    </w:p>
    <w:p w14:paraId="1A970D79" w14:textId="6D06A6BA" w:rsidR="001A6306" w:rsidRDefault="009F61E7" w:rsidP="001A6306">
      <w:pPr>
        <w:spacing w:line="480" w:lineRule="auto"/>
        <w:jc w:val="both"/>
        <w:rPr>
          <w:lang w:val="es-ES"/>
        </w:rPr>
      </w:pPr>
      <w:r>
        <w:rPr>
          <w:lang w:val="es-ES"/>
        </w:rPr>
        <w:t xml:space="preserve">     </w:t>
      </w:r>
      <w:r w:rsidR="001A6306">
        <w:rPr>
          <w:lang w:val="es-ES"/>
        </w:rPr>
        <w:t>Al seleccionar un día en particular, mediante la aplicación de la lógica difusa de 3 variables</w:t>
      </w:r>
      <w:r w:rsidR="001A6306" w:rsidRPr="00617276">
        <w:rPr>
          <w:lang w:val="es-ES"/>
        </w:rPr>
        <w:t>, el 14 de diciembre ha regado en los 3 horarios</w:t>
      </w:r>
      <w:r w:rsidR="001A6306">
        <w:rPr>
          <w:lang w:val="es-ES"/>
        </w:rPr>
        <w:t xml:space="preserve"> definidos</w:t>
      </w:r>
      <w:r w:rsidR="001A6306" w:rsidRPr="00617276">
        <w:rPr>
          <w:lang w:val="es-ES"/>
        </w:rPr>
        <w:t>, a la hora 8:00</w:t>
      </w:r>
      <w:r w:rsidR="001A6306">
        <w:rPr>
          <w:lang w:val="es-ES"/>
        </w:rPr>
        <w:t>, 12:00 y 17:00</w:t>
      </w:r>
      <w:r w:rsidR="001A6306" w:rsidRPr="00617276">
        <w:rPr>
          <w:lang w:val="es-ES"/>
        </w:rPr>
        <w:t>.</w:t>
      </w:r>
    </w:p>
    <w:p w14:paraId="2FEC9C4C" w14:textId="77777777" w:rsidR="001A6306" w:rsidRPr="00617276" w:rsidRDefault="001A6306" w:rsidP="001A6306">
      <w:pPr>
        <w:spacing w:line="480" w:lineRule="auto"/>
        <w:jc w:val="both"/>
        <w:rPr>
          <w:lang w:val="es-ES"/>
        </w:rPr>
      </w:pPr>
      <w:r>
        <w:rPr>
          <w:lang w:val="es-ES"/>
        </w:rPr>
        <w:t>8:00</w:t>
      </w:r>
    </w:p>
    <w:p w14:paraId="2334D213" w14:textId="7B683492" w:rsidR="001A6306" w:rsidRPr="00617276" w:rsidRDefault="009F61E7" w:rsidP="001A6306">
      <w:pPr>
        <w:spacing w:line="480" w:lineRule="auto"/>
        <w:jc w:val="both"/>
        <w:rPr>
          <w:lang w:val="es-ES"/>
        </w:rPr>
      </w:pPr>
      <w:r>
        <w:rPr>
          <w:lang w:val="es-ES"/>
        </w:rPr>
        <w:t xml:space="preserve">     </w:t>
      </w:r>
      <w:r w:rsidR="001A6306" w:rsidRPr="00617276">
        <w:rPr>
          <w:lang w:val="es-ES"/>
        </w:rPr>
        <w:t xml:space="preserve">Según los sensores recolectados </w:t>
      </w:r>
      <w:r w:rsidR="001A6306">
        <w:rPr>
          <w:lang w:val="es-ES"/>
        </w:rPr>
        <w:t>se indica</w:t>
      </w:r>
      <w:r w:rsidR="001A6306" w:rsidRPr="00617276">
        <w:rPr>
          <w:lang w:val="es-ES"/>
        </w:rPr>
        <w:t xml:space="preserve"> en la figura x.</w:t>
      </w:r>
    </w:p>
    <w:p w14:paraId="3C6BDACD" w14:textId="77777777" w:rsidR="001A6306" w:rsidRPr="00617276" w:rsidRDefault="001A6306" w:rsidP="001A6306">
      <w:pPr>
        <w:spacing w:line="480" w:lineRule="auto"/>
        <w:jc w:val="both"/>
        <w:rPr>
          <w:lang w:val="es-ES"/>
        </w:rPr>
      </w:pPr>
      <w:r w:rsidRPr="00617276">
        <w:rPr>
          <w:noProof/>
          <w:lang w:val="es-ES"/>
        </w:rPr>
        <w:lastRenderedPageBreak/>
        <w:drawing>
          <wp:inline distT="0" distB="0" distL="0" distR="0" wp14:anchorId="121300BB" wp14:editId="7E0FCC4A">
            <wp:extent cx="5731510" cy="3709670"/>
            <wp:effectExtent l="0" t="0" r="2540" b="508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3709670"/>
                    </a:xfrm>
                    <a:prstGeom prst="rect">
                      <a:avLst/>
                    </a:prstGeom>
                  </pic:spPr>
                </pic:pic>
              </a:graphicData>
            </a:graphic>
          </wp:inline>
        </w:drawing>
      </w:r>
    </w:p>
    <w:p w14:paraId="10B5B148" w14:textId="77777777" w:rsidR="001A6306" w:rsidRPr="00617276" w:rsidRDefault="001A6306" w:rsidP="001A6306">
      <w:pPr>
        <w:spacing w:line="480" w:lineRule="auto"/>
        <w:jc w:val="both"/>
        <w:rPr>
          <w:lang w:val="es-ES"/>
        </w:rPr>
      </w:pPr>
      <w:r w:rsidRPr="00617276">
        <w:rPr>
          <w:lang w:val="es-ES"/>
        </w:rPr>
        <w:t>Figura x: historial de riego del 14 de diciembre</w:t>
      </w:r>
      <w:r>
        <w:rPr>
          <w:lang w:val="es-ES"/>
        </w:rPr>
        <w:t>,</w:t>
      </w:r>
      <w:r w:rsidRPr="00617276">
        <w:rPr>
          <w:lang w:val="es-ES"/>
        </w:rPr>
        <w:t xml:space="preserve"> hora 8:00</w:t>
      </w:r>
    </w:p>
    <w:p w14:paraId="255EE396" w14:textId="69EFFE8A" w:rsidR="001A6306" w:rsidRPr="00617276" w:rsidRDefault="009F61E7" w:rsidP="001A6306">
      <w:pPr>
        <w:spacing w:line="480" w:lineRule="auto"/>
        <w:jc w:val="both"/>
        <w:rPr>
          <w:lang w:val="es-ES"/>
        </w:rPr>
      </w:pPr>
      <w:r>
        <w:rPr>
          <w:lang w:val="es-ES"/>
        </w:rPr>
        <w:t xml:space="preserve">     </w:t>
      </w:r>
      <w:r w:rsidR="001A6306" w:rsidRPr="00617276">
        <w:rPr>
          <w:lang w:val="es-ES"/>
        </w:rPr>
        <w:t>Con una temperatura de 21.29 grados centígrados</w:t>
      </w:r>
      <w:r w:rsidR="001A6306">
        <w:rPr>
          <w:lang w:val="es-ES"/>
        </w:rPr>
        <w:t xml:space="preserve"> y una</w:t>
      </w:r>
      <w:r w:rsidR="001A6306" w:rsidRPr="00617276">
        <w:rPr>
          <w:lang w:val="es-ES"/>
        </w:rPr>
        <w:t xml:space="preserve"> humedad ambiental de 84,58</w:t>
      </w:r>
    </w:p>
    <w:p w14:paraId="444DAF75" w14:textId="77777777" w:rsidR="001A6306" w:rsidRPr="00617276" w:rsidRDefault="001A6306" w:rsidP="001A6306">
      <w:pPr>
        <w:pStyle w:val="Prrafodelista"/>
        <w:numPr>
          <w:ilvl w:val="0"/>
          <w:numId w:val="24"/>
        </w:numPr>
        <w:spacing w:line="480" w:lineRule="auto"/>
        <w:jc w:val="both"/>
        <w:rPr>
          <w:lang w:val="es-ES"/>
        </w:rPr>
      </w:pPr>
      <w:r w:rsidRPr="00617276">
        <w:rPr>
          <w:lang w:val="es-ES"/>
        </w:rPr>
        <w:t>Código de sensor 1: Con un valor de 450.97, ha indicado que se debe regar 1.95 minutos.</w:t>
      </w:r>
    </w:p>
    <w:p w14:paraId="7350FDA8" w14:textId="77777777" w:rsidR="001A6306" w:rsidRPr="00617276" w:rsidRDefault="001A6306" w:rsidP="001A6306">
      <w:pPr>
        <w:pStyle w:val="Prrafodelista"/>
        <w:numPr>
          <w:ilvl w:val="0"/>
          <w:numId w:val="24"/>
        </w:numPr>
        <w:spacing w:line="480" w:lineRule="auto"/>
        <w:jc w:val="both"/>
        <w:rPr>
          <w:lang w:val="es-ES"/>
        </w:rPr>
      </w:pPr>
      <w:r w:rsidRPr="00617276">
        <w:rPr>
          <w:lang w:val="es-ES"/>
        </w:rPr>
        <w:t>Código de sensor 2: Con un valor de 448.05, debe regar 2.00 minutos.</w:t>
      </w:r>
    </w:p>
    <w:p w14:paraId="0520144A" w14:textId="77777777" w:rsidR="001A6306" w:rsidRPr="00617276" w:rsidRDefault="001A6306" w:rsidP="001A6306">
      <w:pPr>
        <w:pStyle w:val="Prrafodelista"/>
        <w:numPr>
          <w:ilvl w:val="0"/>
          <w:numId w:val="24"/>
        </w:numPr>
        <w:spacing w:line="480" w:lineRule="auto"/>
        <w:jc w:val="both"/>
        <w:rPr>
          <w:lang w:val="es-ES"/>
        </w:rPr>
      </w:pPr>
      <w:r w:rsidRPr="00617276">
        <w:rPr>
          <w:lang w:val="es-ES"/>
        </w:rPr>
        <w:t>Código de sensor 3: Dispone de un valor de 462.20, por lo cual va a regar 1.37 minutos.</w:t>
      </w:r>
    </w:p>
    <w:p w14:paraId="3AB710E8" w14:textId="77777777" w:rsidR="001A6306" w:rsidRPr="00617276" w:rsidRDefault="001A6306" w:rsidP="001A6306">
      <w:pPr>
        <w:pStyle w:val="Prrafodelista"/>
        <w:numPr>
          <w:ilvl w:val="0"/>
          <w:numId w:val="24"/>
        </w:numPr>
        <w:spacing w:line="480" w:lineRule="auto"/>
        <w:jc w:val="both"/>
        <w:rPr>
          <w:lang w:val="es-ES"/>
        </w:rPr>
      </w:pPr>
      <w:r w:rsidRPr="00617276">
        <w:rPr>
          <w:lang w:val="es-ES"/>
        </w:rPr>
        <w:t>Código de sensor 4: Su valor es de 457.22, esta decide regar 1.62 minutos.</w:t>
      </w:r>
    </w:p>
    <w:p w14:paraId="1C106CB3" w14:textId="3F87EFC3" w:rsidR="001A6306" w:rsidRPr="00617276" w:rsidRDefault="009F61E7" w:rsidP="001A6306">
      <w:pPr>
        <w:spacing w:line="480" w:lineRule="auto"/>
        <w:jc w:val="both"/>
        <w:rPr>
          <w:lang w:val="es-ES"/>
        </w:rPr>
      </w:pPr>
      <w:r>
        <w:rPr>
          <w:lang w:val="es-ES"/>
        </w:rPr>
        <w:t xml:space="preserve">     </w:t>
      </w:r>
      <w:r w:rsidR="001A6306" w:rsidRPr="00617276">
        <w:rPr>
          <w:lang w:val="es-ES"/>
        </w:rPr>
        <w:t>Entonces si tomamos los valores de</w:t>
      </w:r>
      <w:r w:rsidR="001A6306">
        <w:rPr>
          <w:lang w:val="es-ES"/>
        </w:rPr>
        <w:t xml:space="preserve"> los</w:t>
      </w:r>
      <w:r w:rsidR="001A6306" w:rsidRPr="00617276">
        <w:rPr>
          <w:lang w:val="es-ES"/>
        </w:rPr>
        <w:t xml:space="preserve"> sensor</w:t>
      </w:r>
      <w:r w:rsidR="001A6306">
        <w:rPr>
          <w:lang w:val="es-ES"/>
        </w:rPr>
        <w:t>es</w:t>
      </w:r>
      <w:r w:rsidR="001A6306" w:rsidRPr="00617276">
        <w:rPr>
          <w:lang w:val="es-ES"/>
        </w:rPr>
        <w:t xml:space="preserve"> de humedad 1, 2, 3 y 4, el código de sensor 5 me muestra el valor que va a usar el sistema para habilitar el riego, en este caso sería </w:t>
      </w:r>
      <w:r w:rsidR="001A6306">
        <w:rPr>
          <w:lang w:val="es-ES"/>
        </w:rPr>
        <w:t>su</w:t>
      </w:r>
      <w:r w:rsidR="001A6306" w:rsidRPr="00617276">
        <w:rPr>
          <w:lang w:val="es-ES"/>
        </w:rPr>
        <w:t xml:space="preserve"> valor de humedad es </w:t>
      </w:r>
      <w:r w:rsidR="001A6306">
        <w:rPr>
          <w:lang w:val="es-ES"/>
        </w:rPr>
        <w:t xml:space="preserve">de </w:t>
      </w:r>
      <w:r w:rsidR="001A6306" w:rsidRPr="00617276">
        <w:rPr>
          <w:lang w:val="es-ES"/>
        </w:rPr>
        <w:t>454.61 y el tiempo de riego es de 1.76 minutos</w:t>
      </w:r>
    </w:p>
    <w:p w14:paraId="3D26CF64" w14:textId="5C4D2446" w:rsidR="001A6306" w:rsidRPr="00617276" w:rsidRDefault="009F61E7" w:rsidP="001A6306">
      <w:pPr>
        <w:spacing w:line="480" w:lineRule="auto"/>
        <w:jc w:val="both"/>
        <w:rPr>
          <w:lang w:val="es-ES"/>
        </w:rPr>
      </w:pPr>
      <w:r>
        <w:rPr>
          <w:lang w:val="es-ES"/>
        </w:rPr>
        <w:t xml:space="preserve">     </w:t>
      </w:r>
      <w:r w:rsidR="001A6306" w:rsidRPr="00617276">
        <w:rPr>
          <w:lang w:val="es-ES"/>
        </w:rPr>
        <w:t>De la misma forma realizamos el procedimiento de las 12:00, ese día fue un día muy caluroso, por lo cual el suelo se ha deshidratado bastante, los valores están en la figura x.</w:t>
      </w:r>
    </w:p>
    <w:p w14:paraId="14EF0A4B" w14:textId="77777777" w:rsidR="001A6306" w:rsidRPr="00617276" w:rsidRDefault="001A6306" w:rsidP="001A6306">
      <w:pPr>
        <w:spacing w:line="480" w:lineRule="auto"/>
        <w:jc w:val="both"/>
        <w:rPr>
          <w:lang w:val="es-ES"/>
        </w:rPr>
      </w:pPr>
      <w:r w:rsidRPr="00617276">
        <w:rPr>
          <w:noProof/>
          <w:lang w:val="es-ES"/>
        </w:rPr>
        <w:lastRenderedPageBreak/>
        <w:drawing>
          <wp:inline distT="0" distB="0" distL="0" distR="0" wp14:anchorId="3F1D223A" wp14:editId="5BB6E1E9">
            <wp:extent cx="5731510" cy="3718560"/>
            <wp:effectExtent l="0" t="0" r="254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3718560"/>
                    </a:xfrm>
                    <a:prstGeom prst="rect">
                      <a:avLst/>
                    </a:prstGeom>
                  </pic:spPr>
                </pic:pic>
              </a:graphicData>
            </a:graphic>
          </wp:inline>
        </w:drawing>
      </w:r>
    </w:p>
    <w:p w14:paraId="316AA65B" w14:textId="77777777" w:rsidR="001A6306" w:rsidRPr="00617276" w:rsidRDefault="001A6306" w:rsidP="001A6306">
      <w:pPr>
        <w:spacing w:line="480" w:lineRule="auto"/>
        <w:jc w:val="both"/>
        <w:rPr>
          <w:lang w:val="es-ES"/>
        </w:rPr>
      </w:pPr>
      <w:r w:rsidRPr="00617276">
        <w:rPr>
          <w:lang w:val="es-ES"/>
        </w:rPr>
        <w:t>Figura x: historial de riego del 14 de diciembre hora 12:00 y 17:00</w:t>
      </w:r>
    </w:p>
    <w:p w14:paraId="637CB2FE" w14:textId="317FBF9E" w:rsidR="001A6306" w:rsidRPr="00617276" w:rsidRDefault="00B816BD" w:rsidP="001A6306">
      <w:pPr>
        <w:spacing w:line="480" w:lineRule="auto"/>
        <w:jc w:val="both"/>
        <w:rPr>
          <w:lang w:val="es-ES"/>
        </w:rPr>
      </w:pPr>
      <w:r>
        <w:rPr>
          <w:lang w:val="es-ES"/>
        </w:rPr>
        <w:t xml:space="preserve">     </w:t>
      </w:r>
      <w:r w:rsidR="001A6306" w:rsidRPr="00617276">
        <w:rPr>
          <w:lang w:val="es-ES"/>
        </w:rPr>
        <w:t>El código de sensor 5 tiene un valor de 169.15 y da como resultado un tiempo de 6.39 minutos de riego</w:t>
      </w:r>
    </w:p>
    <w:p w14:paraId="41EBB47B" w14:textId="26166EBE" w:rsidR="001A6306" w:rsidRPr="00617276" w:rsidRDefault="00B816BD" w:rsidP="001A6306">
      <w:pPr>
        <w:spacing w:line="480" w:lineRule="auto"/>
        <w:jc w:val="both"/>
        <w:rPr>
          <w:lang w:val="es-ES"/>
        </w:rPr>
      </w:pPr>
      <w:r>
        <w:rPr>
          <w:lang w:val="es-ES"/>
        </w:rPr>
        <w:t xml:space="preserve">     </w:t>
      </w:r>
      <w:r w:rsidR="001A6306" w:rsidRPr="00617276">
        <w:rPr>
          <w:lang w:val="es-ES"/>
        </w:rPr>
        <w:t>Por último, a las 17:00 con mucho calor de la misma forma, la deshidratación fue menor. En la figura x se verifica que el sensor de código 5 ha regado un total de 4.85 minutos.</w:t>
      </w:r>
    </w:p>
    <w:p w14:paraId="0A77B658" w14:textId="4EF9F972" w:rsidR="001A6306" w:rsidRPr="00122E60" w:rsidRDefault="00B816BD" w:rsidP="001A6306">
      <w:pPr>
        <w:spacing w:line="480" w:lineRule="auto"/>
        <w:jc w:val="both"/>
        <w:rPr>
          <w:lang w:val="es-ES"/>
        </w:rPr>
      </w:pPr>
      <w:r>
        <w:rPr>
          <w:lang w:val="es-ES"/>
        </w:rPr>
        <w:t xml:space="preserve">     </w:t>
      </w:r>
      <w:r w:rsidR="001A6306" w:rsidRPr="00617276">
        <w:rPr>
          <w:lang w:val="es-ES"/>
        </w:rPr>
        <w:t xml:space="preserve">En la figura x muestra </w:t>
      </w:r>
      <w:r w:rsidR="001A6306">
        <w:rPr>
          <w:lang w:val="es-ES"/>
        </w:rPr>
        <w:t xml:space="preserve">los resultados de riego del día 12 de diciembre del 2020 </w:t>
      </w:r>
      <w:r w:rsidR="001A6306" w:rsidRPr="00617276">
        <w:rPr>
          <w:lang w:val="es-ES"/>
        </w:rPr>
        <w:t>general de los valores descritos anteriormente.</w:t>
      </w:r>
    </w:p>
    <w:p w14:paraId="2D9AF169" w14:textId="77777777" w:rsidR="001A6306" w:rsidRPr="00617276" w:rsidRDefault="001A6306" w:rsidP="001A6306">
      <w:pPr>
        <w:spacing w:line="480" w:lineRule="auto"/>
        <w:jc w:val="both"/>
        <w:rPr>
          <w:lang w:val="es-ES"/>
        </w:rPr>
      </w:pPr>
      <w:r w:rsidRPr="00617276">
        <w:rPr>
          <w:noProof/>
          <w:lang w:val="es-ES"/>
        </w:rPr>
        <w:lastRenderedPageBreak/>
        <w:drawing>
          <wp:inline distT="0" distB="0" distL="0" distR="0" wp14:anchorId="1205957E" wp14:editId="7B44C12F">
            <wp:extent cx="5734050" cy="3819525"/>
            <wp:effectExtent l="0" t="0" r="0" b="952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4050" cy="3819525"/>
                    </a:xfrm>
                    <a:prstGeom prst="rect">
                      <a:avLst/>
                    </a:prstGeom>
                    <a:noFill/>
                    <a:ln>
                      <a:noFill/>
                    </a:ln>
                  </pic:spPr>
                </pic:pic>
              </a:graphicData>
            </a:graphic>
          </wp:inline>
        </w:drawing>
      </w:r>
    </w:p>
    <w:p w14:paraId="2C2C1FC3" w14:textId="20881A8B" w:rsidR="001A6306" w:rsidRPr="00617276" w:rsidRDefault="00CC4F13" w:rsidP="001A6306">
      <w:pPr>
        <w:spacing w:line="480" w:lineRule="auto"/>
        <w:jc w:val="both"/>
        <w:rPr>
          <w:lang w:val="es-ES"/>
        </w:rPr>
      </w:pPr>
      <w:r>
        <w:rPr>
          <w:lang w:val="es-ES"/>
        </w:rPr>
        <w:t xml:space="preserve">     </w:t>
      </w:r>
      <w:r w:rsidR="001A6306" w:rsidRPr="00617276">
        <w:rPr>
          <w:lang w:val="es-ES"/>
        </w:rPr>
        <w:t>En la fecha 15 de diciembre fue un día templado sin mucho calor ni lluvia por lo cual el riego fue de la siguiente manera.</w:t>
      </w:r>
      <w:r w:rsidR="001A6306" w:rsidRPr="00617276">
        <w:rPr>
          <w:noProof/>
          <w:lang w:val="es-ES"/>
        </w:rPr>
        <w:drawing>
          <wp:inline distT="0" distB="0" distL="0" distR="0" wp14:anchorId="17B4340B" wp14:editId="773D4928">
            <wp:extent cx="5734050" cy="3819525"/>
            <wp:effectExtent l="0" t="0" r="0"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4050" cy="3819525"/>
                    </a:xfrm>
                    <a:prstGeom prst="rect">
                      <a:avLst/>
                    </a:prstGeom>
                    <a:noFill/>
                    <a:ln>
                      <a:noFill/>
                    </a:ln>
                  </pic:spPr>
                </pic:pic>
              </a:graphicData>
            </a:graphic>
          </wp:inline>
        </w:drawing>
      </w:r>
    </w:p>
    <w:p w14:paraId="33CB54C8" w14:textId="199DF4AF" w:rsidR="001A6306" w:rsidRDefault="00CC4F13" w:rsidP="001A6306">
      <w:pPr>
        <w:spacing w:line="480" w:lineRule="auto"/>
        <w:jc w:val="both"/>
        <w:rPr>
          <w:lang w:val="es-ES"/>
        </w:rPr>
      </w:pPr>
      <w:r>
        <w:rPr>
          <w:lang w:val="es-ES"/>
        </w:rPr>
        <w:lastRenderedPageBreak/>
        <w:t xml:space="preserve">     </w:t>
      </w:r>
      <w:r w:rsidR="001A6306" w:rsidRPr="00617276">
        <w:rPr>
          <w:lang w:val="es-ES"/>
        </w:rPr>
        <w:t>Como se muestra en la figura arriba x, no hubo mucha deshidratación por lo cual ha regado un total de 6 minutos en el transcurso del día.</w:t>
      </w:r>
    </w:p>
    <w:p w14:paraId="1A804770" w14:textId="17C0D9E2" w:rsidR="001A6306" w:rsidRDefault="00CC4F13" w:rsidP="001A6306">
      <w:pPr>
        <w:spacing w:line="480" w:lineRule="auto"/>
        <w:jc w:val="both"/>
        <w:rPr>
          <w:lang w:val="es-ES"/>
        </w:rPr>
      </w:pPr>
      <w:r>
        <w:rPr>
          <w:lang w:val="es-ES"/>
        </w:rPr>
        <w:t xml:space="preserve">     </w:t>
      </w:r>
      <w:r w:rsidR="001A6306">
        <w:rPr>
          <w:lang w:val="es-ES"/>
        </w:rPr>
        <w:t>Si comparamos en una tabla los riegos de 1, 3 y 4 variables obtenemos lo siguiente.</w:t>
      </w:r>
    </w:p>
    <w:p w14:paraId="464151CE" w14:textId="02F3BF29" w:rsidR="001A6306" w:rsidRDefault="00CC4F13" w:rsidP="001A6306">
      <w:pPr>
        <w:spacing w:line="480" w:lineRule="auto"/>
        <w:jc w:val="both"/>
        <w:rPr>
          <w:lang w:val="es-ES"/>
        </w:rPr>
      </w:pPr>
      <w:r>
        <w:rPr>
          <w:lang w:val="es-ES"/>
        </w:rPr>
        <w:t xml:space="preserve">     </w:t>
      </w:r>
      <w:r w:rsidR="001A6306">
        <w:rPr>
          <w:lang w:val="es-ES"/>
        </w:rPr>
        <w:t>Aquí va tabla comparando, sería mejor usar 10 riegos.</w:t>
      </w:r>
    </w:p>
    <w:p w14:paraId="52EC1591" w14:textId="77777777" w:rsidR="001A6306" w:rsidRPr="00C367FA" w:rsidRDefault="001A6306" w:rsidP="001A6306">
      <w:pPr>
        <w:spacing w:line="480" w:lineRule="auto"/>
        <w:jc w:val="both"/>
        <w:rPr>
          <w:u w:val="single"/>
          <w:lang w:val="es-ES"/>
        </w:rPr>
      </w:pPr>
      <w:r>
        <w:rPr>
          <w:lang w:val="es-ES"/>
        </w:rPr>
        <w:t>La comparación se realiza toma de muestras como 10 riegos.</w:t>
      </w:r>
    </w:p>
    <w:p w14:paraId="1DDA3E0A" w14:textId="77777777" w:rsidR="001A6306" w:rsidRPr="001A6306" w:rsidRDefault="001A6306" w:rsidP="001A6306">
      <w:pPr>
        <w:rPr>
          <w:lang w:val="es-ES"/>
        </w:rPr>
      </w:pPr>
    </w:p>
    <w:p w14:paraId="07A734C4" w14:textId="223DCBA3" w:rsidR="002458F3" w:rsidRPr="00BF25A8" w:rsidRDefault="002458F3" w:rsidP="00B519AD">
      <w:pPr>
        <w:pStyle w:val="Ttulo1"/>
      </w:pPr>
      <w:bookmarkStart w:id="86" w:name="_Toc51482516"/>
      <w:bookmarkStart w:id="87" w:name="_Toc51482685"/>
      <w:bookmarkStart w:id="88" w:name="_Toc51483216"/>
      <w:bookmarkStart w:id="89" w:name="_Toc51483415"/>
      <w:bookmarkStart w:id="90" w:name="_Toc51484106"/>
      <w:bookmarkStart w:id="91" w:name="_Toc60162397"/>
      <w:bookmarkStart w:id="92" w:name="_Toc60163039"/>
      <w:bookmarkEnd w:id="81"/>
      <w:bookmarkEnd w:id="82"/>
      <w:bookmarkEnd w:id="83"/>
      <w:bookmarkEnd w:id="84"/>
      <w:bookmarkEnd w:id="85"/>
      <w:r w:rsidRPr="00BF25A8">
        <w:t xml:space="preserve">Capítulo </w:t>
      </w:r>
      <w:bookmarkEnd w:id="86"/>
      <w:bookmarkEnd w:id="87"/>
      <w:bookmarkEnd w:id="88"/>
      <w:bookmarkEnd w:id="89"/>
      <w:r w:rsidR="00EC3044" w:rsidRPr="00BF25A8">
        <w:t>VI</w:t>
      </w:r>
      <w:bookmarkEnd w:id="90"/>
      <w:r w:rsidR="00F36B83" w:rsidRPr="00BF25A8">
        <w:t>I</w:t>
      </w:r>
      <w:bookmarkStart w:id="93" w:name="_Toc51484107"/>
      <w:bookmarkStart w:id="94" w:name="_Toc60162398"/>
      <w:bookmarkStart w:id="95" w:name="_Toc60163040"/>
      <w:bookmarkEnd w:id="91"/>
      <w:bookmarkEnd w:id="92"/>
      <w:r w:rsidR="00E670DB">
        <w:t xml:space="preserve">: </w:t>
      </w:r>
      <w:r w:rsidR="00EC3044" w:rsidRPr="00BF25A8">
        <w:t>Conclusiones</w:t>
      </w:r>
      <w:bookmarkEnd w:id="93"/>
      <w:bookmarkEnd w:id="94"/>
      <w:bookmarkEnd w:id="95"/>
    </w:p>
    <w:p w14:paraId="78210C83" w14:textId="3162B560" w:rsidR="0055098B" w:rsidRDefault="00AC3BD4" w:rsidP="001B0986">
      <w:pPr>
        <w:spacing w:line="480" w:lineRule="auto"/>
        <w:jc w:val="both"/>
        <w:rPr>
          <w:lang w:val="es-ES"/>
        </w:rPr>
      </w:pPr>
      <w:r>
        <w:rPr>
          <w:lang w:val="es-ES"/>
        </w:rPr>
        <w:t xml:space="preserve">     </w:t>
      </w:r>
      <w:r w:rsidR="0055098B" w:rsidRPr="00617276">
        <w:rPr>
          <w:lang w:val="es-ES"/>
        </w:rPr>
        <w:t>Mediante la a</w:t>
      </w:r>
      <w:r w:rsidR="00A00CCE" w:rsidRPr="00617276">
        <w:rPr>
          <w:lang w:val="es-ES"/>
        </w:rPr>
        <w:t>p</w:t>
      </w:r>
      <w:r w:rsidR="0055098B" w:rsidRPr="00617276">
        <w:rPr>
          <w:lang w:val="es-ES"/>
        </w:rPr>
        <w:t>licaci</w:t>
      </w:r>
      <w:r w:rsidR="00A00CCE" w:rsidRPr="00617276">
        <w:rPr>
          <w:lang w:val="es-ES"/>
        </w:rPr>
        <w:t>ó</w:t>
      </w:r>
      <w:r w:rsidR="0055098B" w:rsidRPr="00617276">
        <w:rPr>
          <w:lang w:val="es-ES"/>
        </w:rPr>
        <w:t>n de la l</w:t>
      </w:r>
      <w:r w:rsidR="00A00CCE" w:rsidRPr="00617276">
        <w:rPr>
          <w:lang w:val="es-ES"/>
        </w:rPr>
        <w:t>ó</w:t>
      </w:r>
      <w:r w:rsidR="0055098B" w:rsidRPr="00617276">
        <w:rPr>
          <w:lang w:val="es-ES"/>
        </w:rPr>
        <w:t xml:space="preserve">gica de difusa se logra un tiempo de riego a las necesidades de la planta, </w:t>
      </w:r>
      <w:r w:rsidR="00D571C7" w:rsidRPr="00617276">
        <w:rPr>
          <w:lang w:val="es-ES"/>
        </w:rPr>
        <w:t>mientras que en el riego manual no se considera los valores</w:t>
      </w:r>
      <w:r w:rsidR="006E5996">
        <w:rPr>
          <w:lang w:val="es-ES"/>
        </w:rPr>
        <w:t xml:space="preserve"> como la evapotranspiración, humedad de suelo</w:t>
      </w:r>
      <w:r w:rsidR="00517D95">
        <w:rPr>
          <w:lang w:val="es-ES"/>
        </w:rPr>
        <w:t>, temperatura y humedad ambiental</w:t>
      </w:r>
      <w:r w:rsidR="00D571C7" w:rsidRPr="00617276">
        <w:rPr>
          <w:lang w:val="es-ES"/>
        </w:rPr>
        <w:t xml:space="preserve"> </w:t>
      </w:r>
      <w:r w:rsidR="00517D95">
        <w:rPr>
          <w:lang w:val="es-ES"/>
        </w:rPr>
        <w:t>que como consecuencia</w:t>
      </w:r>
      <w:r w:rsidR="00D571C7" w:rsidRPr="00617276">
        <w:rPr>
          <w:lang w:val="es-ES"/>
        </w:rPr>
        <w:t xml:space="preserve"> </w:t>
      </w:r>
      <w:r w:rsidR="009638CE">
        <w:rPr>
          <w:lang w:val="es-ES"/>
        </w:rPr>
        <w:t xml:space="preserve">da </w:t>
      </w:r>
      <w:r w:rsidR="00D571C7" w:rsidRPr="00617276">
        <w:rPr>
          <w:lang w:val="es-ES"/>
        </w:rPr>
        <w:t xml:space="preserve">mayor consumo de agua o muy </w:t>
      </w:r>
      <w:r w:rsidR="000450D0" w:rsidRPr="00617276">
        <w:rPr>
          <w:lang w:val="es-ES"/>
        </w:rPr>
        <w:t>poca agua aplicada</w:t>
      </w:r>
      <w:r w:rsidR="00D571C7" w:rsidRPr="00617276">
        <w:rPr>
          <w:lang w:val="es-ES"/>
        </w:rPr>
        <w:t xml:space="preserve"> en el cultivo.</w:t>
      </w:r>
    </w:p>
    <w:p w14:paraId="4C93F581" w14:textId="4D2E8EF7" w:rsidR="00517D95" w:rsidRDefault="00AC3BD4" w:rsidP="001B0986">
      <w:pPr>
        <w:spacing w:line="480" w:lineRule="auto"/>
        <w:jc w:val="both"/>
        <w:rPr>
          <w:lang w:val="es-ES"/>
        </w:rPr>
      </w:pPr>
      <w:r>
        <w:rPr>
          <w:lang w:val="es-ES"/>
        </w:rPr>
        <w:t xml:space="preserve">     </w:t>
      </w:r>
      <w:r w:rsidR="00CF2A84">
        <w:rPr>
          <w:lang w:val="es-ES"/>
        </w:rPr>
        <w:t xml:space="preserve">La lógica difusa de 1 variable </w:t>
      </w:r>
      <w:r w:rsidR="00133072">
        <w:rPr>
          <w:lang w:val="es-ES"/>
        </w:rPr>
        <w:t xml:space="preserve">no desempeña muy bien al momento del riego ya que administra </w:t>
      </w:r>
      <w:r w:rsidR="0070798D">
        <w:rPr>
          <w:lang w:val="es-ES"/>
        </w:rPr>
        <w:t>mucho o poca agua al</w:t>
      </w:r>
      <w:r w:rsidR="00133072">
        <w:rPr>
          <w:lang w:val="es-ES"/>
        </w:rPr>
        <w:t xml:space="preserve"> cultivo</w:t>
      </w:r>
      <w:r w:rsidR="0070798D">
        <w:rPr>
          <w:lang w:val="es-ES"/>
        </w:rPr>
        <w:t>. D</w:t>
      </w:r>
      <w:r w:rsidR="00133072">
        <w:rPr>
          <w:lang w:val="es-ES"/>
        </w:rPr>
        <w:t>e cada 10 riegos</w:t>
      </w:r>
      <w:r w:rsidR="00AC3390">
        <w:rPr>
          <w:lang w:val="es-ES"/>
        </w:rPr>
        <w:t xml:space="preserve"> solo el </w:t>
      </w:r>
      <w:r w:rsidR="00655E6D">
        <w:rPr>
          <w:lang w:val="es-ES"/>
        </w:rPr>
        <w:t>2</w:t>
      </w:r>
      <w:r w:rsidR="00AC3390">
        <w:rPr>
          <w:lang w:val="es-ES"/>
        </w:rPr>
        <w:t>0% son correctos.</w:t>
      </w:r>
    </w:p>
    <w:p w14:paraId="77225BFD" w14:textId="6459B33F" w:rsidR="00AC3390" w:rsidRDefault="00AC3BD4" w:rsidP="001B0986">
      <w:pPr>
        <w:spacing w:line="480" w:lineRule="auto"/>
        <w:jc w:val="both"/>
        <w:rPr>
          <w:lang w:val="es-ES"/>
        </w:rPr>
      </w:pPr>
      <w:r>
        <w:rPr>
          <w:lang w:val="es-ES"/>
        </w:rPr>
        <w:t xml:space="preserve">     </w:t>
      </w:r>
      <w:r w:rsidR="00AC3390">
        <w:rPr>
          <w:lang w:val="es-ES"/>
        </w:rPr>
        <w:t xml:space="preserve">La </w:t>
      </w:r>
      <w:r w:rsidR="004258D0">
        <w:rPr>
          <w:lang w:val="es-ES"/>
        </w:rPr>
        <w:t xml:space="preserve">aplicación de la </w:t>
      </w:r>
      <w:r w:rsidR="00AC3390">
        <w:rPr>
          <w:lang w:val="es-ES"/>
        </w:rPr>
        <w:t xml:space="preserve">lógica difusa de 4 variables </w:t>
      </w:r>
      <w:r w:rsidR="004258D0">
        <w:rPr>
          <w:lang w:val="es-ES"/>
        </w:rPr>
        <w:t>en</w:t>
      </w:r>
      <w:r w:rsidR="00AC3390">
        <w:rPr>
          <w:lang w:val="es-ES"/>
        </w:rPr>
        <w:t xml:space="preserve"> 10 riegos</w:t>
      </w:r>
      <w:r w:rsidR="004258D0">
        <w:rPr>
          <w:lang w:val="es-ES"/>
        </w:rPr>
        <w:t xml:space="preserve"> da como resultado </w:t>
      </w:r>
      <w:r w:rsidR="00AC3390">
        <w:rPr>
          <w:lang w:val="es-ES"/>
        </w:rPr>
        <w:t>un 40% son correctamente aplicadas en el cultivo debido a falta de sensores para la</w:t>
      </w:r>
      <w:r w:rsidR="003F0BD2">
        <w:rPr>
          <w:lang w:val="es-ES"/>
        </w:rPr>
        <w:t xml:space="preserve"> correcta evalu</w:t>
      </w:r>
      <w:r w:rsidR="003F4ADF">
        <w:rPr>
          <w:lang w:val="es-ES"/>
        </w:rPr>
        <w:t>a</w:t>
      </w:r>
      <w:r w:rsidR="003F0BD2">
        <w:rPr>
          <w:lang w:val="es-ES"/>
        </w:rPr>
        <w:t>ción del parámetro de la evapotranspiración</w:t>
      </w:r>
      <w:r w:rsidR="00AB41CA">
        <w:rPr>
          <w:lang w:val="es-ES"/>
        </w:rPr>
        <w:t>.</w:t>
      </w:r>
      <w:r w:rsidR="00655E6D">
        <w:rPr>
          <w:lang w:val="es-ES"/>
        </w:rPr>
        <w:t xml:space="preserve"> </w:t>
      </w:r>
      <w:r w:rsidR="004258D0">
        <w:rPr>
          <w:lang w:val="es-ES"/>
        </w:rPr>
        <w:t>Estos sensores aumentarían</w:t>
      </w:r>
      <w:r w:rsidR="00655E6D">
        <w:rPr>
          <w:lang w:val="es-ES"/>
        </w:rPr>
        <w:t xml:space="preserve"> su eficiencia en un 85% al aplicar el riego.</w:t>
      </w:r>
    </w:p>
    <w:p w14:paraId="177DCDB3" w14:textId="476F1FFE" w:rsidR="003F4ADF" w:rsidRDefault="00AC3BD4" w:rsidP="001B0986">
      <w:pPr>
        <w:spacing w:line="480" w:lineRule="auto"/>
        <w:jc w:val="both"/>
        <w:rPr>
          <w:lang w:val="es-ES"/>
        </w:rPr>
      </w:pPr>
      <w:r>
        <w:rPr>
          <w:lang w:val="es-ES"/>
        </w:rPr>
        <w:t xml:space="preserve">     </w:t>
      </w:r>
      <w:r w:rsidR="003F4ADF">
        <w:rPr>
          <w:lang w:val="es-ES"/>
        </w:rPr>
        <w:t>La lógica difusa de 3 variables administra correctamente el agua un 60%</w:t>
      </w:r>
      <w:r w:rsidR="00655E6D">
        <w:rPr>
          <w:lang w:val="es-ES"/>
        </w:rPr>
        <w:t xml:space="preserve">, demuestra una mejor precisión </w:t>
      </w:r>
      <w:r w:rsidR="004F0C74">
        <w:rPr>
          <w:lang w:val="es-ES"/>
        </w:rPr>
        <w:t>que la de 1 y 4 variables gracias a que toma en consideración la temperatura y humedad ambiental.</w:t>
      </w:r>
    </w:p>
    <w:p w14:paraId="077049AF" w14:textId="77777777" w:rsidR="001744C3" w:rsidRPr="00617276" w:rsidRDefault="001744C3" w:rsidP="001744C3">
      <w:pPr>
        <w:pStyle w:val="Prrafodelista"/>
        <w:numPr>
          <w:ilvl w:val="0"/>
          <w:numId w:val="1"/>
        </w:numPr>
        <w:spacing w:line="480" w:lineRule="auto"/>
        <w:ind w:left="720" w:hanging="360"/>
        <w:jc w:val="both"/>
        <w:rPr>
          <w:rFonts w:cs="Times New Roman"/>
          <w:szCs w:val="24"/>
          <w:lang w:val="es-ES"/>
        </w:rPr>
      </w:pPr>
      <w:r w:rsidRPr="00617276">
        <w:rPr>
          <w:rFonts w:cs="Times New Roman"/>
          <w:szCs w:val="24"/>
          <w:lang w:val="es-ES"/>
        </w:rPr>
        <w:t>Revisar el estado del arte sobre sistemas de riego automatizados y técnicas de lógica difusa aplicadas al campo ambiental.</w:t>
      </w:r>
    </w:p>
    <w:p w14:paraId="79C76E86" w14:textId="77777777" w:rsidR="001744C3" w:rsidRPr="00617276" w:rsidRDefault="001744C3" w:rsidP="001744C3">
      <w:pPr>
        <w:pStyle w:val="Prrafodelista"/>
        <w:numPr>
          <w:ilvl w:val="0"/>
          <w:numId w:val="1"/>
        </w:numPr>
        <w:spacing w:line="480" w:lineRule="auto"/>
        <w:ind w:left="720" w:hanging="360"/>
        <w:jc w:val="both"/>
        <w:rPr>
          <w:rFonts w:cs="Times New Roman"/>
          <w:szCs w:val="24"/>
          <w:lang w:val="es-ES"/>
        </w:rPr>
      </w:pPr>
      <w:r w:rsidRPr="00617276">
        <w:rPr>
          <w:rFonts w:cs="Times New Roman"/>
          <w:szCs w:val="24"/>
          <w:lang w:val="es-ES"/>
        </w:rPr>
        <w:lastRenderedPageBreak/>
        <w:t xml:space="preserve">Definir la arquitectura para el monitoreo, transmisión y recepción de datos utilizando </w:t>
      </w:r>
      <w:r>
        <w:rPr>
          <w:rFonts w:cs="Times New Roman"/>
          <w:szCs w:val="24"/>
          <w:lang w:val="es-ES"/>
        </w:rPr>
        <w:t>IoT</w:t>
      </w:r>
      <w:r w:rsidRPr="00617276">
        <w:rPr>
          <w:rFonts w:cs="Times New Roman"/>
          <w:szCs w:val="24"/>
          <w:lang w:val="es-ES"/>
        </w:rPr>
        <w:t>.</w:t>
      </w:r>
    </w:p>
    <w:p w14:paraId="72E81478" w14:textId="77777777" w:rsidR="001744C3" w:rsidRPr="00617276" w:rsidRDefault="001744C3" w:rsidP="001744C3">
      <w:pPr>
        <w:pStyle w:val="Prrafodelista"/>
        <w:numPr>
          <w:ilvl w:val="0"/>
          <w:numId w:val="1"/>
        </w:numPr>
        <w:spacing w:line="480" w:lineRule="auto"/>
        <w:ind w:left="720" w:hanging="360"/>
        <w:jc w:val="both"/>
        <w:rPr>
          <w:rFonts w:cs="Times New Roman"/>
          <w:szCs w:val="24"/>
          <w:lang w:val="es-ES"/>
        </w:rPr>
      </w:pPr>
      <w:r w:rsidRPr="00617276">
        <w:rPr>
          <w:rFonts w:cs="Times New Roman"/>
          <w:szCs w:val="24"/>
          <w:lang w:val="es-ES"/>
        </w:rPr>
        <w:t>Diseñar e implementar un sistema de procesamiento, transformación y presentación de datos mediante el uso de las TICs.</w:t>
      </w:r>
    </w:p>
    <w:p w14:paraId="4C66414B" w14:textId="77777777" w:rsidR="001744C3" w:rsidRPr="00617276" w:rsidRDefault="001744C3" w:rsidP="001744C3">
      <w:pPr>
        <w:pStyle w:val="Prrafodelista"/>
        <w:numPr>
          <w:ilvl w:val="0"/>
          <w:numId w:val="1"/>
        </w:numPr>
        <w:spacing w:line="480" w:lineRule="auto"/>
        <w:ind w:left="720" w:hanging="360"/>
        <w:jc w:val="both"/>
        <w:rPr>
          <w:rFonts w:cs="Times New Roman"/>
          <w:szCs w:val="24"/>
          <w:lang w:val="es-ES"/>
        </w:rPr>
      </w:pPr>
      <w:r w:rsidRPr="00617276">
        <w:rPr>
          <w:rFonts w:cs="Times New Roman"/>
          <w:szCs w:val="24"/>
          <w:lang w:val="es-ES"/>
        </w:rPr>
        <w:t>Implementar un algoritmo basado en lógica difusa para definir el tiempo de riego del cultivo.</w:t>
      </w:r>
    </w:p>
    <w:p w14:paraId="09E3C446" w14:textId="77777777" w:rsidR="001744C3" w:rsidRPr="00617276" w:rsidRDefault="001744C3" w:rsidP="001744C3">
      <w:pPr>
        <w:pStyle w:val="Prrafodelista"/>
        <w:numPr>
          <w:ilvl w:val="0"/>
          <w:numId w:val="1"/>
        </w:numPr>
        <w:spacing w:line="480" w:lineRule="auto"/>
        <w:ind w:left="720" w:hanging="360"/>
        <w:jc w:val="both"/>
        <w:rPr>
          <w:rFonts w:cs="Times New Roman"/>
          <w:szCs w:val="24"/>
          <w:lang w:val="es-ES"/>
        </w:rPr>
      </w:pPr>
      <w:r w:rsidRPr="00617276">
        <w:rPr>
          <w:rFonts w:cs="Times New Roman"/>
          <w:szCs w:val="24"/>
          <w:lang w:val="es-ES"/>
        </w:rPr>
        <w:t>Publicar, descargar y gestionar la información de los sensores mediante el uso de Dashboard (cuadros de mandos).</w:t>
      </w:r>
    </w:p>
    <w:p w14:paraId="17D5FDA4" w14:textId="6FE7F861" w:rsidR="001744C3" w:rsidRPr="00AC151F" w:rsidRDefault="001744C3" w:rsidP="001B0986">
      <w:pPr>
        <w:pStyle w:val="Prrafodelista"/>
        <w:numPr>
          <w:ilvl w:val="0"/>
          <w:numId w:val="1"/>
        </w:numPr>
        <w:spacing w:line="480" w:lineRule="auto"/>
        <w:jc w:val="both"/>
        <w:rPr>
          <w:rFonts w:cs="Times New Roman"/>
          <w:szCs w:val="24"/>
        </w:rPr>
      </w:pPr>
      <w:r w:rsidRPr="00617276">
        <w:rPr>
          <w:rFonts w:cs="Times New Roman"/>
          <w:szCs w:val="24"/>
          <w:lang w:val="es-ES"/>
        </w:rPr>
        <w:t>Validar y probar el sistema de lógica difusa dentro del cultivo.</w:t>
      </w:r>
    </w:p>
    <w:p w14:paraId="3F7CBFC8" w14:textId="680C19C0" w:rsidR="002458F3" w:rsidRPr="00BF25A8" w:rsidRDefault="002458F3" w:rsidP="00B07B94">
      <w:pPr>
        <w:pStyle w:val="Ttulo"/>
      </w:pPr>
      <w:bookmarkStart w:id="96" w:name="_Toc51482518"/>
      <w:bookmarkStart w:id="97" w:name="_Toc51482687"/>
      <w:bookmarkStart w:id="98" w:name="_Toc51483218"/>
      <w:bookmarkStart w:id="99" w:name="_Toc51483417"/>
      <w:bookmarkStart w:id="100" w:name="_Toc51484108"/>
      <w:bookmarkStart w:id="101" w:name="_Toc60162399"/>
      <w:bookmarkStart w:id="102" w:name="_Toc60163041"/>
      <w:r w:rsidRPr="00BF25A8">
        <w:t>Referencias</w:t>
      </w:r>
      <w:bookmarkEnd w:id="96"/>
      <w:bookmarkEnd w:id="97"/>
      <w:bookmarkEnd w:id="98"/>
      <w:bookmarkEnd w:id="99"/>
      <w:bookmarkEnd w:id="100"/>
      <w:bookmarkEnd w:id="101"/>
      <w:bookmarkEnd w:id="102"/>
    </w:p>
    <w:p w14:paraId="7632CBAE" w14:textId="6C1A2A3D" w:rsidR="00F0778D" w:rsidRPr="00F0778D" w:rsidRDefault="000E0CEA" w:rsidP="00F0778D">
      <w:pPr>
        <w:widowControl w:val="0"/>
        <w:autoSpaceDE w:val="0"/>
        <w:autoSpaceDN w:val="0"/>
        <w:adjustRightInd w:val="0"/>
        <w:spacing w:line="480" w:lineRule="auto"/>
        <w:ind w:left="480" w:hanging="480"/>
        <w:rPr>
          <w:rFonts w:cs="Times New Roman"/>
          <w:noProof/>
          <w:szCs w:val="24"/>
        </w:rPr>
      </w:pPr>
      <w:r>
        <w:rPr>
          <w:lang w:val="en-US"/>
        </w:rPr>
        <w:fldChar w:fldCharType="begin" w:fldLock="1"/>
      </w:r>
      <w:r w:rsidRPr="001027CF">
        <w:rPr>
          <w:lang w:val="es-ES"/>
        </w:rPr>
        <w:instrText xml:space="preserve">ADDIN Mendeley Bibliography CSL_BIBLIOGRAPHY </w:instrText>
      </w:r>
      <w:r>
        <w:rPr>
          <w:lang w:val="en-US"/>
        </w:rPr>
        <w:fldChar w:fldCharType="separate"/>
      </w:r>
      <w:r w:rsidR="00F0778D" w:rsidRPr="00F0778D">
        <w:rPr>
          <w:rFonts w:cs="Times New Roman"/>
          <w:noProof/>
          <w:szCs w:val="24"/>
        </w:rPr>
        <w:t xml:space="preserve">Aguilar, D. I. F. (2015). Software de riego inteligente basado en control difuso para mejorar la administración del consumo de agua en los campos del Valle Chicama. </w:t>
      </w:r>
      <w:r w:rsidR="00F0778D" w:rsidRPr="00F0778D">
        <w:rPr>
          <w:rFonts w:cs="Times New Roman"/>
          <w:i/>
          <w:iCs/>
          <w:noProof/>
          <w:szCs w:val="24"/>
        </w:rPr>
        <w:t>Escuela Académico Profesional de Informática</w:t>
      </w:r>
      <w:r w:rsidR="00F0778D" w:rsidRPr="00F0778D">
        <w:rPr>
          <w:rFonts w:cs="Times New Roman"/>
          <w:noProof/>
          <w:szCs w:val="24"/>
        </w:rPr>
        <w:t>, 1–98. http://dspace.unitru.edu.pe/handle/UNITRU/9645</w:t>
      </w:r>
    </w:p>
    <w:p w14:paraId="15BCBE43"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Bosh, M., Rodrigues, M., Hopkins, R., Vásquez, V., Chavarría, H., Espinel, B., &amp; Brosard, F. (2012). TIC y Agricultura. </w:t>
      </w:r>
      <w:r w:rsidRPr="00F0778D">
        <w:rPr>
          <w:rFonts w:cs="Times New Roman"/>
          <w:i/>
          <w:iCs/>
          <w:noProof/>
          <w:szCs w:val="24"/>
        </w:rPr>
        <w:t>Alianza Para La Sociedad de La Información Fase II</w:t>
      </w:r>
      <w:r w:rsidRPr="00F0778D">
        <w:rPr>
          <w:rFonts w:cs="Times New Roman"/>
          <w:noProof/>
          <w:szCs w:val="24"/>
        </w:rPr>
        <w:t xml:space="preserve">, </w:t>
      </w:r>
      <w:r w:rsidRPr="00F0778D">
        <w:rPr>
          <w:rFonts w:cs="Times New Roman"/>
          <w:i/>
          <w:iCs/>
          <w:noProof/>
          <w:szCs w:val="24"/>
        </w:rPr>
        <w:t>18</w:t>
      </w:r>
      <w:r w:rsidRPr="00F0778D">
        <w:rPr>
          <w:rFonts w:cs="Times New Roman"/>
          <w:noProof/>
          <w:szCs w:val="24"/>
        </w:rPr>
        <w:t>(3), 1–12.</w:t>
      </w:r>
    </w:p>
    <w:p w14:paraId="04DBC11F"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Camps, R., Casillas, L., Costal, D., Ginesta, M., Martín, C., &amp; Pérez, O. (2005). Base de Datos. In </w:t>
      </w:r>
      <w:r w:rsidRPr="00F0778D">
        <w:rPr>
          <w:rFonts w:cs="Times New Roman"/>
          <w:i/>
          <w:iCs/>
          <w:noProof/>
          <w:szCs w:val="24"/>
        </w:rPr>
        <w:t>Nursing times</w:t>
      </w:r>
      <w:r w:rsidRPr="00F0778D">
        <w:rPr>
          <w:rFonts w:cs="Times New Roman"/>
          <w:noProof/>
          <w:szCs w:val="24"/>
        </w:rPr>
        <w:t xml:space="preserve"> (Vol. 2).</w:t>
      </w:r>
    </w:p>
    <w:p w14:paraId="7D8C7F40"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Carrazón, J. (2007). Manual práctico para el diseño de sistemas de minirriego. In </w:t>
      </w:r>
      <w:r w:rsidRPr="00F0778D">
        <w:rPr>
          <w:rFonts w:cs="Times New Roman"/>
          <w:i/>
          <w:iCs/>
          <w:noProof/>
          <w:szCs w:val="24"/>
        </w:rPr>
        <w:t>Programa Especial para la Seguridad Alimentaria (PESA)</w:t>
      </w:r>
      <w:r w:rsidRPr="00F0778D">
        <w:rPr>
          <w:rFonts w:cs="Times New Roman"/>
          <w:noProof/>
          <w:szCs w:val="24"/>
        </w:rPr>
        <w:t>. https://doi.org/10.18632/oncotarget.23143</w:t>
      </w:r>
    </w:p>
    <w:p w14:paraId="11FAB4E9"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Delgado, S. (2019). </w:t>
      </w:r>
      <w:r w:rsidRPr="00F0778D">
        <w:rPr>
          <w:rFonts w:cs="Times New Roman"/>
          <w:i/>
          <w:iCs/>
          <w:noProof/>
          <w:szCs w:val="24"/>
        </w:rPr>
        <w:t>Uso del Dashboard digital para el monitoreo de indicadores de las Unidades de Investigación de la Universidad Nacional de San Martín - Tarapoto</w:t>
      </w:r>
      <w:r w:rsidRPr="00F0778D">
        <w:rPr>
          <w:rFonts w:cs="Times New Roman"/>
          <w:noProof/>
          <w:szCs w:val="24"/>
        </w:rPr>
        <w:t xml:space="preserve">. </w:t>
      </w:r>
      <w:r w:rsidRPr="00F0778D">
        <w:rPr>
          <w:rFonts w:cs="Times New Roman"/>
          <w:noProof/>
          <w:szCs w:val="24"/>
        </w:rPr>
        <w:lastRenderedPageBreak/>
        <w:t>Universidad Nacional de San Martín - Tarapoto.</w:t>
      </w:r>
    </w:p>
    <w:p w14:paraId="59FB0F75"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Demin, P. (2014). Métodos de riego : fundamentos , usos y adaptaciones. In </w:t>
      </w:r>
      <w:r w:rsidRPr="00F0778D">
        <w:rPr>
          <w:rFonts w:cs="Times New Roman"/>
          <w:i/>
          <w:iCs/>
          <w:noProof/>
          <w:szCs w:val="24"/>
        </w:rPr>
        <w:t>Aporte para el mejoramiento del manejo de los sitemas de riego.</w:t>
      </w:r>
      <w:r w:rsidRPr="00F0778D">
        <w:rPr>
          <w:rFonts w:cs="Times New Roman"/>
          <w:noProof/>
          <w:szCs w:val="24"/>
        </w:rPr>
        <w:t xml:space="preserve"> (INTA). https://inta.gob.ar/sites/default/files/inta_aportes_para_el_mejoramiento_del_manejo_de_los_sistemas_de_riego.pdf</w:t>
      </w:r>
    </w:p>
    <w:p w14:paraId="0F8CD9EB" w14:textId="77777777" w:rsidR="00F0778D" w:rsidRPr="00995F4A" w:rsidRDefault="00F0778D" w:rsidP="00F0778D">
      <w:pPr>
        <w:widowControl w:val="0"/>
        <w:autoSpaceDE w:val="0"/>
        <w:autoSpaceDN w:val="0"/>
        <w:adjustRightInd w:val="0"/>
        <w:spacing w:line="480" w:lineRule="auto"/>
        <w:ind w:left="480" w:hanging="480"/>
        <w:rPr>
          <w:rFonts w:cs="Times New Roman"/>
          <w:noProof/>
          <w:szCs w:val="24"/>
          <w:lang w:val="en-US"/>
        </w:rPr>
      </w:pPr>
      <w:r w:rsidRPr="00995F4A">
        <w:rPr>
          <w:rFonts w:cs="Times New Roman"/>
          <w:noProof/>
          <w:szCs w:val="24"/>
          <w:lang w:val="en-US"/>
        </w:rPr>
        <w:t xml:space="preserve">Django Project. (2020). </w:t>
      </w:r>
      <w:r w:rsidRPr="00995F4A">
        <w:rPr>
          <w:rFonts w:cs="Times New Roman"/>
          <w:i/>
          <w:iCs/>
          <w:noProof/>
          <w:szCs w:val="24"/>
          <w:lang w:val="en-US"/>
        </w:rPr>
        <w:t>Django makes it easier to build better Web apps more quickly and with less code.</w:t>
      </w:r>
      <w:r w:rsidRPr="00995F4A">
        <w:rPr>
          <w:rFonts w:cs="Times New Roman"/>
          <w:noProof/>
          <w:szCs w:val="24"/>
          <w:lang w:val="en-US"/>
        </w:rPr>
        <w:t xml:space="preserve"> https://www.djangoproject.com/</w:t>
      </w:r>
    </w:p>
    <w:p w14:paraId="2990BAC1" w14:textId="77777777" w:rsidR="00F0778D" w:rsidRPr="00995F4A" w:rsidRDefault="00F0778D" w:rsidP="00F0778D">
      <w:pPr>
        <w:widowControl w:val="0"/>
        <w:autoSpaceDE w:val="0"/>
        <w:autoSpaceDN w:val="0"/>
        <w:adjustRightInd w:val="0"/>
        <w:spacing w:line="480" w:lineRule="auto"/>
        <w:ind w:left="480" w:hanging="480"/>
        <w:rPr>
          <w:rFonts w:cs="Times New Roman"/>
          <w:noProof/>
          <w:szCs w:val="24"/>
          <w:lang w:val="en-US"/>
        </w:rPr>
      </w:pPr>
      <w:r w:rsidRPr="00995F4A">
        <w:rPr>
          <w:rFonts w:cs="Times New Roman"/>
          <w:noProof/>
          <w:szCs w:val="24"/>
          <w:lang w:val="en-US"/>
        </w:rPr>
        <w:t xml:space="preserve">Dote, Y. (2013). Introduction to fuzzy logic. </w:t>
      </w:r>
      <w:r w:rsidRPr="00995F4A">
        <w:rPr>
          <w:rFonts w:cs="Times New Roman"/>
          <w:i/>
          <w:iCs/>
          <w:noProof/>
          <w:szCs w:val="24"/>
          <w:lang w:val="en-US"/>
        </w:rPr>
        <w:t>IECON Proceedings (Industrial Electronics Conference)</w:t>
      </w:r>
      <w:r w:rsidRPr="00995F4A">
        <w:rPr>
          <w:rFonts w:cs="Times New Roman"/>
          <w:noProof/>
          <w:szCs w:val="24"/>
          <w:lang w:val="en-US"/>
        </w:rPr>
        <w:t xml:space="preserve">, </w:t>
      </w:r>
      <w:r w:rsidRPr="00995F4A">
        <w:rPr>
          <w:rFonts w:cs="Times New Roman"/>
          <w:i/>
          <w:iCs/>
          <w:noProof/>
          <w:szCs w:val="24"/>
          <w:lang w:val="en-US"/>
        </w:rPr>
        <w:t>1</w:t>
      </w:r>
      <w:r w:rsidRPr="00995F4A">
        <w:rPr>
          <w:rFonts w:cs="Times New Roman"/>
          <w:noProof/>
          <w:szCs w:val="24"/>
          <w:lang w:val="en-US"/>
        </w:rPr>
        <w:t>(January), 50–56. https://doi.org/10.2298/fuee0502319m</w:t>
      </w:r>
    </w:p>
    <w:p w14:paraId="3059424D" w14:textId="77777777" w:rsidR="00F0778D" w:rsidRPr="00995F4A" w:rsidRDefault="00F0778D" w:rsidP="00F0778D">
      <w:pPr>
        <w:widowControl w:val="0"/>
        <w:autoSpaceDE w:val="0"/>
        <w:autoSpaceDN w:val="0"/>
        <w:adjustRightInd w:val="0"/>
        <w:spacing w:line="480" w:lineRule="auto"/>
        <w:ind w:left="480" w:hanging="480"/>
        <w:rPr>
          <w:rFonts w:cs="Times New Roman"/>
          <w:noProof/>
          <w:szCs w:val="24"/>
          <w:lang w:val="en-US"/>
        </w:rPr>
      </w:pPr>
      <w:r w:rsidRPr="00995F4A">
        <w:rPr>
          <w:rFonts w:cs="Times New Roman"/>
          <w:noProof/>
          <w:szCs w:val="24"/>
          <w:lang w:val="en-US"/>
        </w:rPr>
        <w:t xml:space="preserve">ECLIPSE FUNDATION. (2020). </w:t>
      </w:r>
      <w:r w:rsidRPr="00995F4A">
        <w:rPr>
          <w:rFonts w:cs="Times New Roman"/>
          <w:i/>
          <w:iCs/>
          <w:noProof/>
          <w:szCs w:val="24"/>
          <w:lang w:val="en-US"/>
        </w:rPr>
        <w:t>Eclipse Mosquitto</w:t>
      </w:r>
      <w:r w:rsidRPr="00995F4A">
        <w:rPr>
          <w:rFonts w:cs="Times New Roman"/>
          <w:noProof/>
          <w:szCs w:val="24"/>
          <w:lang w:val="en-US"/>
        </w:rPr>
        <w:t>. https://mosquitto.org/</w:t>
      </w:r>
    </w:p>
    <w:p w14:paraId="6B5142AF"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Escobar, C., &amp; Farfán, K. (2018). </w:t>
      </w:r>
      <w:r w:rsidRPr="00F0778D">
        <w:rPr>
          <w:rFonts w:cs="Times New Roman"/>
          <w:i/>
          <w:iCs/>
          <w:noProof/>
          <w:szCs w:val="24"/>
        </w:rPr>
        <w:t>Diseño de un Sistema de Riego para la Implementación de Cultivos Automatizados en el recinto Playa Seca del cantón El Triunfo</w:t>
      </w:r>
      <w:r w:rsidRPr="00F0778D">
        <w:rPr>
          <w:rFonts w:cs="Times New Roman"/>
          <w:noProof/>
          <w:szCs w:val="24"/>
        </w:rPr>
        <w:t xml:space="preserve"> [Universidad de Guayaquil]. http://repositorio.ug.edu.ec/bitstream/redug/36909/1/Tesis Sistema de riego Automatizado- Escobar-Farfan.pdf</w:t>
      </w:r>
    </w:p>
    <w:p w14:paraId="2778350D" w14:textId="77777777" w:rsidR="00F0778D" w:rsidRPr="00995F4A" w:rsidRDefault="00F0778D" w:rsidP="00F0778D">
      <w:pPr>
        <w:widowControl w:val="0"/>
        <w:autoSpaceDE w:val="0"/>
        <w:autoSpaceDN w:val="0"/>
        <w:adjustRightInd w:val="0"/>
        <w:spacing w:line="480" w:lineRule="auto"/>
        <w:ind w:left="480" w:hanging="480"/>
        <w:rPr>
          <w:rFonts w:cs="Times New Roman"/>
          <w:noProof/>
          <w:szCs w:val="24"/>
          <w:lang w:val="en-US"/>
        </w:rPr>
      </w:pPr>
      <w:r w:rsidRPr="00995F4A">
        <w:rPr>
          <w:rFonts w:cs="Times New Roman"/>
          <w:noProof/>
          <w:szCs w:val="24"/>
          <w:lang w:val="en-US"/>
        </w:rPr>
        <w:t xml:space="preserve">Espressif Systems. (2020). </w:t>
      </w:r>
      <w:r w:rsidRPr="00995F4A">
        <w:rPr>
          <w:rFonts w:cs="Times New Roman"/>
          <w:i/>
          <w:iCs/>
          <w:noProof/>
          <w:szCs w:val="24"/>
          <w:lang w:val="en-US"/>
        </w:rPr>
        <w:t>ESP32</w:t>
      </w:r>
      <w:r w:rsidRPr="00995F4A">
        <w:rPr>
          <w:rFonts w:cs="Times New Roman"/>
          <w:noProof/>
          <w:szCs w:val="24"/>
          <w:lang w:val="en-US"/>
        </w:rPr>
        <w:t>. https://www.espressif.com/en/products/socs/esp32</w:t>
      </w:r>
    </w:p>
    <w:p w14:paraId="499808C4" w14:textId="77777777" w:rsidR="00F0778D" w:rsidRPr="00995F4A" w:rsidRDefault="00F0778D" w:rsidP="00F0778D">
      <w:pPr>
        <w:widowControl w:val="0"/>
        <w:autoSpaceDE w:val="0"/>
        <w:autoSpaceDN w:val="0"/>
        <w:adjustRightInd w:val="0"/>
        <w:spacing w:line="480" w:lineRule="auto"/>
        <w:ind w:left="480" w:hanging="480"/>
        <w:rPr>
          <w:rFonts w:cs="Times New Roman"/>
          <w:noProof/>
          <w:szCs w:val="24"/>
          <w:lang w:val="en-US"/>
        </w:rPr>
      </w:pPr>
      <w:r w:rsidRPr="00995F4A">
        <w:rPr>
          <w:rFonts w:cs="Times New Roman"/>
          <w:noProof/>
          <w:szCs w:val="24"/>
          <w:lang w:val="en-US"/>
        </w:rPr>
        <w:t xml:space="preserve">Evans, D. (2011). </w:t>
      </w:r>
      <w:r w:rsidRPr="00995F4A">
        <w:rPr>
          <w:rFonts w:cs="Times New Roman"/>
          <w:i/>
          <w:iCs/>
          <w:noProof/>
          <w:szCs w:val="24"/>
          <w:lang w:val="en-US"/>
        </w:rPr>
        <w:t>The internet of things: how the next evolution of the internet is changing everything</w:t>
      </w:r>
      <w:r w:rsidRPr="00995F4A">
        <w:rPr>
          <w:rFonts w:cs="Times New Roman"/>
          <w:noProof/>
          <w:szCs w:val="24"/>
          <w:lang w:val="en-US"/>
        </w:rPr>
        <w:t>.</w:t>
      </w:r>
    </w:p>
    <w:p w14:paraId="68952742"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Fernández, D. (2013). </w:t>
      </w:r>
      <w:r w:rsidRPr="00F0778D">
        <w:rPr>
          <w:rFonts w:cs="Times New Roman"/>
          <w:i/>
          <w:iCs/>
          <w:noProof/>
          <w:szCs w:val="24"/>
        </w:rPr>
        <w:t>Módulo i: seguimiento de la humedad, salinidad y nutrientes en el suelo</w:t>
      </w:r>
      <w:r w:rsidRPr="00F0778D">
        <w:rPr>
          <w:rFonts w:cs="Times New Roman"/>
          <w:noProof/>
          <w:szCs w:val="24"/>
        </w:rPr>
        <w:t>. 37.</w:t>
      </w:r>
    </w:p>
    <w:p w14:paraId="3D1009EF"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Future Trends Forum. (2011). El Internet de las Cosas Bankinter. </w:t>
      </w:r>
      <w:r w:rsidRPr="00F0778D">
        <w:rPr>
          <w:rFonts w:cs="Times New Roman"/>
          <w:i/>
          <w:iCs/>
          <w:noProof/>
          <w:szCs w:val="24"/>
        </w:rPr>
        <w:t>Fundación de La Innovación Bankinter</w:t>
      </w:r>
      <w:r w:rsidRPr="00F0778D">
        <w:rPr>
          <w:rFonts w:cs="Times New Roman"/>
          <w:noProof/>
          <w:szCs w:val="24"/>
        </w:rPr>
        <w:t xml:space="preserve">, </w:t>
      </w:r>
      <w:r w:rsidRPr="00F0778D">
        <w:rPr>
          <w:rFonts w:cs="Times New Roman"/>
          <w:i/>
          <w:iCs/>
          <w:noProof/>
          <w:szCs w:val="24"/>
        </w:rPr>
        <w:t>1</w:t>
      </w:r>
      <w:r w:rsidRPr="00F0778D">
        <w:rPr>
          <w:rFonts w:cs="Times New Roman"/>
          <w:noProof/>
          <w:szCs w:val="24"/>
        </w:rPr>
        <w:t>(2), 77. http://boletines.prisadigital.com/El_internet_de_las_cosas.pdf%0Ahttp://boletines.prisadigital.com/El_internet_de_las_cosas.pdf%5Cnhttp://www.fundacionbankinter.org</w:t>
      </w:r>
    </w:p>
    <w:p w14:paraId="2B59F270"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lastRenderedPageBreak/>
        <w:t xml:space="preserve">Guijarro, M., Tortajada, E., &amp; González, F. (2007). </w:t>
      </w:r>
      <w:r w:rsidRPr="00F0778D">
        <w:rPr>
          <w:rFonts w:cs="Times New Roman"/>
          <w:i/>
          <w:iCs/>
          <w:noProof/>
          <w:szCs w:val="24"/>
        </w:rPr>
        <w:t>Sistema de riego inteligente borroso</w:t>
      </w:r>
      <w:r w:rsidRPr="00F0778D">
        <w:rPr>
          <w:rFonts w:cs="Times New Roman"/>
          <w:noProof/>
          <w:szCs w:val="24"/>
        </w:rPr>
        <w:t>. 106. https://eprints.ucm.es/9119/1/Sistema_de_Riego_Inteligente_Borroso.pdf</w:t>
      </w:r>
    </w:p>
    <w:p w14:paraId="34B679A5" w14:textId="77777777" w:rsidR="00F0778D" w:rsidRPr="00995F4A" w:rsidRDefault="00F0778D" w:rsidP="00F0778D">
      <w:pPr>
        <w:widowControl w:val="0"/>
        <w:autoSpaceDE w:val="0"/>
        <w:autoSpaceDN w:val="0"/>
        <w:adjustRightInd w:val="0"/>
        <w:spacing w:line="480" w:lineRule="auto"/>
        <w:ind w:left="480" w:hanging="480"/>
        <w:rPr>
          <w:rFonts w:cs="Times New Roman"/>
          <w:noProof/>
          <w:szCs w:val="24"/>
          <w:lang w:val="en-US"/>
        </w:rPr>
      </w:pPr>
      <w:r w:rsidRPr="00F0778D">
        <w:rPr>
          <w:rFonts w:cs="Times New Roman"/>
          <w:noProof/>
          <w:szCs w:val="24"/>
        </w:rPr>
        <w:t xml:space="preserve">IBM. (2020). </w:t>
      </w:r>
      <w:r w:rsidRPr="00995F4A">
        <w:rPr>
          <w:rFonts w:cs="Times New Roman"/>
          <w:i/>
          <w:iCs/>
          <w:noProof/>
          <w:szCs w:val="24"/>
          <w:lang w:val="en-US"/>
        </w:rPr>
        <w:t>Conozca MQTT</w:t>
      </w:r>
      <w:r w:rsidRPr="00995F4A">
        <w:rPr>
          <w:rFonts w:cs="Times New Roman"/>
          <w:noProof/>
          <w:szCs w:val="24"/>
          <w:lang w:val="en-US"/>
        </w:rPr>
        <w:t>. IBM DEVELOPER. https://developer.ibm.com/es/technologies/iot/articles/iot-mqtt-why-good-for-iot/</w:t>
      </w:r>
    </w:p>
    <w:p w14:paraId="5765894E"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Infoagro. (2020). </w:t>
      </w:r>
      <w:r w:rsidRPr="00F0778D">
        <w:rPr>
          <w:rFonts w:cs="Times New Roman"/>
          <w:i/>
          <w:iCs/>
          <w:noProof/>
          <w:szCs w:val="24"/>
        </w:rPr>
        <w:t>El Cultivo de la Acelga</w:t>
      </w:r>
      <w:r w:rsidRPr="00F0778D">
        <w:rPr>
          <w:rFonts w:cs="Times New Roman"/>
          <w:noProof/>
          <w:szCs w:val="24"/>
        </w:rPr>
        <w:t>. https://www.infoagro.com/hortalizas/acelga.htm#:~:text=La planta se hiela cuando,entre 15 y 25</w:t>
      </w:r>
      <w:r w:rsidRPr="00F0778D">
        <w:rPr>
          <w:rFonts w:cs="Times New Roman"/>
          <w:noProof/>
          <w:szCs w:val="24"/>
          <w:vertAlign w:val="superscript"/>
        </w:rPr>
        <w:t>o</w:t>
      </w:r>
      <w:r w:rsidRPr="00F0778D">
        <w:rPr>
          <w:rFonts w:cs="Times New Roman"/>
          <w:noProof/>
          <w:szCs w:val="24"/>
        </w:rPr>
        <w:t xml:space="preserve"> C.</w:t>
      </w:r>
    </w:p>
    <w:p w14:paraId="6D51516C" w14:textId="77777777" w:rsidR="00F0778D" w:rsidRPr="00995F4A" w:rsidRDefault="00F0778D" w:rsidP="00F0778D">
      <w:pPr>
        <w:widowControl w:val="0"/>
        <w:autoSpaceDE w:val="0"/>
        <w:autoSpaceDN w:val="0"/>
        <w:adjustRightInd w:val="0"/>
        <w:spacing w:line="480" w:lineRule="auto"/>
        <w:ind w:left="480" w:hanging="480"/>
        <w:rPr>
          <w:rFonts w:cs="Times New Roman"/>
          <w:noProof/>
          <w:szCs w:val="24"/>
          <w:lang w:val="en-US"/>
        </w:rPr>
      </w:pPr>
      <w:r w:rsidRPr="00F0778D">
        <w:rPr>
          <w:rFonts w:cs="Times New Roman"/>
          <w:noProof/>
          <w:szCs w:val="24"/>
        </w:rPr>
        <w:t xml:space="preserve">Iwańczak, B., &amp; Iwańczak, F. (2015). Lógica Difusa: Técnicas de Softcomputing. </w:t>
      </w:r>
      <w:r w:rsidRPr="00995F4A">
        <w:rPr>
          <w:rFonts w:cs="Times New Roman"/>
          <w:i/>
          <w:iCs/>
          <w:noProof/>
          <w:szCs w:val="24"/>
          <w:lang w:val="en-US"/>
        </w:rPr>
        <w:t>Morcillo, Carlos</w:t>
      </w:r>
      <w:r w:rsidRPr="00995F4A">
        <w:rPr>
          <w:rFonts w:cs="Times New Roman"/>
          <w:noProof/>
          <w:szCs w:val="24"/>
          <w:lang w:val="en-US"/>
        </w:rPr>
        <w:t xml:space="preserve">, </w:t>
      </w:r>
      <w:r w:rsidRPr="00995F4A">
        <w:rPr>
          <w:rFonts w:cs="Times New Roman"/>
          <w:i/>
          <w:iCs/>
          <w:noProof/>
          <w:szCs w:val="24"/>
          <w:lang w:val="en-US"/>
        </w:rPr>
        <w:t>39</w:t>
      </w:r>
      <w:r w:rsidRPr="00995F4A">
        <w:rPr>
          <w:rFonts w:cs="Times New Roman"/>
          <w:noProof/>
          <w:szCs w:val="24"/>
          <w:lang w:val="en-US"/>
        </w:rPr>
        <w:t>(234), 389–392.</w:t>
      </w:r>
    </w:p>
    <w:p w14:paraId="63AD7F23" w14:textId="77777777" w:rsidR="00F0778D" w:rsidRPr="00995F4A" w:rsidRDefault="00F0778D" w:rsidP="00F0778D">
      <w:pPr>
        <w:widowControl w:val="0"/>
        <w:autoSpaceDE w:val="0"/>
        <w:autoSpaceDN w:val="0"/>
        <w:adjustRightInd w:val="0"/>
        <w:spacing w:line="480" w:lineRule="auto"/>
        <w:ind w:left="480" w:hanging="480"/>
        <w:rPr>
          <w:rFonts w:cs="Times New Roman"/>
          <w:noProof/>
          <w:szCs w:val="24"/>
          <w:lang w:val="en-US"/>
        </w:rPr>
      </w:pPr>
      <w:r w:rsidRPr="00995F4A">
        <w:rPr>
          <w:rFonts w:cs="Times New Roman"/>
          <w:noProof/>
          <w:szCs w:val="24"/>
          <w:lang w:val="en-US"/>
        </w:rPr>
        <w:t xml:space="preserve">Johnston, L., Probst, H. A., &amp; Gamon, J. (2012). Handbook of Research on Industrial Informatics and Manufacturing Intelligence. In M. A. Khan &amp; A. Q. Ansari (Eds.), </w:t>
      </w:r>
      <w:r w:rsidRPr="00995F4A">
        <w:rPr>
          <w:rFonts w:cs="Times New Roman"/>
          <w:i/>
          <w:iCs/>
          <w:noProof/>
          <w:szCs w:val="24"/>
          <w:lang w:val="en-US"/>
        </w:rPr>
        <w:t>Handbook of Research on Industrial Informatics and Manufacturing Intelligence</w:t>
      </w:r>
      <w:r w:rsidRPr="00995F4A">
        <w:rPr>
          <w:rFonts w:cs="Times New Roman"/>
          <w:noProof/>
          <w:szCs w:val="24"/>
          <w:lang w:val="en-US"/>
        </w:rPr>
        <w:t>. IGI Global. https://doi.org/10.4018/978-1-46660-294-6</w:t>
      </w:r>
    </w:p>
    <w:p w14:paraId="11F358EE" w14:textId="77777777" w:rsidR="00F0778D" w:rsidRPr="00995F4A" w:rsidRDefault="00F0778D" w:rsidP="00F0778D">
      <w:pPr>
        <w:widowControl w:val="0"/>
        <w:autoSpaceDE w:val="0"/>
        <w:autoSpaceDN w:val="0"/>
        <w:adjustRightInd w:val="0"/>
        <w:spacing w:line="480" w:lineRule="auto"/>
        <w:ind w:left="480" w:hanging="480"/>
        <w:rPr>
          <w:rFonts w:cs="Times New Roman"/>
          <w:noProof/>
          <w:szCs w:val="24"/>
          <w:lang w:val="en-US"/>
        </w:rPr>
      </w:pPr>
      <w:r w:rsidRPr="00995F4A">
        <w:rPr>
          <w:rFonts w:cs="Times New Roman"/>
          <w:noProof/>
          <w:szCs w:val="24"/>
          <w:lang w:val="en-US"/>
        </w:rPr>
        <w:t xml:space="preserve">Kerzner, H. (2013). Project Management Metrics, KPIs, and Dashboards: A Guide to Measuring and Monitoring Project Performance. In </w:t>
      </w:r>
      <w:r w:rsidRPr="00995F4A">
        <w:rPr>
          <w:rFonts w:cs="Times New Roman"/>
          <w:i/>
          <w:iCs/>
          <w:noProof/>
          <w:szCs w:val="24"/>
          <w:lang w:val="en-US"/>
        </w:rPr>
        <w:t>Project Management Journal</w:t>
      </w:r>
      <w:r w:rsidRPr="00995F4A">
        <w:rPr>
          <w:rFonts w:cs="Times New Roman"/>
          <w:noProof/>
          <w:szCs w:val="24"/>
          <w:lang w:val="en-US"/>
        </w:rPr>
        <w:t xml:space="preserve"> (Vol. 1, Issue 2). https://doi.org/10.1002/pmj.21263</w:t>
      </w:r>
    </w:p>
    <w:p w14:paraId="3FA75590"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Laverde, J. (2016). </w:t>
      </w:r>
      <w:r w:rsidRPr="00F0778D">
        <w:rPr>
          <w:rFonts w:cs="Times New Roman"/>
          <w:i/>
          <w:iCs/>
          <w:noProof/>
          <w:szCs w:val="24"/>
        </w:rPr>
        <w:t>SISTEMA AUTOMATIZADO DE RIEGO POR ASPERSIÓN PARA EL JARDÍN UBICADO EN LA PARTE LATERAL DEL BLOQUE DE AULAS #2 DE UNIANDES QUEVEDO AUTORA</w:t>
      </w:r>
      <w:r w:rsidRPr="00F0778D">
        <w:rPr>
          <w:rFonts w:cs="Times New Roman"/>
          <w:noProof/>
          <w:szCs w:val="24"/>
        </w:rPr>
        <w:t xml:space="preserve"> [Universidad Regional Autónoma de los Andes]. http://dspace.uniandes.edu.ec/bitstream/123456789/4642/1/TUQIS001-2016.pdf</w:t>
      </w:r>
    </w:p>
    <w:p w14:paraId="118A4A82"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Lin, A., Vives, A., Bagula, A., Zennaro, M., &amp; Pietrosemoli, E. (n.d.). </w:t>
      </w:r>
      <w:r w:rsidRPr="00F0778D">
        <w:rPr>
          <w:rFonts w:cs="Times New Roman"/>
          <w:i/>
          <w:iCs/>
          <w:noProof/>
          <w:szCs w:val="24"/>
        </w:rPr>
        <w:t>INTERNET</w:t>
      </w:r>
      <w:r w:rsidRPr="00F0778D">
        <w:rPr>
          <w:rFonts w:cs="Times New Roman"/>
          <w:noProof/>
          <w:szCs w:val="24"/>
        </w:rPr>
        <w:t>.</w:t>
      </w:r>
    </w:p>
    <w:p w14:paraId="015924DD"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Martínez, L. M., Casco, M. C., Kang, D. I., &amp; Martínez, E. (2015). </w:t>
      </w:r>
      <w:r w:rsidRPr="00F0778D">
        <w:rPr>
          <w:rFonts w:cs="Times New Roman"/>
          <w:i/>
          <w:iCs/>
          <w:noProof/>
          <w:szCs w:val="24"/>
        </w:rPr>
        <w:t>Sistema de riego inteligente basado en lógica difusa</w:t>
      </w:r>
      <w:r w:rsidRPr="00F0778D">
        <w:rPr>
          <w:rFonts w:cs="Times New Roman"/>
          <w:noProof/>
          <w:szCs w:val="24"/>
        </w:rPr>
        <w:t>. 18.</w:t>
      </w:r>
    </w:p>
    <w:p w14:paraId="53E7D846"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lastRenderedPageBreak/>
        <w:t xml:space="preserve">Morales, M. (2016). </w:t>
      </w:r>
      <w:r w:rsidRPr="00F0778D">
        <w:rPr>
          <w:rFonts w:cs="Times New Roman"/>
          <w:i/>
          <w:iCs/>
          <w:noProof/>
          <w:szCs w:val="24"/>
        </w:rPr>
        <w:t>Implementación de un Dashboard para la generacion de indicadores de inserción laboral y competencias de graduados de la carrera de medicina de la Universidad Central del Ecuador</w:t>
      </w:r>
      <w:r w:rsidRPr="00F0778D">
        <w:rPr>
          <w:rFonts w:cs="Times New Roman"/>
          <w:noProof/>
          <w:szCs w:val="24"/>
        </w:rPr>
        <w:t>. Universidad Central del Ecuador.</w:t>
      </w:r>
    </w:p>
    <w:p w14:paraId="0060D2CC"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Moretto, F. (2015). </w:t>
      </w:r>
      <w:r w:rsidRPr="00F0778D">
        <w:rPr>
          <w:rFonts w:cs="Times New Roman"/>
          <w:i/>
          <w:iCs/>
          <w:noProof/>
          <w:szCs w:val="24"/>
        </w:rPr>
        <w:t>EVALUACIÓN DE LA CALIDAD DE UN SUELO FRANCO LIMOSO BAJO DIFERENTES USOS EN EL SUDESTE DE CÓRDOBA</w:t>
      </w:r>
      <w:r w:rsidRPr="00F0778D">
        <w:rPr>
          <w:rFonts w:cs="Times New Roman"/>
          <w:noProof/>
          <w:szCs w:val="24"/>
        </w:rPr>
        <w:t>. 1–198. https://inta.gob.ar/sites/default/files/tesis_evaluacion_de_la_calidad_de_un_suelo_franco.pdf</w:t>
      </w:r>
    </w:p>
    <w:p w14:paraId="1D838120"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ONU Agricultura. (2020). </w:t>
      </w:r>
      <w:r w:rsidRPr="00F0778D">
        <w:rPr>
          <w:rFonts w:cs="Times New Roman"/>
          <w:i/>
          <w:iCs/>
          <w:noProof/>
          <w:szCs w:val="24"/>
        </w:rPr>
        <w:t>Mal manejo del riego: amenaza para los suelos, el agua y la seguridad alimentaria</w:t>
      </w:r>
      <w:r w:rsidRPr="00F0778D">
        <w:rPr>
          <w:rFonts w:cs="Times New Roman"/>
          <w:noProof/>
          <w:szCs w:val="24"/>
        </w:rPr>
        <w:t>. Programa Especial Para La Seguridad Alimentaria. http://www.fao.org/FOCUS/S/SpeclPr/spro13-s.htm</w:t>
      </w:r>
    </w:p>
    <w:p w14:paraId="58FD7820"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Paneque, R. J., &amp; Habana, L. (1998). </w:t>
      </w:r>
      <w:r w:rsidRPr="00F0778D">
        <w:rPr>
          <w:rFonts w:cs="Times New Roman"/>
          <w:i/>
          <w:iCs/>
          <w:noProof/>
          <w:szCs w:val="24"/>
        </w:rPr>
        <w:t>Metodología De La Investigación Elementos Básicos Para La Investigación Clínica</w:t>
      </w:r>
      <w:r w:rsidRPr="00F0778D">
        <w:rPr>
          <w:rFonts w:cs="Times New Roman"/>
          <w:noProof/>
          <w:szCs w:val="24"/>
        </w:rPr>
        <w:t>. 1–95. http://www.sld.cu/galerias/pdf/sitios/bioestadistica/metodologia_de_la_investigacion_1998.pdf</w:t>
      </w:r>
    </w:p>
    <w:p w14:paraId="0EF64124"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Pereira, L., de Juan Valero, J., Picordell, M., &amp; Martín, J. (2010). </w:t>
      </w:r>
      <w:r w:rsidRPr="00F0778D">
        <w:rPr>
          <w:rFonts w:cs="Times New Roman"/>
          <w:i/>
          <w:iCs/>
          <w:noProof/>
          <w:szCs w:val="24"/>
        </w:rPr>
        <w:t>El Riego Y Sus Tecnologías</w:t>
      </w:r>
      <w:r w:rsidRPr="00F0778D">
        <w:rPr>
          <w:rFonts w:cs="Times New Roman"/>
          <w:noProof/>
          <w:szCs w:val="24"/>
        </w:rPr>
        <w:t xml:space="preserve"> (Europa-América (ed.)). http://crea.uclm.es/crea/descargas/_files/El_Riego_y_sus_Tecnologias.pdf</w:t>
      </w:r>
    </w:p>
    <w:p w14:paraId="182DA991"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Ricardo, C. (2009). </w:t>
      </w:r>
      <w:r w:rsidRPr="00F0778D">
        <w:rPr>
          <w:rFonts w:cs="Times New Roman"/>
          <w:i/>
          <w:iCs/>
          <w:noProof/>
          <w:szCs w:val="24"/>
        </w:rPr>
        <w:t>Base de Datos</w:t>
      </w:r>
      <w:r w:rsidRPr="00F0778D">
        <w:rPr>
          <w:rFonts w:cs="Times New Roman"/>
          <w:noProof/>
          <w:szCs w:val="24"/>
        </w:rPr>
        <w:t xml:space="preserve"> (McGRAW-HILL (ed.); McGRAW-HIL).</w:t>
      </w:r>
    </w:p>
    <w:p w14:paraId="2ACEEEF4"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Sacoto, P. (2005). </w:t>
      </w:r>
      <w:r w:rsidRPr="00F0778D">
        <w:rPr>
          <w:rFonts w:cs="Times New Roman"/>
          <w:i/>
          <w:iCs/>
          <w:noProof/>
          <w:szCs w:val="24"/>
        </w:rPr>
        <w:t>Aplicaciones Distribuidas</w:t>
      </w:r>
      <w:r w:rsidRPr="00F0778D">
        <w:rPr>
          <w:rFonts w:cs="Times New Roman"/>
          <w:noProof/>
          <w:szCs w:val="24"/>
        </w:rPr>
        <w:t>. 1–12. https://www.academia.edu/42213114/Aplicaciones_distribuidas</w:t>
      </w:r>
    </w:p>
    <w:p w14:paraId="5FB1C0DC"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Salazar, J., &amp; Silvestre, S. (2017). Internet de las cosas (IoT) - Cisco. </w:t>
      </w:r>
      <w:r w:rsidRPr="00F0778D">
        <w:rPr>
          <w:rFonts w:cs="Times New Roman"/>
          <w:i/>
          <w:iCs/>
          <w:noProof/>
          <w:szCs w:val="24"/>
        </w:rPr>
        <w:t>Cisco</w:t>
      </w:r>
      <w:r w:rsidRPr="00F0778D">
        <w:rPr>
          <w:rFonts w:cs="Times New Roman"/>
          <w:noProof/>
          <w:szCs w:val="24"/>
        </w:rPr>
        <w:t>, 3. https://core.ac.uk/download/pdf/81581111.pdf</w:t>
      </w:r>
    </w:p>
    <w:p w14:paraId="414096EE"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Sanchez, J. (2015). Evapotranspiración. </w:t>
      </w:r>
      <w:r w:rsidRPr="00F0778D">
        <w:rPr>
          <w:rFonts w:cs="Times New Roman"/>
          <w:i/>
          <w:iCs/>
          <w:noProof/>
          <w:szCs w:val="24"/>
        </w:rPr>
        <w:t>Universidad de Salamanca</w:t>
      </w:r>
      <w:r w:rsidRPr="00F0778D">
        <w:rPr>
          <w:rFonts w:cs="Times New Roman"/>
          <w:noProof/>
          <w:szCs w:val="24"/>
        </w:rPr>
        <w:t xml:space="preserve">, </w:t>
      </w:r>
      <w:r w:rsidRPr="00F0778D">
        <w:rPr>
          <w:rFonts w:cs="Times New Roman"/>
          <w:i/>
          <w:iCs/>
          <w:noProof/>
          <w:szCs w:val="24"/>
        </w:rPr>
        <w:t>1</w:t>
      </w:r>
      <w:r w:rsidRPr="00F0778D">
        <w:rPr>
          <w:rFonts w:cs="Times New Roman"/>
          <w:noProof/>
          <w:szCs w:val="24"/>
        </w:rPr>
        <w:t xml:space="preserve">, 1–9. </w:t>
      </w:r>
      <w:r w:rsidRPr="00F0778D">
        <w:rPr>
          <w:rFonts w:cs="Times New Roman"/>
          <w:noProof/>
          <w:szCs w:val="24"/>
        </w:rPr>
        <w:lastRenderedPageBreak/>
        <w:t>http://hidrologia.usal.es/temas/Evapotransp.pdf</w:t>
      </w:r>
    </w:p>
    <w:p w14:paraId="65EB0E96" w14:textId="77777777" w:rsidR="00F0778D" w:rsidRPr="00995F4A" w:rsidRDefault="00F0778D" w:rsidP="00F0778D">
      <w:pPr>
        <w:widowControl w:val="0"/>
        <w:autoSpaceDE w:val="0"/>
        <w:autoSpaceDN w:val="0"/>
        <w:adjustRightInd w:val="0"/>
        <w:spacing w:line="480" w:lineRule="auto"/>
        <w:ind w:left="480" w:hanging="480"/>
        <w:rPr>
          <w:rFonts w:cs="Times New Roman"/>
          <w:noProof/>
          <w:szCs w:val="24"/>
          <w:lang w:val="en-US"/>
        </w:rPr>
      </w:pPr>
      <w:r w:rsidRPr="00995F4A">
        <w:rPr>
          <w:rFonts w:cs="Times New Roman"/>
          <w:noProof/>
          <w:szCs w:val="24"/>
          <w:lang w:val="en-US"/>
        </w:rPr>
        <w:t xml:space="preserve">SAP BusinessObjects. (2015). Manual de instalación de Dashboards y Presentation Design. </w:t>
      </w:r>
      <w:r w:rsidRPr="00995F4A">
        <w:rPr>
          <w:rFonts w:cs="Times New Roman"/>
          <w:i/>
          <w:iCs/>
          <w:noProof/>
          <w:szCs w:val="24"/>
          <w:lang w:val="en-US"/>
        </w:rPr>
        <w:t>Sap BusinessObjects</w:t>
      </w:r>
      <w:r w:rsidRPr="00995F4A">
        <w:rPr>
          <w:rFonts w:cs="Times New Roman"/>
          <w:noProof/>
          <w:szCs w:val="24"/>
          <w:lang w:val="en-US"/>
        </w:rPr>
        <w:t xml:space="preserve">, </w:t>
      </w:r>
      <w:r w:rsidRPr="00995F4A">
        <w:rPr>
          <w:rFonts w:cs="Times New Roman"/>
          <w:i/>
          <w:iCs/>
          <w:noProof/>
          <w:szCs w:val="24"/>
          <w:lang w:val="en-US"/>
        </w:rPr>
        <w:t>4</w:t>
      </w:r>
      <w:r w:rsidRPr="00995F4A">
        <w:rPr>
          <w:rFonts w:cs="Times New Roman"/>
          <w:noProof/>
          <w:szCs w:val="24"/>
          <w:lang w:val="en-US"/>
        </w:rPr>
        <w:t>(1), 1–26.</w:t>
      </w:r>
    </w:p>
    <w:p w14:paraId="059B8070"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995F4A">
        <w:rPr>
          <w:rFonts w:cs="Times New Roman"/>
          <w:noProof/>
          <w:szCs w:val="24"/>
          <w:lang w:val="en-US"/>
        </w:rPr>
        <w:t xml:space="preserve">Stack Overflow contributors. (2012). APRENDIZAJE MQTT. </w:t>
      </w:r>
      <w:r w:rsidRPr="00F0778D">
        <w:rPr>
          <w:rFonts w:cs="Times New Roman"/>
          <w:noProof/>
          <w:szCs w:val="24"/>
        </w:rPr>
        <w:t xml:space="preserve">In </w:t>
      </w:r>
      <w:r w:rsidRPr="00F0778D">
        <w:rPr>
          <w:rFonts w:cs="Times New Roman"/>
          <w:i/>
          <w:iCs/>
          <w:noProof/>
          <w:szCs w:val="24"/>
        </w:rPr>
        <w:t>EBook</w:t>
      </w:r>
      <w:r w:rsidRPr="00F0778D">
        <w:rPr>
          <w:rFonts w:cs="Times New Roman"/>
          <w:noProof/>
          <w:szCs w:val="24"/>
        </w:rPr>
        <w:t xml:space="preserve"> (Vol. 66, pp. 37–39).</w:t>
      </w:r>
    </w:p>
    <w:p w14:paraId="399B0A66" w14:textId="77777777" w:rsidR="00F0778D" w:rsidRPr="00F0778D" w:rsidRDefault="00F0778D" w:rsidP="00F0778D">
      <w:pPr>
        <w:widowControl w:val="0"/>
        <w:autoSpaceDE w:val="0"/>
        <w:autoSpaceDN w:val="0"/>
        <w:adjustRightInd w:val="0"/>
        <w:spacing w:line="480" w:lineRule="auto"/>
        <w:ind w:left="480" w:hanging="480"/>
        <w:rPr>
          <w:rFonts w:cs="Times New Roman"/>
          <w:noProof/>
          <w:szCs w:val="24"/>
        </w:rPr>
      </w:pPr>
      <w:r w:rsidRPr="00F0778D">
        <w:rPr>
          <w:rFonts w:cs="Times New Roman"/>
          <w:noProof/>
          <w:szCs w:val="24"/>
        </w:rPr>
        <w:t xml:space="preserve">Vásconez, J., &amp; Chamba, F. (2013). </w:t>
      </w:r>
      <w:r w:rsidRPr="00F0778D">
        <w:rPr>
          <w:rFonts w:cs="Times New Roman"/>
          <w:i/>
          <w:iCs/>
          <w:noProof/>
          <w:szCs w:val="24"/>
        </w:rPr>
        <w:t>Diseño e Implementacion de un Sistema de Riego Automatizado y Controlado De Forma Inalambrica para una Finca Ubicada en el Sector Popular de Balerio</w:t>
      </w:r>
      <w:r w:rsidRPr="00F0778D">
        <w:rPr>
          <w:rFonts w:cs="Times New Roman"/>
          <w:noProof/>
          <w:szCs w:val="24"/>
        </w:rPr>
        <w:t xml:space="preserve"> [Universidad Politécnica Salesiana sede Guayaquil]. https://dspace.ups.edu.ec/bitstream/123456789/5304/1/UPS-GT000434.pdf</w:t>
      </w:r>
    </w:p>
    <w:p w14:paraId="0BEAD05C" w14:textId="77777777" w:rsidR="00F0778D" w:rsidRPr="00995F4A" w:rsidRDefault="00F0778D" w:rsidP="00F0778D">
      <w:pPr>
        <w:widowControl w:val="0"/>
        <w:autoSpaceDE w:val="0"/>
        <w:autoSpaceDN w:val="0"/>
        <w:adjustRightInd w:val="0"/>
        <w:spacing w:line="480" w:lineRule="auto"/>
        <w:ind w:left="480" w:hanging="480"/>
        <w:rPr>
          <w:rFonts w:cs="Times New Roman"/>
          <w:noProof/>
          <w:lang w:val="en-US"/>
        </w:rPr>
      </w:pPr>
      <w:r w:rsidRPr="00995F4A">
        <w:rPr>
          <w:rFonts w:cs="Times New Roman"/>
          <w:noProof/>
          <w:szCs w:val="24"/>
          <w:lang w:val="en-US"/>
        </w:rPr>
        <w:t xml:space="preserve">Warner, J. (2019). </w:t>
      </w:r>
      <w:r w:rsidRPr="00995F4A">
        <w:rPr>
          <w:rFonts w:cs="Times New Roman"/>
          <w:i/>
          <w:iCs/>
          <w:noProof/>
          <w:szCs w:val="24"/>
          <w:lang w:val="en-US"/>
        </w:rPr>
        <w:t>Scikit-Fuzzy</w:t>
      </w:r>
      <w:r w:rsidRPr="00995F4A">
        <w:rPr>
          <w:rFonts w:cs="Times New Roman"/>
          <w:noProof/>
          <w:szCs w:val="24"/>
          <w:lang w:val="en-US"/>
        </w:rPr>
        <w:t>. 2019. https://pythonhosted.org/scikit-fuzzy/overview.html</w:t>
      </w:r>
    </w:p>
    <w:p w14:paraId="3344BBEF" w14:textId="016F76EE" w:rsidR="00A80AD2" w:rsidRPr="00617276" w:rsidRDefault="000E0CEA" w:rsidP="001B0986">
      <w:pPr>
        <w:spacing w:line="480" w:lineRule="auto"/>
        <w:jc w:val="both"/>
        <w:rPr>
          <w:lang w:val="en-US"/>
        </w:rPr>
      </w:pPr>
      <w:r>
        <w:rPr>
          <w:lang w:val="en-US"/>
        </w:rPr>
        <w:fldChar w:fldCharType="end"/>
      </w:r>
    </w:p>
    <w:p w14:paraId="113D1487" w14:textId="3EB6C61E" w:rsidR="002458F3" w:rsidRDefault="002458F3" w:rsidP="00B07B94">
      <w:pPr>
        <w:pStyle w:val="Ttulo"/>
      </w:pPr>
      <w:bookmarkStart w:id="103" w:name="_Toc51482519"/>
      <w:bookmarkStart w:id="104" w:name="_Toc51482688"/>
      <w:bookmarkStart w:id="105" w:name="_Toc51483219"/>
      <w:bookmarkStart w:id="106" w:name="_Toc51483418"/>
      <w:bookmarkStart w:id="107" w:name="_Toc51484109"/>
      <w:bookmarkStart w:id="108" w:name="_Toc60162400"/>
      <w:bookmarkStart w:id="109" w:name="_Toc60163042"/>
      <w:r w:rsidRPr="00BF25A8">
        <w:t>Anexos</w:t>
      </w:r>
      <w:bookmarkEnd w:id="103"/>
      <w:bookmarkEnd w:id="104"/>
      <w:bookmarkEnd w:id="105"/>
      <w:bookmarkEnd w:id="106"/>
      <w:bookmarkEnd w:id="107"/>
      <w:bookmarkEnd w:id="108"/>
      <w:bookmarkEnd w:id="109"/>
    </w:p>
    <w:p w14:paraId="624ED84F" w14:textId="566054A8" w:rsidR="00B10AFA" w:rsidRPr="00B10AFA" w:rsidRDefault="00B10AFA" w:rsidP="00B10AFA">
      <w:pPr>
        <w:pStyle w:val="Textoindependiente"/>
        <w:rPr>
          <w:b/>
          <w:bCs/>
        </w:rPr>
      </w:pPr>
      <w:r w:rsidRPr="00B10AFA">
        <w:rPr>
          <w:b/>
          <w:bCs/>
        </w:rPr>
        <w:t>Anexo 1</w:t>
      </w:r>
    </w:p>
    <w:p w14:paraId="033AACC9" w14:textId="09BEA4A0" w:rsidR="00FE62AF" w:rsidRDefault="006D2BDD" w:rsidP="006D2BDD">
      <w:pPr>
        <w:jc w:val="center"/>
      </w:pPr>
      <w:r>
        <w:t xml:space="preserve">Guía de </w:t>
      </w:r>
      <w:r w:rsidR="007D7AC2">
        <w:t>Entrevista</w:t>
      </w:r>
    </w:p>
    <w:p w14:paraId="4DFB7FD9" w14:textId="6874BB24" w:rsidR="00FC35C4" w:rsidRDefault="00FC35C4" w:rsidP="007D7AC2">
      <w:r>
        <w:t xml:space="preserve">Objetivo: </w:t>
      </w:r>
      <w:r w:rsidR="00CB6CF5">
        <w:t>Conocer el funcionamiento del riego</w:t>
      </w:r>
      <w:r w:rsidR="009A3A6C">
        <w:t xml:space="preserve">, </w:t>
      </w:r>
      <w:r w:rsidR="00CB6CF5">
        <w:t xml:space="preserve">sus reglas </w:t>
      </w:r>
      <w:r w:rsidR="004C6061">
        <w:t>a aplicar</w:t>
      </w:r>
      <w:r w:rsidR="009A3A6C">
        <w:t xml:space="preserve"> y conocer</w:t>
      </w:r>
      <w:r w:rsidR="00172D8F">
        <w:t xml:space="preserve"> los requerimientos de la aplicación web.</w:t>
      </w:r>
    </w:p>
    <w:p w14:paraId="02F9372C" w14:textId="08E28E2D" w:rsidR="008A7FE1" w:rsidRDefault="008A7FE1" w:rsidP="007D7AC2">
      <w:r>
        <w:t xml:space="preserve">Fecha: </w:t>
      </w:r>
    </w:p>
    <w:p w14:paraId="5E2FF979" w14:textId="27225573" w:rsidR="00EF5F3F" w:rsidRDefault="004F64BE" w:rsidP="007D7AC2">
      <w:r>
        <w:t>Hora:</w:t>
      </w:r>
    </w:p>
    <w:p w14:paraId="6562510F" w14:textId="2A6E3E4F" w:rsidR="004F64BE" w:rsidRDefault="004F64BE" w:rsidP="007D7AC2">
      <w:r>
        <w:t>Lugar:</w:t>
      </w:r>
      <w:r w:rsidR="00FF3DA4">
        <w:t xml:space="preserve"> Paute</w:t>
      </w:r>
    </w:p>
    <w:p w14:paraId="3D8CC10D" w14:textId="49B17B22" w:rsidR="004F64BE" w:rsidRDefault="004F64BE" w:rsidP="007D7AC2">
      <w:r>
        <w:t>Entrevistado: Jose Ortiz</w:t>
      </w:r>
    </w:p>
    <w:p w14:paraId="6ECE4815" w14:textId="3DBDB11A" w:rsidR="007D7AC2" w:rsidRDefault="00025C56" w:rsidP="002159C5">
      <w:pPr>
        <w:pStyle w:val="Prrafodelista"/>
        <w:numPr>
          <w:ilvl w:val="0"/>
          <w:numId w:val="33"/>
        </w:numPr>
      </w:pPr>
      <w:r>
        <w:t>¿</w:t>
      </w:r>
      <w:r w:rsidR="002523B0">
        <w:t>Qué</w:t>
      </w:r>
      <w:r>
        <w:t xml:space="preserve"> factores medio ambientales toma </w:t>
      </w:r>
      <w:r w:rsidR="002523B0">
        <w:t>en cuenta</w:t>
      </w:r>
      <w:r>
        <w:t xml:space="preserve"> al momento de r</w:t>
      </w:r>
      <w:r w:rsidR="002523B0">
        <w:t>e</w:t>
      </w:r>
      <w:r>
        <w:t>gar los cultivos?</w:t>
      </w:r>
    </w:p>
    <w:p w14:paraId="3E2824C7" w14:textId="77777777" w:rsidR="008C41B9" w:rsidRDefault="008C41B9" w:rsidP="008C41B9">
      <w:pPr>
        <w:pStyle w:val="Prrafodelista"/>
      </w:pPr>
    </w:p>
    <w:p w14:paraId="191C0215" w14:textId="77777777" w:rsidR="008C41B9" w:rsidRDefault="008C41B9" w:rsidP="008C41B9">
      <w:pPr>
        <w:pStyle w:val="Prrafodelista"/>
      </w:pPr>
    </w:p>
    <w:p w14:paraId="4ADC18E5" w14:textId="3392CD78" w:rsidR="008B1F01" w:rsidRDefault="000D6001" w:rsidP="002159C5">
      <w:pPr>
        <w:pStyle w:val="Prrafodelista"/>
        <w:numPr>
          <w:ilvl w:val="0"/>
          <w:numId w:val="33"/>
        </w:numPr>
      </w:pPr>
      <w:r>
        <w:t>Normalmente</w:t>
      </w:r>
      <w:r w:rsidR="006B5B09">
        <w:t xml:space="preserve">, en el cultivo de acelga </w:t>
      </w:r>
      <w:r w:rsidR="00825C88">
        <w:t>¿cuál</w:t>
      </w:r>
      <w:r w:rsidR="006B5B09">
        <w:t xml:space="preserve"> es el tiempo de riego </w:t>
      </w:r>
      <w:r w:rsidR="000152A1">
        <w:t>recomendado?</w:t>
      </w:r>
    </w:p>
    <w:p w14:paraId="2C52468D" w14:textId="77777777" w:rsidR="008C41B9" w:rsidRDefault="008C41B9" w:rsidP="008C41B9"/>
    <w:p w14:paraId="0B01ABEA" w14:textId="45727226" w:rsidR="006B5B09" w:rsidRDefault="00825C88" w:rsidP="002159C5">
      <w:pPr>
        <w:pStyle w:val="Prrafodelista"/>
        <w:numPr>
          <w:ilvl w:val="0"/>
          <w:numId w:val="33"/>
        </w:numPr>
      </w:pPr>
      <w:r>
        <w:t>¿Qué</w:t>
      </w:r>
      <w:r w:rsidR="009C64D3">
        <w:t xml:space="preserve"> tipo de suelo tiene en su </w:t>
      </w:r>
      <w:r w:rsidR="000152A1">
        <w:t>propiedad?</w:t>
      </w:r>
    </w:p>
    <w:p w14:paraId="6F17FF35" w14:textId="05A2B3A5" w:rsidR="009C64D3" w:rsidRDefault="00825C88" w:rsidP="002159C5">
      <w:pPr>
        <w:pStyle w:val="Prrafodelista"/>
        <w:numPr>
          <w:ilvl w:val="0"/>
          <w:numId w:val="33"/>
        </w:numPr>
      </w:pPr>
      <w:r>
        <w:t>¿</w:t>
      </w:r>
      <w:r w:rsidR="002725BD">
        <w:t>C</w:t>
      </w:r>
      <w:r w:rsidR="008C41B9">
        <w:t>ó</w:t>
      </w:r>
      <w:r w:rsidR="002725BD">
        <w:t>mo calcula la capacidad de campo en el cultivo</w:t>
      </w:r>
      <w:r>
        <w:t>?</w:t>
      </w:r>
    </w:p>
    <w:p w14:paraId="1F8F2A1D" w14:textId="77777777" w:rsidR="008C41B9" w:rsidRDefault="008C41B9" w:rsidP="008C41B9"/>
    <w:p w14:paraId="20BD46AE" w14:textId="41CF0C0A" w:rsidR="002725BD" w:rsidRDefault="00825C88" w:rsidP="002159C5">
      <w:pPr>
        <w:pStyle w:val="Prrafodelista"/>
        <w:numPr>
          <w:ilvl w:val="0"/>
          <w:numId w:val="33"/>
        </w:numPr>
      </w:pPr>
      <w:r>
        <w:t>¿Qué</w:t>
      </w:r>
      <w:r w:rsidR="0086239C">
        <w:t xml:space="preserve"> consideracione</w:t>
      </w:r>
      <w:r>
        <w:t>s</w:t>
      </w:r>
      <w:r w:rsidR="0086239C">
        <w:t xml:space="preserve"> </w:t>
      </w:r>
      <w:r>
        <w:t xml:space="preserve">se </w:t>
      </w:r>
      <w:r w:rsidR="0086239C">
        <w:t xml:space="preserve">toma </w:t>
      </w:r>
      <w:r>
        <w:t xml:space="preserve">en cuenta </w:t>
      </w:r>
      <w:r w:rsidR="0086239C">
        <w:t>para verificar si el suelo esta h</w:t>
      </w:r>
      <w:r>
        <w:t>ú</w:t>
      </w:r>
      <w:r w:rsidR="0086239C">
        <w:t>me</w:t>
      </w:r>
      <w:r w:rsidR="000152A1">
        <w:t>d</w:t>
      </w:r>
      <w:r w:rsidR="0086239C">
        <w:t>o o seco</w:t>
      </w:r>
      <w:r>
        <w:t>?</w:t>
      </w:r>
    </w:p>
    <w:p w14:paraId="56CB31CC" w14:textId="77777777" w:rsidR="008C41B9" w:rsidRDefault="008C41B9" w:rsidP="008C41B9">
      <w:pPr>
        <w:pStyle w:val="Prrafodelista"/>
      </w:pPr>
    </w:p>
    <w:p w14:paraId="692BF7B8" w14:textId="77777777" w:rsidR="008C41B9" w:rsidRDefault="008C41B9" w:rsidP="008C41B9">
      <w:pPr>
        <w:pStyle w:val="Prrafodelista"/>
      </w:pPr>
    </w:p>
    <w:p w14:paraId="5F1EC876" w14:textId="555EA30D" w:rsidR="008E7705" w:rsidRDefault="00825C88" w:rsidP="002159C5">
      <w:pPr>
        <w:pStyle w:val="Prrafodelista"/>
        <w:numPr>
          <w:ilvl w:val="0"/>
          <w:numId w:val="33"/>
        </w:numPr>
      </w:pPr>
      <w:r>
        <w:t>¿</w:t>
      </w:r>
      <w:r w:rsidR="008E7705">
        <w:t>Considera la evapotranspiración al momento de regar</w:t>
      </w:r>
      <w:r w:rsidR="00A2253D">
        <w:t xml:space="preserve"> y por qué?</w:t>
      </w:r>
    </w:p>
    <w:p w14:paraId="552B1282" w14:textId="77777777" w:rsidR="00416941" w:rsidRDefault="00416941" w:rsidP="00416941">
      <w:pPr>
        <w:pStyle w:val="Prrafodelista"/>
      </w:pPr>
    </w:p>
    <w:p w14:paraId="5C7E95B9" w14:textId="77777777" w:rsidR="00416941" w:rsidRDefault="00416941" w:rsidP="00416941">
      <w:pPr>
        <w:pStyle w:val="Prrafodelista"/>
      </w:pPr>
    </w:p>
    <w:p w14:paraId="00B0D3C4" w14:textId="103C7D7B" w:rsidR="008E7705" w:rsidRDefault="00A2253D" w:rsidP="002159C5">
      <w:pPr>
        <w:pStyle w:val="Prrafodelista"/>
        <w:numPr>
          <w:ilvl w:val="0"/>
          <w:numId w:val="33"/>
        </w:numPr>
      </w:pPr>
      <w:r>
        <w:t>¿Considera la humedad y temperatura ambiental para aplicar el riego al cultivo y por qué?</w:t>
      </w:r>
    </w:p>
    <w:p w14:paraId="5CD901A9" w14:textId="77777777" w:rsidR="009E1C2D" w:rsidRDefault="009E1C2D" w:rsidP="009E1C2D"/>
    <w:p w14:paraId="7BA6A395" w14:textId="2E3DD931" w:rsidR="00A2253D" w:rsidRDefault="0043152D" w:rsidP="002159C5">
      <w:pPr>
        <w:pStyle w:val="Prrafodelista"/>
        <w:numPr>
          <w:ilvl w:val="0"/>
          <w:numId w:val="33"/>
        </w:numPr>
      </w:pPr>
      <w:r>
        <w:t>¿Qué parámetros considera usted al momento de aplicar el riego?</w:t>
      </w:r>
    </w:p>
    <w:p w14:paraId="5C56EB60" w14:textId="77777777" w:rsidR="009E1C2D" w:rsidRDefault="009E1C2D" w:rsidP="009E1C2D">
      <w:pPr>
        <w:pStyle w:val="Prrafodelista"/>
      </w:pPr>
    </w:p>
    <w:p w14:paraId="1720B1EF" w14:textId="77777777" w:rsidR="009E1C2D" w:rsidRDefault="009E1C2D" w:rsidP="009E1C2D">
      <w:pPr>
        <w:pStyle w:val="Prrafodelista"/>
      </w:pPr>
    </w:p>
    <w:p w14:paraId="15C2060B" w14:textId="3C7AECB4" w:rsidR="0043152D" w:rsidRDefault="004B460E" w:rsidP="002159C5">
      <w:pPr>
        <w:pStyle w:val="Prrafodelista"/>
        <w:numPr>
          <w:ilvl w:val="0"/>
          <w:numId w:val="33"/>
        </w:numPr>
      </w:pPr>
      <w:r>
        <w:t xml:space="preserve">Si el sistema está implementado. </w:t>
      </w:r>
      <w:r w:rsidR="00821CFB">
        <w:t xml:space="preserve">¿Qué factores le gustaría </w:t>
      </w:r>
      <w:r w:rsidR="009E1C2D">
        <w:t>manejar?</w:t>
      </w:r>
    </w:p>
    <w:p w14:paraId="3339D51F" w14:textId="77777777" w:rsidR="009E1C2D" w:rsidRDefault="009E1C2D" w:rsidP="009E1C2D">
      <w:pPr>
        <w:pStyle w:val="Prrafodelista"/>
      </w:pPr>
    </w:p>
    <w:p w14:paraId="60030AB3" w14:textId="77777777" w:rsidR="009E1C2D" w:rsidRDefault="009E1C2D" w:rsidP="009E1C2D">
      <w:pPr>
        <w:pStyle w:val="Prrafodelista"/>
      </w:pPr>
    </w:p>
    <w:p w14:paraId="54398A1C" w14:textId="6F2DCD25" w:rsidR="00821CFB" w:rsidRDefault="00821CFB" w:rsidP="002159C5">
      <w:pPr>
        <w:pStyle w:val="Prrafodelista"/>
        <w:numPr>
          <w:ilvl w:val="0"/>
          <w:numId w:val="33"/>
        </w:numPr>
      </w:pPr>
      <w:r>
        <w:t>¿Le ayudaría ahorrar tiempo y dinero el sistema?</w:t>
      </w:r>
    </w:p>
    <w:p w14:paraId="06F0EE3F" w14:textId="77777777" w:rsidR="002458F3" w:rsidRPr="00617276" w:rsidRDefault="002458F3" w:rsidP="001B0986">
      <w:pPr>
        <w:spacing w:line="480" w:lineRule="auto"/>
        <w:jc w:val="both"/>
        <w:rPr>
          <w:rFonts w:asciiTheme="minorHAnsi" w:hAnsiTheme="minorHAnsi" w:cs="Times New Roman"/>
          <w:sz w:val="22"/>
        </w:rPr>
      </w:pPr>
    </w:p>
    <w:sectPr w:rsidR="002458F3" w:rsidRPr="00617276" w:rsidSect="00CB564D">
      <w:endnotePr>
        <w:numFmt w:val="decimal"/>
      </w:endnotePr>
      <w:type w:val="continuous"/>
      <w:pgSz w:w="11906" w:h="16838"/>
      <w:pgMar w:top="1440" w:right="1440" w:bottom="1440" w:left="1440" w:header="0" w:footer="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45EBBE" w14:textId="77777777" w:rsidR="00E46421" w:rsidRDefault="00E46421">
      <w:pPr>
        <w:spacing w:after="0" w:line="240" w:lineRule="auto"/>
      </w:pPr>
      <w:r>
        <w:separator/>
      </w:r>
    </w:p>
  </w:endnote>
  <w:endnote w:type="continuationSeparator" w:id="0">
    <w:p w14:paraId="3AC9858D" w14:textId="77777777" w:rsidR="00E46421" w:rsidRDefault="00E46421">
      <w:pPr>
        <w:spacing w:after="0" w:line="240" w:lineRule="auto"/>
      </w:pPr>
      <w:r>
        <w:continuationSeparator/>
      </w:r>
    </w:p>
  </w:endnote>
  <w:endnote w:type="continuationNotice" w:id="1">
    <w:p w14:paraId="2976119E" w14:textId="77777777" w:rsidR="00E46421" w:rsidRDefault="00E4642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Basic Roman">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WenQuanYi Micro Hei">
    <w:charset w:val="00"/>
    <w:family w:val="roman"/>
    <w:pitch w:val="default"/>
  </w:font>
  <w:font w:name="Lohit Devanagari">
    <w:altName w:val="Cambria"/>
    <w:charset w:val="00"/>
    <w:family w:val="roman"/>
    <w:pitch w:val="default"/>
  </w:font>
  <w:font w:name="OpenSymbol">
    <w:charset w:val="01"/>
    <w:family w:val="roman"/>
    <w:pitch w:val="default"/>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5F6054" w14:textId="77777777" w:rsidR="00E46421" w:rsidRDefault="00E46421">
      <w:pPr>
        <w:spacing w:after="0" w:line="240" w:lineRule="auto"/>
      </w:pPr>
      <w:r>
        <w:separator/>
      </w:r>
    </w:p>
  </w:footnote>
  <w:footnote w:type="continuationSeparator" w:id="0">
    <w:p w14:paraId="3CC9E925" w14:textId="77777777" w:rsidR="00E46421" w:rsidRDefault="00E46421">
      <w:pPr>
        <w:spacing w:after="0" w:line="240" w:lineRule="auto"/>
      </w:pPr>
      <w:r>
        <w:continuationSeparator/>
      </w:r>
    </w:p>
  </w:footnote>
  <w:footnote w:type="continuationNotice" w:id="1">
    <w:p w14:paraId="4D402A1D" w14:textId="77777777" w:rsidR="00E46421" w:rsidRDefault="00E46421">
      <w:pPr>
        <w:spacing w:after="0" w:line="240" w:lineRule="auto"/>
      </w:pPr>
    </w:p>
  </w:footnote>
  <w:footnote w:id="2">
    <w:p w14:paraId="5EF1CB06" w14:textId="53811000" w:rsidR="000051A0" w:rsidRDefault="000051A0" w:rsidP="000051A0">
      <w:pPr>
        <w:pStyle w:val="Textonotapie"/>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34598"/>
    <w:multiLevelType w:val="multilevel"/>
    <w:tmpl w:val="27A422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F46865"/>
    <w:multiLevelType w:val="hybridMultilevel"/>
    <w:tmpl w:val="647A302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4A67D38"/>
    <w:multiLevelType w:val="hybridMultilevel"/>
    <w:tmpl w:val="611836B8"/>
    <w:name w:val="Lista numerada 2"/>
    <w:lvl w:ilvl="0" w:tplc="C02E5A8E">
      <w:start w:val="1"/>
      <w:numFmt w:val="none"/>
      <w:suff w:val="nothing"/>
      <w:lvlText w:val=""/>
      <w:lvlJc w:val="left"/>
      <w:pPr>
        <w:ind w:left="0" w:firstLine="0"/>
      </w:pPr>
    </w:lvl>
    <w:lvl w:ilvl="1" w:tplc="598CDFD8">
      <w:start w:val="1"/>
      <w:numFmt w:val="none"/>
      <w:suff w:val="nothing"/>
      <w:lvlText w:val=""/>
      <w:lvlJc w:val="left"/>
      <w:pPr>
        <w:ind w:left="0" w:firstLine="0"/>
      </w:pPr>
    </w:lvl>
    <w:lvl w:ilvl="2" w:tplc="1102C738">
      <w:start w:val="1"/>
      <w:numFmt w:val="none"/>
      <w:suff w:val="nothing"/>
      <w:lvlText w:val=""/>
      <w:lvlJc w:val="left"/>
      <w:pPr>
        <w:ind w:left="0" w:firstLine="0"/>
      </w:pPr>
    </w:lvl>
    <w:lvl w:ilvl="3" w:tplc="25F6D398">
      <w:start w:val="1"/>
      <w:numFmt w:val="none"/>
      <w:suff w:val="nothing"/>
      <w:lvlText w:val=""/>
      <w:lvlJc w:val="left"/>
      <w:pPr>
        <w:ind w:left="0" w:firstLine="0"/>
      </w:pPr>
    </w:lvl>
    <w:lvl w:ilvl="4" w:tplc="25DAA442">
      <w:start w:val="1"/>
      <w:numFmt w:val="none"/>
      <w:suff w:val="nothing"/>
      <w:lvlText w:val=""/>
      <w:lvlJc w:val="left"/>
      <w:pPr>
        <w:ind w:left="0" w:firstLine="0"/>
      </w:pPr>
    </w:lvl>
    <w:lvl w:ilvl="5" w:tplc="DF4E3CF2">
      <w:start w:val="1"/>
      <w:numFmt w:val="none"/>
      <w:suff w:val="nothing"/>
      <w:lvlText w:val=""/>
      <w:lvlJc w:val="left"/>
      <w:pPr>
        <w:ind w:left="0" w:firstLine="0"/>
      </w:pPr>
    </w:lvl>
    <w:lvl w:ilvl="6" w:tplc="88349F7A">
      <w:start w:val="1"/>
      <w:numFmt w:val="none"/>
      <w:suff w:val="nothing"/>
      <w:lvlText w:val=""/>
      <w:lvlJc w:val="left"/>
      <w:pPr>
        <w:ind w:left="0" w:firstLine="0"/>
      </w:pPr>
    </w:lvl>
    <w:lvl w:ilvl="7" w:tplc="8E827A24">
      <w:start w:val="1"/>
      <w:numFmt w:val="none"/>
      <w:suff w:val="nothing"/>
      <w:lvlText w:val=""/>
      <w:lvlJc w:val="left"/>
      <w:pPr>
        <w:ind w:left="0" w:firstLine="0"/>
      </w:pPr>
    </w:lvl>
    <w:lvl w:ilvl="8" w:tplc="3F922156">
      <w:start w:val="1"/>
      <w:numFmt w:val="none"/>
      <w:suff w:val="nothing"/>
      <w:lvlText w:val=""/>
      <w:lvlJc w:val="left"/>
      <w:pPr>
        <w:ind w:left="0" w:firstLine="0"/>
      </w:pPr>
    </w:lvl>
  </w:abstractNum>
  <w:abstractNum w:abstractNumId="3" w15:restartNumberingAfterBreak="0">
    <w:nsid w:val="05A67194"/>
    <w:multiLevelType w:val="hybridMultilevel"/>
    <w:tmpl w:val="303CDD1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05BB7535"/>
    <w:multiLevelType w:val="hybridMultilevel"/>
    <w:tmpl w:val="37005308"/>
    <w:lvl w:ilvl="0" w:tplc="04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6411E64"/>
    <w:multiLevelType w:val="multilevel"/>
    <w:tmpl w:val="D5D29250"/>
    <w:lvl w:ilvl="0">
      <w:start w:val="1"/>
      <w:numFmt w:val="none"/>
      <w:lvlText w:val="1. "/>
      <w:lvlJc w:val="left"/>
      <w:pPr>
        <w:ind w:left="360" w:hanging="360"/>
      </w:pPr>
      <w:rPr>
        <w:rFonts w:ascii="Times New Roman" w:hAnsi="Times New Roman" w:hint="default"/>
        <w:b/>
        <w:i w:val="0"/>
        <w:caps w:val="0"/>
        <w:strike w:val="0"/>
        <w:dstrike w:val="0"/>
        <w:color w:val="auto"/>
        <w:sz w:val="24"/>
        <w:u w:val="none" w:color="000000" w:themeColor="text1"/>
      </w:rPr>
    </w:lvl>
    <w:lvl w:ilvl="1">
      <w:start w:val="1"/>
      <w:numFmt w:val="none"/>
      <w:lvlText w:val="1.1"/>
      <w:lvlJc w:val="left"/>
      <w:pPr>
        <w:ind w:left="360" w:hanging="360"/>
      </w:pPr>
      <w:rPr>
        <w:rFonts w:ascii="Times New Roman" w:hAnsi="Times New Roman" w:hint="default"/>
        <w:b/>
        <w:i w:val="0"/>
        <w:caps w:val="0"/>
        <w:color w:val="000000" w:themeColor="text1"/>
        <w:sz w:val="24"/>
      </w:rPr>
    </w:lvl>
    <w:lvl w:ilvl="2">
      <w:start w:val="1"/>
      <w:numFmt w:val="decimal"/>
      <w:lvlText w:val="%1.%2.%3."/>
      <w:lvlJc w:val="left"/>
      <w:pPr>
        <w:ind w:left="720" w:hanging="720"/>
      </w:pPr>
      <w:rPr>
        <w:rFonts w:hint="default"/>
        <w:b/>
        <w:i w:val="0"/>
        <w:color w:val="000000" w:themeColor="text1"/>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6B74F70"/>
    <w:multiLevelType w:val="multilevel"/>
    <w:tmpl w:val="08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081A086D"/>
    <w:multiLevelType w:val="hybridMultilevel"/>
    <w:tmpl w:val="B65A202A"/>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040A0003">
      <w:start w:val="1"/>
      <w:numFmt w:val="bullet"/>
      <w:lvlText w:val="o"/>
      <w:lvlJc w:val="left"/>
      <w:pPr>
        <w:ind w:left="2880" w:hanging="360"/>
      </w:pPr>
      <w:rPr>
        <w:rFonts w:ascii="Courier New" w:hAnsi="Courier New" w:cs="Courier New"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08375803"/>
    <w:multiLevelType w:val="hybridMultilevel"/>
    <w:tmpl w:val="6D0A810A"/>
    <w:lvl w:ilvl="0" w:tplc="040A0005">
      <w:start w:val="1"/>
      <w:numFmt w:val="bullet"/>
      <w:lvlText w:val=""/>
      <w:lvlJc w:val="left"/>
      <w:pPr>
        <w:ind w:left="2160" w:hanging="360"/>
      </w:pPr>
      <w:rPr>
        <w:rFonts w:ascii="Wingdings" w:hAnsi="Wingdings" w:hint="default"/>
      </w:rPr>
    </w:lvl>
    <w:lvl w:ilvl="1" w:tplc="080A0003" w:tentative="1">
      <w:start w:val="1"/>
      <w:numFmt w:val="bullet"/>
      <w:lvlText w:val="o"/>
      <w:lvlJc w:val="left"/>
      <w:pPr>
        <w:ind w:left="2880" w:hanging="360"/>
      </w:pPr>
      <w:rPr>
        <w:rFonts w:ascii="Courier New" w:hAnsi="Courier New" w:hint="default"/>
      </w:rPr>
    </w:lvl>
    <w:lvl w:ilvl="2" w:tplc="080A0005" w:tentative="1">
      <w:start w:val="1"/>
      <w:numFmt w:val="bullet"/>
      <w:lvlText w:val=""/>
      <w:lvlJc w:val="left"/>
      <w:pPr>
        <w:ind w:left="3600" w:hanging="360"/>
      </w:pPr>
      <w:rPr>
        <w:rFonts w:ascii="Wingdings" w:hAnsi="Wingdings" w:hint="default"/>
      </w:rPr>
    </w:lvl>
    <w:lvl w:ilvl="3" w:tplc="080A0001" w:tentative="1">
      <w:start w:val="1"/>
      <w:numFmt w:val="bullet"/>
      <w:lvlText w:val=""/>
      <w:lvlJc w:val="left"/>
      <w:pPr>
        <w:ind w:left="4320" w:hanging="360"/>
      </w:pPr>
      <w:rPr>
        <w:rFonts w:ascii="Symbol" w:hAnsi="Symbol" w:hint="default"/>
      </w:rPr>
    </w:lvl>
    <w:lvl w:ilvl="4" w:tplc="080A0003" w:tentative="1">
      <w:start w:val="1"/>
      <w:numFmt w:val="bullet"/>
      <w:lvlText w:val="o"/>
      <w:lvlJc w:val="left"/>
      <w:pPr>
        <w:ind w:left="5040" w:hanging="360"/>
      </w:pPr>
      <w:rPr>
        <w:rFonts w:ascii="Courier New" w:hAnsi="Courier New" w:hint="default"/>
      </w:rPr>
    </w:lvl>
    <w:lvl w:ilvl="5" w:tplc="080A0005" w:tentative="1">
      <w:start w:val="1"/>
      <w:numFmt w:val="bullet"/>
      <w:lvlText w:val=""/>
      <w:lvlJc w:val="left"/>
      <w:pPr>
        <w:ind w:left="5760" w:hanging="360"/>
      </w:pPr>
      <w:rPr>
        <w:rFonts w:ascii="Wingdings" w:hAnsi="Wingdings" w:hint="default"/>
      </w:rPr>
    </w:lvl>
    <w:lvl w:ilvl="6" w:tplc="080A0001" w:tentative="1">
      <w:start w:val="1"/>
      <w:numFmt w:val="bullet"/>
      <w:lvlText w:val=""/>
      <w:lvlJc w:val="left"/>
      <w:pPr>
        <w:ind w:left="6480" w:hanging="360"/>
      </w:pPr>
      <w:rPr>
        <w:rFonts w:ascii="Symbol" w:hAnsi="Symbol" w:hint="default"/>
      </w:rPr>
    </w:lvl>
    <w:lvl w:ilvl="7" w:tplc="080A0003" w:tentative="1">
      <w:start w:val="1"/>
      <w:numFmt w:val="bullet"/>
      <w:lvlText w:val="o"/>
      <w:lvlJc w:val="left"/>
      <w:pPr>
        <w:ind w:left="7200" w:hanging="360"/>
      </w:pPr>
      <w:rPr>
        <w:rFonts w:ascii="Courier New" w:hAnsi="Courier New" w:hint="default"/>
      </w:rPr>
    </w:lvl>
    <w:lvl w:ilvl="8" w:tplc="080A0005" w:tentative="1">
      <w:start w:val="1"/>
      <w:numFmt w:val="bullet"/>
      <w:lvlText w:val=""/>
      <w:lvlJc w:val="left"/>
      <w:pPr>
        <w:ind w:left="7920" w:hanging="360"/>
      </w:pPr>
      <w:rPr>
        <w:rFonts w:ascii="Wingdings" w:hAnsi="Wingdings" w:hint="default"/>
      </w:rPr>
    </w:lvl>
  </w:abstractNum>
  <w:abstractNum w:abstractNumId="9" w15:restartNumberingAfterBreak="0">
    <w:nsid w:val="0F641164"/>
    <w:multiLevelType w:val="hybridMultilevel"/>
    <w:tmpl w:val="B52CCE8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105538B2"/>
    <w:multiLevelType w:val="hybridMultilevel"/>
    <w:tmpl w:val="A496B6EC"/>
    <w:name w:val="Lista numerada 3"/>
    <w:lvl w:ilvl="0" w:tplc="0680AED0">
      <w:start w:val="1"/>
      <w:numFmt w:val="lowerLetter"/>
      <w:lvlText w:val="%1)"/>
      <w:lvlJc w:val="left"/>
      <w:pPr>
        <w:ind w:left="0" w:firstLine="0"/>
      </w:pPr>
    </w:lvl>
    <w:lvl w:ilvl="1" w:tplc="0088AF44">
      <w:start w:val="1"/>
      <w:numFmt w:val="lowerLetter"/>
      <w:lvlText w:val="%2."/>
      <w:lvlJc w:val="left"/>
      <w:pPr>
        <w:ind w:left="720" w:firstLine="0"/>
      </w:pPr>
    </w:lvl>
    <w:lvl w:ilvl="2" w:tplc="3D8EC08A">
      <w:start w:val="1"/>
      <w:numFmt w:val="lowerRoman"/>
      <w:lvlText w:val="%3."/>
      <w:lvlJc w:val="left"/>
      <w:pPr>
        <w:ind w:left="1620" w:firstLine="0"/>
      </w:pPr>
    </w:lvl>
    <w:lvl w:ilvl="3" w:tplc="E7D20E4C">
      <w:start w:val="1"/>
      <w:numFmt w:val="decimal"/>
      <w:lvlText w:val="%4."/>
      <w:lvlJc w:val="left"/>
      <w:pPr>
        <w:ind w:left="2160" w:firstLine="0"/>
      </w:pPr>
    </w:lvl>
    <w:lvl w:ilvl="4" w:tplc="EAF8ADD8">
      <w:start w:val="1"/>
      <w:numFmt w:val="lowerLetter"/>
      <w:lvlText w:val="%5."/>
      <w:lvlJc w:val="left"/>
      <w:pPr>
        <w:ind w:left="2880" w:firstLine="0"/>
      </w:pPr>
    </w:lvl>
    <w:lvl w:ilvl="5" w:tplc="CC6E312A">
      <w:start w:val="1"/>
      <w:numFmt w:val="lowerRoman"/>
      <w:lvlText w:val="%6."/>
      <w:lvlJc w:val="left"/>
      <w:pPr>
        <w:ind w:left="3780" w:firstLine="0"/>
      </w:pPr>
    </w:lvl>
    <w:lvl w:ilvl="6" w:tplc="8F70404A">
      <w:start w:val="1"/>
      <w:numFmt w:val="decimal"/>
      <w:lvlText w:val="%7."/>
      <w:lvlJc w:val="left"/>
      <w:pPr>
        <w:ind w:left="4320" w:firstLine="0"/>
      </w:pPr>
    </w:lvl>
    <w:lvl w:ilvl="7" w:tplc="B7A22FC2">
      <w:start w:val="1"/>
      <w:numFmt w:val="lowerLetter"/>
      <w:lvlText w:val="%8."/>
      <w:lvlJc w:val="left"/>
      <w:pPr>
        <w:ind w:left="5040" w:firstLine="0"/>
      </w:pPr>
    </w:lvl>
    <w:lvl w:ilvl="8" w:tplc="B3B840C0">
      <w:start w:val="1"/>
      <w:numFmt w:val="lowerRoman"/>
      <w:lvlText w:val="%9."/>
      <w:lvlJc w:val="left"/>
      <w:pPr>
        <w:ind w:left="5940" w:firstLine="0"/>
      </w:pPr>
    </w:lvl>
  </w:abstractNum>
  <w:abstractNum w:abstractNumId="11" w15:restartNumberingAfterBreak="0">
    <w:nsid w:val="10BC2D57"/>
    <w:multiLevelType w:val="hybridMultilevel"/>
    <w:tmpl w:val="20BC48C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114001D9"/>
    <w:multiLevelType w:val="multilevel"/>
    <w:tmpl w:val="243C579E"/>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13F310D1"/>
    <w:multiLevelType w:val="multilevel"/>
    <w:tmpl w:val="0E229026"/>
    <w:lvl w:ilvl="0">
      <w:start w:val="1"/>
      <w:numFmt w:val="decimal"/>
      <w:lvlText w:val="%1"/>
      <w:lvlJc w:val="left"/>
      <w:pPr>
        <w:ind w:left="432" w:hanging="432"/>
      </w:pPr>
      <w:rPr>
        <w:rFonts w:ascii="Times New Roman" w:hAnsi="Times New Roman" w:hint="default"/>
        <w:b/>
        <w:i w:val="0"/>
        <w:caps w:val="0"/>
        <w:strike w:val="0"/>
        <w:dstrike w:val="0"/>
        <w:color w:val="000000" w:themeColor="text1"/>
        <w:sz w:val="24"/>
        <w:u w:val="none" w:color="000000" w:themeColor="text1"/>
      </w:rPr>
    </w:lvl>
    <w:lvl w:ilvl="1">
      <w:start w:val="1"/>
      <w:numFmt w:val="decimal"/>
      <w:lvlText w:val="%1.%2"/>
      <w:lvlJc w:val="left"/>
      <w:pPr>
        <w:ind w:left="283" w:hanging="283"/>
      </w:pPr>
      <w:rPr>
        <w:rFonts w:ascii="Times New Roman" w:hAnsi="Times New Roman" w:hint="default"/>
        <w:b/>
        <w:i w:val="0"/>
        <w:caps w:val="0"/>
        <w:color w:val="000000" w:themeColor="text1"/>
        <w:sz w:val="24"/>
      </w:rPr>
    </w:lvl>
    <w:lvl w:ilvl="2">
      <w:start w:val="1"/>
      <w:numFmt w:val="decimal"/>
      <w:lvlText w:val="%1.%2.%3"/>
      <w:lvlJc w:val="left"/>
      <w:pPr>
        <w:ind w:left="453" w:hanging="510"/>
      </w:pPr>
      <w:rPr>
        <w:rFonts w:ascii="Times New Roman" w:hAnsi="Times New Roman" w:hint="default"/>
        <w:b/>
        <w:i w:val="0"/>
        <w:color w:val="000000" w:themeColor="text1"/>
        <w:sz w:val="24"/>
        <w:szCs w:val="24"/>
      </w:rPr>
    </w:lvl>
    <w:lvl w:ilvl="3">
      <w:start w:val="1"/>
      <w:numFmt w:val="decimal"/>
      <w:lvlText w:val="%1.%2.%3.%4"/>
      <w:lvlJc w:val="left"/>
      <w:pPr>
        <w:tabs>
          <w:tab w:val="num" w:pos="1417"/>
        </w:tabs>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141E64B9"/>
    <w:multiLevelType w:val="hybridMultilevel"/>
    <w:tmpl w:val="C64871A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154532DE"/>
    <w:multiLevelType w:val="multilevel"/>
    <w:tmpl w:val="53AE8D56"/>
    <w:lvl w:ilvl="0">
      <w:start w:val="1"/>
      <w:numFmt w:val="decimal"/>
      <w:pStyle w:val="ndice"/>
      <w:lvlText w:val="%1"/>
      <w:lvlJc w:val="left"/>
      <w:pPr>
        <w:ind w:left="284" w:hanging="284"/>
      </w:pPr>
      <w:rPr>
        <w:rFonts w:ascii="Times New Roman" w:hAnsi="Times New Roman" w:hint="default"/>
        <w:b w:val="0"/>
        <w:i w:val="0"/>
        <w:strike w:val="0"/>
        <w:dstrike w:val="0"/>
        <w:color w:val="auto"/>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16F277E4"/>
    <w:multiLevelType w:val="multilevel"/>
    <w:tmpl w:val="C5C49E86"/>
    <w:lvl w:ilvl="0">
      <w:start w:val="1"/>
      <w:numFmt w:val="decimal"/>
      <w:pStyle w:val="TDC1"/>
      <w:lvlText w:val="%1"/>
      <w:lvlJc w:val="left"/>
      <w:pPr>
        <w:ind w:left="432" w:hanging="432"/>
      </w:pPr>
      <w:rPr>
        <w:rFonts w:ascii="Times New Roman" w:hAnsi="Times New Roman" w:hint="default"/>
        <w:b w:val="0"/>
        <w:i w:val="0"/>
        <w:caps w:val="0"/>
        <w:strike w:val="0"/>
        <w:dstrike w:val="0"/>
        <w:color w:val="000000" w:themeColor="text1"/>
        <w:sz w:val="24"/>
      </w:rPr>
    </w:lvl>
    <w:lvl w:ilvl="1">
      <w:start w:val="1"/>
      <w:numFmt w:val="decimal"/>
      <w:lvlText w:val="%1.%2"/>
      <w:lvlJc w:val="left"/>
      <w:pPr>
        <w:ind w:left="0" w:firstLine="0"/>
      </w:pPr>
      <w:rPr>
        <w:rFonts w:ascii="Times New Roman" w:hAnsi="Times New Roman" w:hint="default"/>
        <w:b/>
        <w:i w:val="0"/>
        <w:caps w:val="0"/>
        <w:color w:val="000000" w:themeColor="text1"/>
        <w:sz w:val="24"/>
      </w:rPr>
    </w:lvl>
    <w:lvl w:ilvl="2">
      <w:start w:val="1"/>
      <w:numFmt w:val="decimal"/>
      <w:lvlText w:val="%1.%2.%3"/>
      <w:lvlJc w:val="left"/>
      <w:pPr>
        <w:ind w:left="453" w:hanging="510"/>
      </w:pPr>
      <w:rPr>
        <w:rFonts w:ascii="Times New Roman" w:hAnsi="Times New Roman" w:hint="default"/>
        <w:b/>
        <w:i w:val="0"/>
        <w:color w:val="000000" w:themeColor="text1"/>
        <w:sz w:val="24"/>
        <w:szCs w:val="24"/>
      </w:rPr>
    </w:lvl>
    <w:lvl w:ilvl="3">
      <w:start w:val="1"/>
      <w:numFmt w:val="decimal"/>
      <w:lvlText w:val="%1.%2.%3.%4"/>
      <w:lvlJc w:val="left"/>
      <w:pPr>
        <w:tabs>
          <w:tab w:val="num" w:pos="1417"/>
        </w:tabs>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1C2E3613"/>
    <w:multiLevelType w:val="hybridMultilevel"/>
    <w:tmpl w:val="8FE4882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1DB96800"/>
    <w:multiLevelType w:val="multilevel"/>
    <w:tmpl w:val="08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1E21156B"/>
    <w:multiLevelType w:val="multilevel"/>
    <w:tmpl w:val="300A0025"/>
    <w:lvl w:ilvl="0">
      <w:start w:val="1"/>
      <w:numFmt w:val="decimal"/>
      <w:pStyle w:val="Ttulo1"/>
      <w:lvlText w:val="%1"/>
      <w:lvlJc w:val="left"/>
      <w:pPr>
        <w:ind w:left="432" w:hanging="432"/>
      </w:pPr>
      <w:rPr>
        <w:rFonts w:hint="default"/>
        <w:b/>
        <w:i w:val="0"/>
        <w:caps/>
        <w:strike w:val="0"/>
        <w:dstrike w:val="0"/>
        <w:color w:val="000000" w:themeColor="text1"/>
        <w:sz w:val="24"/>
        <w:u w:val="none" w:color="000000" w:themeColor="text1"/>
      </w:rPr>
    </w:lvl>
    <w:lvl w:ilvl="1">
      <w:start w:val="1"/>
      <w:numFmt w:val="decimal"/>
      <w:pStyle w:val="Ttulo2"/>
      <w:lvlText w:val="%1.%2"/>
      <w:lvlJc w:val="left"/>
      <w:pPr>
        <w:ind w:left="576" w:hanging="576"/>
      </w:pPr>
      <w:rPr>
        <w:rFonts w:hint="default"/>
        <w:b/>
        <w:i w:val="0"/>
        <w:caps w:val="0"/>
        <w:color w:val="000000" w:themeColor="text1"/>
        <w:sz w:val="24"/>
      </w:rPr>
    </w:lvl>
    <w:lvl w:ilvl="2">
      <w:start w:val="1"/>
      <w:numFmt w:val="decimal"/>
      <w:pStyle w:val="Ttulo3"/>
      <w:lvlText w:val="%1.%2.%3"/>
      <w:lvlJc w:val="left"/>
      <w:pPr>
        <w:ind w:left="720" w:hanging="720"/>
      </w:pPr>
      <w:rPr>
        <w:rFonts w:hint="default"/>
        <w:b/>
        <w:i w:val="0"/>
        <w:color w:val="000000" w:themeColor="text1"/>
        <w:sz w:val="24"/>
        <w:szCs w:val="24"/>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0" w15:restartNumberingAfterBreak="0">
    <w:nsid w:val="1EEF7C03"/>
    <w:multiLevelType w:val="hybridMultilevel"/>
    <w:tmpl w:val="EDD80A3A"/>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268A3A09"/>
    <w:multiLevelType w:val="multilevel"/>
    <w:tmpl w:val="0E229026"/>
    <w:lvl w:ilvl="0">
      <w:start w:val="1"/>
      <w:numFmt w:val="decimal"/>
      <w:lvlText w:val="%1"/>
      <w:lvlJc w:val="left"/>
      <w:pPr>
        <w:ind w:left="432" w:hanging="432"/>
      </w:pPr>
      <w:rPr>
        <w:rFonts w:ascii="Times New Roman" w:hAnsi="Times New Roman" w:hint="default"/>
        <w:b/>
        <w:i w:val="0"/>
        <w:caps w:val="0"/>
        <w:strike w:val="0"/>
        <w:dstrike w:val="0"/>
        <w:color w:val="000000" w:themeColor="text1"/>
        <w:sz w:val="24"/>
        <w:u w:val="none" w:color="000000" w:themeColor="text1"/>
      </w:rPr>
    </w:lvl>
    <w:lvl w:ilvl="1">
      <w:start w:val="1"/>
      <w:numFmt w:val="decimal"/>
      <w:lvlText w:val="%1.%2"/>
      <w:lvlJc w:val="left"/>
      <w:pPr>
        <w:ind w:left="283" w:hanging="283"/>
      </w:pPr>
      <w:rPr>
        <w:rFonts w:ascii="Times New Roman" w:hAnsi="Times New Roman" w:hint="default"/>
        <w:b/>
        <w:i w:val="0"/>
        <w:caps w:val="0"/>
        <w:color w:val="000000" w:themeColor="text1"/>
        <w:sz w:val="24"/>
      </w:rPr>
    </w:lvl>
    <w:lvl w:ilvl="2">
      <w:start w:val="1"/>
      <w:numFmt w:val="decimal"/>
      <w:lvlText w:val="%1.%2.%3"/>
      <w:lvlJc w:val="left"/>
      <w:pPr>
        <w:ind w:left="453" w:hanging="510"/>
      </w:pPr>
      <w:rPr>
        <w:rFonts w:ascii="Times New Roman" w:hAnsi="Times New Roman" w:hint="default"/>
        <w:b/>
        <w:i w:val="0"/>
        <w:color w:val="000000" w:themeColor="text1"/>
        <w:sz w:val="24"/>
        <w:szCs w:val="24"/>
      </w:rPr>
    </w:lvl>
    <w:lvl w:ilvl="3">
      <w:start w:val="1"/>
      <w:numFmt w:val="decimal"/>
      <w:lvlText w:val="%1.%2.%3.%4"/>
      <w:lvlJc w:val="left"/>
      <w:pPr>
        <w:tabs>
          <w:tab w:val="num" w:pos="1417"/>
        </w:tabs>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27B870A4"/>
    <w:multiLevelType w:val="hybridMultilevel"/>
    <w:tmpl w:val="13E0C8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2DA37B1A"/>
    <w:multiLevelType w:val="multilevel"/>
    <w:tmpl w:val="0E229026"/>
    <w:lvl w:ilvl="0">
      <w:start w:val="1"/>
      <w:numFmt w:val="decimal"/>
      <w:lvlText w:val="%1"/>
      <w:lvlJc w:val="left"/>
      <w:pPr>
        <w:ind w:left="432" w:hanging="432"/>
      </w:pPr>
      <w:rPr>
        <w:rFonts w:ascii="Times New Roman" w:hAnsi="Times New Roman" w:hint="default"/>
        <w:b/>
        <w:i w:val="0"/>
        <w:caps w:val="0"/>
        <w:strike w:val="0"/>
        <w:dstrike w:val="0"/>
        <w:color w:val="000000" w:themeColor="text1"/>
        <w:sz w:val="24"/>
        <w:u w:val="none" w:color="000000" w:themeColor="text1"/>
      </w:rPr>
    </w:lvl>
    <w:lvl w:ilvl="1">
      <w:start w:val="1"/>
      <w:numFmt w:val="decimal"/>
      <w:lvlText w:val="%1.%2"/>
      <w:lvlJc w:val="left"/>
      <w:pPr>
        <w:ind w:left="283" w:hanging="283"/>
      </w:pPr>
      <w:rPr>
        <w:rFonts w:ascii="Times New Roman" w:hAnsi="Times New Roman" w:hint="default"/>
        <w:b/>
        <w:i w:val="0"/>
        <w:caps w:val="0"/>
        <w:color w:val="000000" w:themeColor="text1"/>
        <w:sz w:val="24"/>
      </w:rPr>
    </w:lvl>
    <w:lvl w:ilvl="2">
      <w:start w:val="1"/>
      <w:numFmt w:val="decimal"/>
      <w:lvlText w:val="%1.%2.%3"/>
      <w:lvlJc w:val="left"/>
      <w:pPr>
        <w:ind w:left="453" w:hanging="510"/>
      </w:pPr>
      <w:rPr>
        <w:rFonts w:ascii="Times New Roman" w:hAnsi="Times New Roman" w:hint="default"/>
        <w:b/>
        <w:i w:val="0"/>
        <w:color w:val="000000" w:themeColor="text1"/>
        <w:sz w:val="24"/>
        <w:szCs w:val="24"/>
      </w:rPr>
    </w:lvl>
    <w:lvl w:ilvl="3">
      <w:start w:val="1"/>
      <w:numFmt w:val="decimal"/>
      <w:lvlText w:val="%1.%2.%3.%4"/>
      <w:lvlJc w:val="left"/>
      <w:pPr>
        <w:tabs>
          <w:tab w:val="num" w:pos="1417"/>
        </w:tabs>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302110DE"/>
    <w:multiLevelType w:val="hybridMultilevel"/>
    <w:tmpl w:val="B44EAE34"/>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3567655B"/>
    <w:multiLevelType w:val="hybridMultilevel"/>
    <w:tmpl w:val="5EFC5CA6"/>
    <w:name w:val="Lista numerada 1"/>
    <w:lvl w:ilvl="0" w:tplc="FFFFFFFF">
      <w:start w:val="1"/>
      <w:numFmt w:val="bullet"/>
      <w:lvlText w:val=""/>
      <w:lvlJc w:val="left"/>
      <w:pPr>
        <w:ind w:left="360" w:firstLine="0"/>
      </w:pPr>
      <w:rPr>
        <w:rFonts w:ascii="Symbol" w:hAnsi="Symbol" w:hint="default"/>
        <w:sz w:val="24"/>
      </w:rPr>
    </w:lvl>
    <w:lvl w:ilvl="1" w:tplc="842E4D18">
      <w:numFmt w:val="bullet"/>
      <w:lvlText w:val="o"/>
      <w:lvlJc w:val="left"/>
      <w:pPr>
        <w:ind w:left="1080" w:firstLine="0"/>
      </w:pPr>
      <w:rPr>
        <w:rFonts w:ascii="Courier New" w:hAnsi="Courier New" w:cs="Courier New"/>
      </w:rPr>
    </w:lvl>
    <w:lvl w:ilvl="2" w:tplc="168A3544">
      <w:numFmt w:val="bullet"/>
      <w:lvlText w:val=""/>
      <w:lvlJc w:val="left"/>
      <w:pPr>
        <w:ind w:left="1800" w:firstLine="0"/>
      </w:pPr>
      <w:rPr>
        <w:rFonts w:ascii="Wingdings" w:eastAsia="Wingdings" w:hAnsi="Wingdings" w:cs="Wingdings"/>
      </w:rPr>
    </w:lvl>
    <w:lvl w:ilvl="3" w:tplc="D7126716">
      <w:numFmt w:val="bullet"/>
      <w:lvlText w:val=""/>
      <w:lvlJc w:val="left"/>
      <w:pPr>
        <w:ind w:left="2520" w:firstLine="0"/>
      </w:pPr>
      <w:rPr>
        <w:rFonts w:ascii="Symbol" w:hAnsi="Symbol" w:cs="Symbol"/>
      </w:rPr>
    </w:lvl>
    <w:lvl w:ilvl="4" w:tplc="2E9EB200">
      <w:numFmt w:val="bullet"/>
      <w:lvlText w:val="o"/>
      <w:lvlJc w:val="left"/>
      <w:pPr>
        <w:ind w:left="3240" w:firstLine="0"/>
      </w:pPr>
      <w:rPr>
        <w:rFonts w:ascii="Courier New" w:hAnsi="Courier New" w:cs="Courier New"/>
      </w:rPr>
    </w:lvl>
    <w:lvl w:ilvl="5" w:tplc="5DD41F46">
      <w:numFmt w:val="bullet"/>
      <w:lvlText w:val=""/>
      <w:lvlJc w:val="left"/>
      <w:pPr>
        <w:ind w:left="3960" w:firstLine="0"/>
      </w:pPr>
      <w:rPr>
        <w:rFonts w:ascii="Wingdings" w:eastAsia="Wingdings" w:hAnsi="Wingdings" w:cs="Wingdings"/>
      </w:rPr>
    </w:lvl>
    <w:lvl w:ilvl="6" w:tplc="12E2E60E">
      <w:numFmt w:val="bullet"/>
      <w:lvlText w:val=""/>
      <w:lvlJc w:val="left"/>
      <w:pPr>
        <w:ind w:left="4680" w:firstLine="0"/>
      </w:pPr>
      <w:rPr>
        <w:rFonts w:ascii="Symbol" w:hAnsi="Symbol" w:cs="Symbol"/>
      </w:rPr>
    </w:lvl>
    <w:lvl w:ilvl="7" w:tplc="457AD572">
      <w:numFmt w:val="bullet"/>
      <w:lvlText w:val="o"/>
      <w:lvlJc w:val="left"/>
      <w:pPr>
        <w:ind w:left="5400" w:firstLine="0"/>
      </w:pPr>
      <w:rPr>
        <w:rFonts w:ascii="Courier New" w:hAnsi="Courier New" w:cs="Courier New"/>
      </w:rPr>
    </w:lvl>
    <w:lvl w:ilvl="8" w:tplc="1DC8C88A">
      <w:numFmt w:val="bullet"/>
      <w:lvlText w:val=""/>
      <w:lvlJc w:val="left"/>
      <w:pPr>
        <w:ind w:left="6120" w:firstLine="0"/>
      </w:pPr>
      <w:rPr>
        <w:rFonts w:ascii="Wingdings" w:eastAsia="Wingdings" w:hAnsi="Wingdings" w:cs="Wingdings"/>
      </w:rPr>
    </w:lvl>
  </w:abstractNum>
  <w:abstractNum w:abstractNumId="26" w15:restartNumberingAfterBreak="0">
    <w:nsid w:val="35D57D0E"/>
    <w:multiLevelType w:val="hybridMultilevel"/>
    <w:tmpl w:val="261EC9C6"/>
    <w:lvl w:ilvl="0" w:tplc="04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3DA35FE8"/>
    <w:multiLevelType w:val="hybridMultilevel"/>
    <w:tmpl w:val="0C94EEB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3E5D3C6E"/>
    <w:multiLevelType w:val="hybridMultilevel"/>
    <w:tmpl w:val="341EE7E4"/>
    <w:lvl w:ilvl="0" w:tplc="300A0001">
      <w:start w:val="1"/>
      <w:numFmt w:val="bullet"/>
      <w:lvlText w:val=""/>
      <w:lvlJc w:val="left"/>
      <w:pPr>
        <w:ind w:left="780" w:hanging="360"/>
      </w:pPr>
      <w:rPr>
        <w:rFonts w:ascii="Symbol" w:hAnsi="Symbol" w:hint="default"/>
      </w:rPr>
    </w:lvl>
    <w:lvl w:ilvl="1" w:tplc="300A0003" w:tentative="1">
      <w:start w:val="1"/>
      <w:numFmt w:val="bullet"/>
      <w:lvlText w:val="o"/>
      <w:lvlJc w:val="left"/>
      <w:pPr>
        <w:ind w:left="1500" w:hanging="360"/>
      </w:pPr>
      <w:rPr>
        <w:rFonts w:ascii="Courier New" w:hAnsi="Courier New" w:cs="Courier New" w:hint="default"/>
      </w:rPr>
    </w:lvl>
    <w:lvl w:ilvl="2" w:tplc="300A0005" w:tentative="1">
      <w:start w:val="1"/>
      <w:numFmt w:val="bullet"/>
      <w:lvlText w:val=""/>
      <w:lvlJc w:val="left"/>
      <w:pPr>
        <w:ind w:left="2220" w:hanging="360"/>
      </w:pPr>
      <w:rPr>
        <w:rFonts w:ascii="Wingdings" w:hAnsi="Wingdings" w:hint="default"/>
      </w:rPr>
    </w:lvl>
    <w:lvl w:ilvl="3" w:tplc="300A0001" w:tentative="1">
      <w:start w:val="1"/>
      <w:numFmt w:val="bullet"/>
      <w:lvlText w:val=""/>
      <w:lvlJc w:val="left"/>
      <w:pPr>
        <w:ind w:left="2940" w:hanging="360"/>
      </w:pPr>
      <w:rPr>
        <w:rFonts w:ascii="Symbol" w:hAnsi="Symbol" w:hint="default"/>
      </w:rPr>
    </w:lvl>
    <w:lvl w:ilvl="4" w:tplc="300A0003" w:tentative="1">
      <w:start w:val="1"/>
      <w:numFmt w:val="bullet"/>
      <w:lvlText w:val="o"/>
      <w:lvlJc w:val="left"/>
      <w:pPr>
        <w:ind w:left="3660" w:hanging="360"/>
      </w:pPr>
      <w:rPr>
        <w:rFonts w:ascii="Courier New" w:hAnsi="Courier New" w:cs="Courier New" w:hint="default"/>
      </w:rPr>
    </w:lvl>
    <w:lvl w:ilvl="5" w:tplc="300A0005" w:tentative="1">
      <w:start w:val="1"/>
      <w:numFmt w:val="bullet"/>
      <w:lvlText w:val=""/>
      <w:lvlJc w:val="left"/>
      <w:pPr>
        <w:ind w:left="4380" w:hanging="360"/>
      </w:pPr>
      <w:rPr>
        <w:rFonts w:ascii="Wingdings" w:hAnsi="Wingdings" w:hint="default"/>
      </w:rPr>
    </w:lvl>
    <w:lvl w:ilvl="6" w:tplc="300A0001" w:tentative="1">
      <w:start w:val="1"/>
      <w:numFmt w:val="bullet"/>
      <w:lvlText w:val=""/>
      <w:lvlJc w:val="left"/>
      <w:pPr>
        <w:ind w:left="5100" w:hanging="360"/>
      </w:pPr>
      <w:rPr>
        <w:rFonts w:ascii="Symbol" w:hAnsi="Symbol" w:hint="default"/>
      </w:rPr>
    </w:lvl>
    <w:lvl w:ilvl="7" w:tplc="300A0003" w:tentative="1">
      <w:start w:val="1"/>
      <w:numFmt w:val="bullet"/>
      <w:lvlText w:val="o"/>
      <w:lvlJc w:val="left"/>
      <w:pPr>
        <w:ind w:left="5820" w:hanging="360"/>
      </w:pPr>
      <w:rPr>
        <w:rFonts w:ascii="Courier New" w:hAnsi="Courier New" w:cs="Courier New" w:hint="default"/>
      </w:rPr>
    </w:lvl>
    <w:lvl w:ilvl="8" w:tplc="300A0005" w:tentative="1">
      <w:start w:val="1"/>
      <w:numFmt w:val="bullet"/>
      <w:lvlText w:val=""/>
      <w:lvlJc w:val="left"/>
      <w:pPr>
        <w:ind w:left="6540" w:hanging="360"/>
      </w:pPr>
      <w:rPr>
        <w:rFonts w:ascii="Wingdings" w:hAnsi="Wingdings" w:hint="default"/>
      </w:rPr>
    </w:lvl>
  </w:abstractNum>
  <w:abstractNum w:abstractNumId="29" w15:restartNumberingAfterBreak="0">
    <w:nsid w:val="40BF320D"/>
    <w:multiLevelType w:val="hybridMultilevel"/>
    <w:tmpl w:val="997490F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474E4B47"/>
    <w:multiLevelType w:val="hybridMultilevel"/>
    <w:tmpl w:val="30E2AF8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49E23276"/>
    <w:multiLevelType w:val="hybridMultilevel"/>
    <w:tmpl w:val="3ED618D4"/>
    <w:name w:val="Lista numerada 4"/>
    <w:lvl w:ilvl="0" w:tplc="D8DE688C">
      <w:start w:val="1"/>
      <w:numFmt w:val="decimal"/>
      <w:lvlText w:val="%1."/>
      <w:lvlJc w:val="left"/>
      <w:pPr>
        <w:ind w:left="0" w:firstLine="0"/>
      </w:pPr>
    </w:lvl>
    <w:lvl w:ilvl="1" w:tplc="421CB1B6">
      <w:start w:val="1"/>
      <w:numFmt w:val="lowerLetter"/>
      <w:lvlText w:val="%2."/>
      <w:lvlJc w:val="left"/>
      <w:pPr>
        <w:ind w:left="720" w:firstLine="0"/>
      </w:pPr>
    </w:lvl>
    <w:lvl w:ilvl="2" w:tplc="09067E98">
      <w:start w:val="1"/>
      <w:numFmt w:val="lowerRoman"/>
      <w:lvlText w:val="%3."/>
      <w:lvlJc w:val="left"/>
      <w:pPr>
        <w:ind w:left="1620" w:firstLine="0"/>
      </w:pPr>
    </w:lvl>
    <w:lvl w:ilvl="3" w:tplc="1002925E">
      <w:start w:val="1"/>
      <w:numFmt w:val="decimal"/>
      <w:lvlText w:val="%4."/>
      <w:lvlJc w:val="left"/>
      <w:pPr>
        <w:ind w:left="2160" w:firstLine="0"/>
      </w:pPr>
    </w:lvl>
    <w:lvl w:ilvl="4" w:tplc="94A63F3A">
      <w:start w:val="1"/>
      <w:numFmt w:val="lowerLetter"/>
      <w:lvlText w:val="%5."/>
      <w:lvlJc w:val="left"/>
      <w:pPr>
        <w:ind w:left="2880" w:firstLine="0"/>
      </w:pPr>
    </w:lvl>
    <w:lvl w:ilvl="5" w:tplc="F5EA9772">
      <w:start w:val="1"/>
      <w:numFmt w:val="lowerRoman"/>
      <w:lvlText w:val="%6."/>
      <w:lvlJc w:val="left"/>
      <w:pPr>
        <w:ind w:left="3780" w:firstLine="0"/>
      </w:pPr>
    </w:lvl>
    <w:lvl w:ilvl="6" w:tplc="9814A32A">
      <w:start w:val="1"/>
      <w:numFmt w:val="decimal"/>
      <w:lvlText w:val="%7."/>
      <w:lvlJc w:val="left"/>
      <w:pPr>
        <w:ind w:left="4320" w:firstLine="0"/>
      </w:pPr>
    </w:lvl>
    <w:lvl w:ilvl="7" w:tplc="1EC019EA">
      <w:start w:val="1"/>
      <w:numFmt w:val="lowerLetter"/>
      <w:lvlText w:val="%8."/>
      <w:lvlJc w:val="left"/>
      <w:pPr>
        <w:ind w:left="5040" w:firstLine="0"/>
      </w:pPr>
    </w:lvl>
    <w:lvl w:ilvl="8" w:tplc="6BFE6982">
      <w:start w:val="1"/>
      <w:numFmt w:val="lowerRoman"/>
      <w:lvlText w:val="%9."/>
      <w:lvlJc w:val="left"/>
      <w:pPr>
        <w:ind w:left="5940" w:firstLine="0"/>
      </w:pPr>
    </w:lvl>
  </w:abstractNum>
  <w:abstractNum w:abstractNumId="32" w15:restartNumberingAfterBreak="0">
    <w:nsid w:val="4EC52ACC"/>
    <w:multiLevelType w:val="multilevel"/>
    <w:tmpl w:val="1AD2492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503B2594"/>
    <w:multiLevelType w:val="hybridMultilevel"/>
    <w:tmpl w:val="23F2825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50550EA5"/>
    <w:multiLevelType w:val="multilevel"/>
    <w:tmpl w:val="08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522342F8"/>
    <w:multiLevelType w:val="hybridMultilevel"/>
    <w:tmpl w:val="BDB416B0"/>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527D39A0"/>
    <w:multiLevelType w:val="multilevel"/>
    <w:tmpl w:val="08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5B396826"/>
    <w:multiLevelType w:val="hybridMultilevel"/>
    <w:tmpl w:val="89A89C4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8" w15:restartNumberingAfterBreak="0">
    <w:nsid w:val="5B6F0959"/>
    <w:multiLevelType w:val="hybridMultilevel"/>
    <w:tmpl w:val="B7CECBFE"/>
    <w:lvl w:ilvl="0" w:tplc="04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15:restartNumberingAfterBreak="0">
    <w:nsid w:val="61774AD1"/>
    <w:multiLevelType w:val="multilevel"/>
    <w:tmpl w:val="ECA4F63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30B67D1"/>
    <w:multiLevelType w:val="hybridMultilevel"/>
    <w:tmpl w:val="F916589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631267DD"/>
    <w:multiLevelType w:val="hybridMultilevel"/>
    <w:tmpl w:val="0C0CA91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661632CA"/>
    <w:multiLevelType w:val="hybridMultilevel"/>
    <w:tmpl w:val="7498667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3" w15:restartNumberingAfterBreak="0">
    <w:nsid w:val="6AC54427"/>
    <w:multiLevelType w:val="hybridMultilevel"/>
    <w:tmpl w:val="9740F94E"/>
    <w:lvl w:ilvl="0" w:tplc="040A0005">
      <w:start w:val="1"/>
      <w:numFmt w:val="bullet"/>
      <w:lvlText w:val=""/>
      <w:lvlJc w:val="left"/>
      <w:pPr>
        <w:ind w:left="2160" w:hanging="360"/>
      </w:pPr>
      <w:rPr>
        <w:rFonts w:ascii="Wingdings" w:hAnsi="Wingdings" w:hint="default"/>
      </w:rPr>
    </w:lvl>
    <w:lvl w:ilvl="1" w:tplc="080A0003" w:tentative="1">
      <w:start w:val="1"/>
      <w:numFmt w:val="bullet"/>
      <w:lvlText w:val="o"/>
      <w:lvlJc w:val="left"/>
      <w:pPr>
        <w:ind w:left="2880" w:hanging="360"/>
      </w:pPr>
      <w:rPr>
        <w:rFonts w:ascii="Courier New" w:hAnsi="Courier New" w:hint="default"/>
      </w:rPr>
    </w:lvl>
    <w:lvl w:ilvl="2" w:tplc="080A0005" w:tentative="1">
      <w:start w:val="1"/>
      <w:numFmt w:val="bullet"/>
      <w:lvlText w:val=""/>
      <w:lvlJc w:val="left"/>
      <w:pPr>
        <w:ind w:left="3600" w:hanging="360"/>
      </w:pPr>
      <w:rPr>
        <w:rFonts w:ascii="Wingdings" w:hAnsi="Wingdings" w:hint="default"/>
      </w:rPr>
    </w:lvl>
    <w:lvl w:ilvl="3" w:tplc="080A0001" w:tentative="1">
      <w:start w:val="1"/>
      <w:numFmt w:val="bullet"/>
      <w:lvlText w:val=""/>
      <w:lvlJc w:val="left"/>
      <w:pPr>
        <w:ind w:left="4320" w:hanging="360"/>
      </w:pPr>
      <w:rPr>
        <w:rFonts w:ascii="Symbol" w:hAnsi="Symbol" w:hint="default"/>
      </w:rPr>
    </w:lvl>
    <w:lvl w:ilvl="4" w:tplc="080A0003" w:tentative="1">
      <w:start w:val="1"/>
      <w:numFmt w:val="bullet"/>
      <w:lvlText w:val="o"/>
      <w:lvlJc w:val="left"/>
      <w:pPr>
        <w:ind w:left="5040" w:hanging="360"/>
      </w:pPr>
      <w:rPr>
        <w:rFonts w:ascii="Courier New" w:hAnsi="Courier New" w:hint="default"/>
      </w:rPr>
    </w:lvl>
    <w:lvl w:ilvl="5" w:tplc="080A0005" w:tentative="1">
      <w:start w:val="1"/>
      <w:numFmt w:val="bullet"/>
      <w:lvlText w:val=""/>
      <w:lvlJc w:val="left"/>
      <w:pPr>
        <w:ind w:left="5760" w:hanging="360"/>
      </w:pPr>
      <w:rPr>
        <w:rFonts w:ascii="Wingdings" w:hAnsi="Wingdings" w:hint="default"/>
      </w:rPr>
    </w:lvl>
    <w:lvl w:ilvl="6" w:tplc="080A0001" w:tentative="1">
      <w:start w:val="1"/>
      <w:numFmt w:val="bullet"/>
      <w:lvlText w:val=""/>
      <w:lvlJc w:val="left"/>
      <w:pPr>
        <w:ind w:left="6480" w:hanging="360"/>
      </w:pPr>
      <w:rPr>
        <w:rFonts w:ascii="Symbol" w:hAnsi="Symbol" w:hint="default"/>
      </w:rPr>
    </w:lvl>
    <w:lvl w:ilvl="7" w:tplc="080A0003" w:tentative="1">
      <w:start w:val="1"/>
      <w:numFmt w:val="bullet"/>
      <w:lvlText w:val="o"/>
      <w:lvlJc w:val="left"/>
      <w:pPr>
        <w:ind w:left="7200" w:hanging="360"/>
      </w:pPr>
      <w:rPr>
        <w:rFonts w:ascii="Courier New" w:hAnsi="Courier New" w:hint="default"/>
      </w:rPr>
    </w:lvl>
    <w:lvl w:ilvl="8" w:tplc="080A0005" w:tentative="1">
      <w:start w:val="1"/>
      <w:numFmt w:val="bullet"/>
      <w:lvlText w:val=""/>
      <w:lvlJc w:val="left"/>
      <w:pPr>
        <w:ind w:left="7920" w:hanging="360"/>
      </w:pPr>
      <w:rPr>
        <w:rFonts w:ascii="Wingdings" w:hAnsi="Wingdings" w:hint="default"/>
      </w:rPr>
    </w:lvl>
  </w:abstractNum>
  <w:abstractNum w:abstractNumId="44" w15:restartNumberingAfterBreak="0">
    <w:nsid w:val="6F6A0525"/>
    <w:multiLevelType w:val="hybridMultilevel"/>
    <w:tmpl w:val="ACB425D2"/>
    <w:lvl w:ilvl="0" w:tplc="04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5" w15:restartNumberingAfterBreak="0">
    <w:nsid w:val="74995C9C"/>
    <w:multiLevelType w:val="multilevel"/>
    <w:tmpl w:val="D8F61154"/>
    <w:lvl w:ilvl="0">
      <w:start w:val="7"/>
      <w:numFmt w:val="decimal"/>
      <w:lvlText w:val="%1."/>
      <w:lvlJc w:val="left"/>
      <w:pPr>
        <w:ind w:left="360" w:hanging="360"/>
      </w:pPr>
      <w:rPr>
        <w:rFonts w:hint="default"/>
      </w:rPr>
    </w:lvl>
    <w:lvl w:ilvl="1">
      <w:start w:val="1"/>
      <w:numFmt w:val="none"/>
      <w:lvlText w:val="1.1"/>
      <w:lvlJc w:val="left"/>
      <w:pPr>
        <w:ind w:left="360" w:hanging="360"/>
      </w:pPr>
      <w:rPr>
        <w:rFonts w:ascii="Times New Roman" w:hAnsi="Times New Roman" w:hint="default"/>
        <w:b/>
        <w:i w:val="0"/>
        <w:color w:val="000000" w:themeColor="text1"/>
        <w:sz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7C64796"/>
    <w:multiLevelType w:val="hybridMultilevel"/>
    <w:tmpl w:val="324AA1A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7" w15:restartNumberingAfterBreak="0">
    <w:nsid w:val="79BE36C4"/>
    <w:multiLevelType w:val="hybridMultilevel"/>
    <w:tmpl w:val="BFE66226"/>
    <w:lvl w:ilvl="0" w:tplc="300A000B">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8" w15:restartNumberingAfterBreak="0">
    <w:nsid w:val="79FF7E36"/>
    <w:multiLevelType w:val="hybridMultilevel"/>
    <w:tmpl w:val="699E40E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9" w15:restartNumberingAfterBreak="0">
    <w:nsid w:val="7B9B3C9A"/>
    <w:multiLevelType w:val="hybridMultilevel"/>
    <w:tmpl w:val="5B1C9A66"/>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25"/>
  </w:num>
  <w:num w:numId="2">
    <w:abstractNumId w:val="15"/>
  </w:num>
  <w:num w:numId="3">
    <w:abstractNumId w:val="19"/>
  </w:num>
  <w:num w:numId="4">
    <w:abstractNumId w:val="30"/>
  </w:num>
  <w:num w:numId="5">
    <w:abstractNumId w:val="40"/>
  </w:num>
  <w:num w:numId="6">
    <w:abstractNumId w:val="7"/>
  </w:num>
  <w:num w:numId="7">
    <w:abstractNumId w:val="47"/>
  </w:num>
  <w:num w:numId="8">
    <w:abstractNumId w:val="4"/>
  </w:num>
  <w:num w:numId="9">
    <w:abstractNumId w:val="44"/>
  </w:num>
  <w:num w:numId="10">
    <w:abstractNumId w:val="27"/>
  </w:num>
  <w:num w:numId="11">
    <w:abstractNumId w:val="35"/>
  </w:num>
  <w:num w:numId="12">
    <w:abstractNumId w:val="9"/>
  </w:num>
  <w:num w:numId="13">
    <w:abstractNumId w:val="20"/>
  </w:num>
  <w:num w:numId="14">
    <w:abstractNumId w:val="14"/>
  </w:num>
  <w:num w:numId="15">
    <w:abstractNumId w:val="46"/>
  </w:num>
  <w:num w:numId="16">
    <w:abstractNumId w:val="49"/>
  </w:num>
  <w:num w:numId="17">
    <w:abstractNumId w:val="3"/>
  </w:num>
  <w:num w:numId="18">
    <w:abstractNumId w:val="11"/>
  </w:num>
  <w:num w:numId="19">
    <w:abstractNumId w:val="41"/>
  </w:num>
  <w:num w:numId="20">
    <w:abstractNumId w:val="24"/>
  </w:num>
  <w:num w:numId="21">
    <w:abstractNumId w:val="29"/>
  </w:num>
  <w:num w:numId="22">
    <w:abstractNumId w:val="48"/>
  </w:num>
  <w:num w:numId="23">
    <w:abstractNumId w:val="42"/>
  </w:num>
  <w:num w:numId="24">
    <w:abstractNumId w:val="1"/>
  </w:num>
  <w:num w:numId="25">
    <w:abstractNumId w:val="17"/>
  </w:num>
  <w:num w:numId="26">
    <w:abstractNumId w:val="22"/>
  </w:num>
  <w:num w:numId="27">
    <w:abstractNumId w:val="28"/>
  </w:num>
  <w:num w:numId="28">
    <w:abstractNumId w:val="26"/>
  </w:num>
  <w:num w:numId="29">
    <w:abstractNumId w:val="38"/>
  </w:num>
  <w:num w:numId="30">
    <w:abstractNumId w:val="8"/>
  </w:num>
  <w:num w:numId="31">
    <w:abstractNumId w:val="43"/>
  </w:num>
  <w:num w:numId="32">
    <w:abstractNumId w:val="16"/>
  </w:num>
  <w:num w:numId="33">
    <w:abstractNumId w:val="37"/>
  </w:num>
  <w:num w:numId="34">
    <w:abstractNumId w:val="45"/>
  </w:num>
  <w:num w:numId="35">
    <w:abstractNumId w:val="0"/>
  </w:num>
  <w:num w:numId="36">
    <w:abstractNumId w:val="13"/>
  </w:num>
  <w:num w:numId="37">
    <w:abstractNumId w:val="21"/>
  </w:num>
  <w:num w:numId="38">
    <w:abstractNumId w:val="23"/>
  </w:num>
  <w:num w:numId="39">
    <w:abstractNumId w:val="5"/>
  </w:num>
  <w:num w:numId="40">
    <w:abstractNumId w:val="12"/>
  </w:num>
  <w:num w:numId="41">
    <w:abstractNumId w:val="39"/>
  </w:num>
  <w:num w:numId="42">
    <w:abstractNumId w:val="32"/>
  </w:num>
  <w:num w:numId="43">
    <w:abstractNumId w:val="36"/>
  </w:num>
  <w:num w:numId="44">
    <w:abstractNumId w:val="18"/>
  </w:num>
  <w:num w:numId="45">
    <w:abstractNumId w:val="6"/>
  </w:num>
  <w:num w:numId="46">
    <w:abstractNumId w:val="34"/>
  </w:num>
  <w:num w:numId="47">
    <w:abstractNumId w:val="33"/>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drawingGridHorizontalSpacing w:val="283"/>
  <w:drawingGridVerticalSpacing w:val="283"/>
  <w:characterSpacingControl w:val="doNotCompress"/>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5B7AFFA8"/>
    <w:rsid w:val="000014EE"/>
    <w:rsid w:val="0000213B"/>
    <w:rsid w:val="000024BA"/>
    <w:rsid w:val="00003281"/>
    <w:rsid w:val="000051A0"/>
    <w:rsid w:val="000051C8"/>
    <w:rsid w:val="00005F91"/>
    <w:rsid w:val="00007538"/>
    <w:rsid w:val="00007EA2"/>
    <w:rsid w:val="0001021A"/>
    <w:rsid w:val="0001050F"/>
    <w:rsid w:val="000109BD"/>
    <w:rsid w:val="00011C95"/>
    <w:rsid w:val="000120F5"/>
    <w:rsid w:val="000124A5"/>
    <w:rsid w:val="000128F5"/>
    <w:rsid w:val="0001352C"/>
    <w:rsid w:val="00013D1A"/>
    <w:rsid w:val="00013E43"/>
    <w:rsid w:val="00013EB8"/>
    <w:rsid w:val="00013FE6"/>
    <w:rsid w:val="00014681"/>
    <w:rsid w:val="00014FCE"/>
    <w:rsid w:val="000151C5"/>
    <w:rsid w:val="000152A1"/>
    <w:rsid w:val="00015345"/>
    <w:rsid w:val="00016FE6"/>
    <w:rsid w:val="00017243"/>
    <w:rsid w:val="0001746B"/>
    <w:rsid w:val="00017944"/>
    <w:rsid w:val="000201D5"/>
    <w:rsid w:val="0002030C"/>
    <w:rsid w:val="00020D78"/>
    <w:rsid w:val="00020F61"/>
    <w:rsid w:val="00021CCD"/>
    <w:rsid w:val="00021E03"/>
    <w:rsid w:val="00021FDF"/>
    <w:rsid w:val="00022D26"/>
    <w:rsid w:val="00023F05"/>
    <w:rsid w:val="000250F6"/>
    <w:rsid w:val="00025C56"/>
    <w:rsid w:val="00025E66"/>
    <w:rsid w:val="0002730C"/>
    <w:rsid w:val="0002763E"/>
    <w:rsid w:val="000278F7"/>
    <w:rsid w:val="00027B15"/>
    <w:rsid w:val="000302DE"/>
    <w:rsid w:val="00030D8C"/>
    <w:rsid w:val="0003179B"/>
    <w:rsid w:val="00032810"/>
    <w:rsid w:val="000343B1"/>
    <w:rsid w:val="00034862"/>
    <w:rsid w:val="000360A4"/>
    <w:rsid w:val="00036EB9"/>
    <w:rsid w:val="0003766E"/>
    <w:rsid w:val="0004109D"/>
    <w:rsid w:val="000423BD"/>
    <w:rsid w:val="00042B89"/>
    <w:rsid w:val="0004328E"/>
    <w:rsid w:val="00044BF3"/>
    <w:rsid w:val="000450D0"/>
    <w:rsid w:val="000462E5"/>
    <w:rsid w:val="00046A49"/>
    <w:rsid w:val="00046CA0"/>
    <w:rsid w:val="00047AF4"/>
    <w:rsid w:val="00050CD9"/>
    <w:rsid w:val="00051D6D"/>
    <w:rsid w:val="00053F88"/>
    <w:rsid w:val="000548B1"/>
    <w:rsid w:val="0005660D"/>
    <w:rsid w:val="00056904"/>
    <w:rsid w:val="0005712E"/>
    <w:rsid w:val="0005773F"/>
    <w:rsid w:val="00057831"/>
    <w:rsid w:val="000600AE"/>
    <w:rsid w:val="0006150B"/>
    <w:rsid w:val="00062143"/>
    <w:rsid w:val="000634ED"/>
    <w:rsid w:val="00063D23"/>
    <w:rsid w:val="000653D7"/>
    <w:rsid w:val="00065A83"/>
    <w:rsid w:val="00065B44"/>
    <w:rsid w:val="00066320"/>
    <w:rsid w:val="0006633B"/>
    <w:rsid w:val="00066845"/>
    <w:rsid w:val="000669B4"/>
    <w:rsid w:val="000672EE"/>
    <w:rsid w:val="00067354"/>
    <w:rsid w:val="00067CFD"/>
    <w:rsid w:val="00070040"/>
    <w:rsid w:val="00070226"/>
    <w:rsid w:val="00070E66"/>
    <w:rsid w:val="00070F0D"/>
    <w:rsid w:val="000739CC"/>
    <w:rsid w:val="000744CE"/>
    <w:rsid w:val="00074885"/>
    <w:rsid w:val="0007597A"/>
    <w:rsid w:val="000806A3"/>
    <w:rsid w:val="00080B7B"/>
    <w:rsid w:val="00083FA1"/>
    <w:rsid w:val="000847A5"/>
    <w:rsid w:val="0008562C"/>
    <w:rsid w:val="0008579F"/>
    <w:rsid w:val="000869B0"/>
    <w:rsid w:val="0009065C"/>
    <w:rsid w:val="00090D3B"/>
    <w:rsid w:val="0009173C"/>
    <w:rsid w:val="00092356"/>
    <w:rsid w:val="000928BE"/>
    <w:rsid w:val="000936DC"/>
    <w:rsid w:val="00094C3F"/>
    <w:rsid w:val="0009532C"/>
    <w:rsid w:val="000956CA"/>
    <w:rsid w:val="00095CD1"/>
    <w:rsid w:val="00095DB1"/>
    <w:rsid w:val="00095EEB"/>
    <w:rsid w:val="00096749"/>
    <w:rsid w:val="00097726"/>
    <w:rsid w:val="000A02DE"/>
    <w:rsid w:val="000A043B"/>
    <w:rsid w:val="000A07B8"/>
    <w:rsid w:val="000A0C3B"/>
    <w:rsid w:val="000A138B"/>
    <w:rsid w:val="000A1DAE"/>
    <w:rsid w:val="000A2BE8"/>
    <w:rsid w:val="000A3431"/>
    <w:rsid w:val="000A3999"/>
    <w:rsid w:val="000A3EC2"/>
    <w:rsid w:val="000A412A"/>
    <w:rsid w:val="000A49AF"/>
    <w:rsid w:val="000A4EB2"/>
    <w:rsid w:val="000A523C"/>
    <w:rsid w:val="000A5260"/>
    <w:rsid w:val="000A6271"/>
    <w:rsid w:val="000A68E5"/>
    <w:rsid w:val="000A75E6"/>
    <w:rsid w:val="000A7680"/>
    <w:rsid w:val="000A7907"/>
    <w:rsid w:val="000B031C"/>
    <w:rsid w:val="000B1DF6"/>
    <w:rsid w:val="000B1E7A"/>
    <w:rsid w:val="000B2EDC"/>
    <w:rsid w:val="000B3DCA"/>
    <w:rsid w:val="000B3EE7"/>
    <w:rsid w:val="000B4546"/>
    <w:rsid w:val="000B4E8A"/>
    <w:rsid w:val="000B4EC1"/>
    <w:rsid w:val="000B631D"/>
    <w:rsid w:val="000B6546"/>
    <w:rsid w:val="000B65C6"/>
    <w:rsid w:val="000B76D6"/>
    <w:rsid w:val="000B7736"/>
    <w:rsid w:val="000C04EE"/>
    <w:rsid w:val="000C0526"/>
    <w:rsid w:val="000C0AB0"/>
    <w:rsid w:val="000C1497"/>
    <w:rsid w:val="000C1D64"/>
    <w:rsid w:val="000C3B30"/>
    <w:rsid w:val="000C684C"/>
    <w:rsid w:val="000C7933"/>
    <w:rsid w:val="000D16E7"/>
    <w:rsid w:val="000D1710"/>
    <w:rsid w:val="000D329E"/>
    <w:rsid w:val="000D531E"/>
    <w:rsid w:val="000D59E2"/>
    <w:rsid w:val="000D5C04"/>
    <w:rsid w:val="000D6001"/>
    <w:rsid w:val="000D743F"/>
    <w:rsid w:val="000E0769"/>
    <w:rsid w:val="000E0CEA"/>
    <w:rsid w:val="000E0FAA"/>
    <w:rsid w:val="000E1B32"/>
    <w:rsid w:val="000E32C8"/>
    <w:rsid w:val="000E3904"/>
    <w:rsid w:val="000E5438"/>
    <w:rsid w:val="000E5785"/>
    <w:rsid w:val="000E5859"/>
    <w:rsid w:val="000E5E63"/>
    <w:rsid w:val="000E7CD8"/>
    <w:rsid w:val="000F0716"/>
    <w:rsid w:val="000F09C4"/>
    <w:rsid w:val="000F1FBB"/>
    <w:rsid w:val="000F373F"/>
    <w:rsid w:val="000F38EF"/>
    <w:rsid w:val="000F3E1B"/>
    <w:rsid w:val="000F3F8F"/>
    <w:rsid w:val="000F41B0"/>
    <w:rsid w:val="000F5545"/>
    <w:rsid w:val="000F5597"/>
    <w:rsid w:val="000F5FC1"/>
    <w:rsid w:val="000F7A74"/>
    <w:rsid w:val="000F7C54"/>
    <w:rsid w:val="001000A6"/>
    <w:rsid w:val="00100176"/>
    <w:rsid w:val="00100271"/>
    <w:rsid w:val="00101DE3"/>
    <w:rsid w:val="001027CF"/>
    <w:rsid w:val="00102CC6"/>
    <w:rsid w:val="00104920"/>
    <w:rsid w:val="00104BEC"/>
    <w:rsid w:val="00105452"/>
    <w:rsid w:val="00105765"/>
    <w:rsid w:val="0010586D"/>
    <w:rsid w:val="00105C31"/>
    <w:rsid w:val="001061B2"/>
    <w:rsid w:val="00106F6F"/>
    <w:rsid w:val="001107F5"/>
    <w:rsid w:val="00111779"/>
    <w:rsid w:val="00112BA3"/>
    <w:rsid w:val="00114306"/>
    <w:rsid w:val="001156E7"/>
    <w:rsid w:val="00115A3F"/>
    <w:rsid w:val="00115F15"/>
    <w:rsid w:val="00116571"/>
    <w:rsid w:val="001168E1"/>
    <w:rsid w:val="00121348"/>
    <w:rsid w:val="00121E4F"/>
    <w:rsid w:val="001221D7"/>
    <w:rsid w:val="00122E60"/>
    <w:rsid w:val="00122F24"/>
    <w:rsid w:val="00123F66"/>
    <w:rsid w:val="0012444C"/>
    <w:rsid w:val="0012724A"/>
    <w:rsid w:val="00130C15"/>
    <w:rsid w:val="001322C4"/>
    <w:rsid w:val="00132C21"/>
    <w:rsid w:val="00133072"/>
    <w:rsid w:val="00134372"/>
    <w:rsid w:val="00134859"/>
    <w:rsid w:val="0013698F"/>
    <w:rsid w:val="00136CAF"/>
    <w:rsid w:val="001370C8"/>
    <w:rsid w:val="00140470"/>
    <w:rsid w:val="0014083A"/>
    <w:rsid w:val="00141C97"/>
    <w:rsid w:val="00141ED8"/>
    <w:rsid w:val="00142E2B"/>
    <w:rsid w:val="00142F4A"/>
    <w:rsid w:val="00143603"/>
    <w:rsid w:val="0014504C"/>
    <w:rsid w:val="00146606"/>
    <w:rsid w:val="0014710B"/>
    <w:rsid w:val="00150351"/>
    <w:rsid w:val="00150944"/>
    <w:rsid w:val="00150B91"/>
    <w:rsid w:val="001522C2"/>
    <w:rsid w:val="00154549"/>
    <w:rsid w:val="00154858"/>
    <w:rsid w:val="00156C44"/>
    <w:rsid w:val="00156EC6"/>
    <w:rsid w:val="001614A0"/>
    <w:rsid w:val="00161D64"/>
    <w:rsid w:val="0016385A"/>
    <w:rsid w:val="00163EE2"/>
    <w:rsid w:val="00164991"/>
    <w:rsid w:val="0016542D"/>
    <w:rsid w:val="00165EDC"/>
    <w:rsid w:val="00165FE2"/>
    <w:rsid w:val="00166AA4"/>
    <w:rsid w:val="00172CDB"/>
    <w:rsid w:val="00172D8F"/>
    <w:rsid w:val="00172FBE"/>
    <w:rsid w:val="00173769"/>
    <w:rsid w:val="001744C3"/>
    <w:rsid w:val="00174755"/>
    <w:rsid w:val="00175099"/>
    <w:rsid w:val="001750A5"/>
    <w:rsid w:val="00175566"/>
    <w:rsid w:val="0017638D"/>
    <w:rsid w:val="00177BA6"/>
    <w:rsid w:val="001803D7"/>
    <w:rsid w:val="00180E82"/>
    <w:rsid w:val="00181486"/>
    <w:rsid w:val="001826F8"/>
    <w:rsid w:val="001847EC"/>
    <w:rsid w:val="00185176"/>
    <w:rsid w:val="0018684D"/>
    <w:rsid w:val="0018716E"/>
    <w:rsid w:val="00191852"/>
    <w:rsid w:val="00192655"/>
    <w:rsid w:val="00192795"/>
    <w:rsid w:val="00192E5E"/>
    <w:rsid w:val="001930CC"/>
    <w:rsid w:val="00193EA7"/>
    <w:rsid w:val="00194AB5"/>
    <w:rsid w:val="00195EF6"/>
    <w:rsid w:val="00195FCF"/>
    <w:rsid w:val="00197063"/>
    <w:rsid w:val="00197558"/>
    <w:rsid w:val="00197BCA"/>
    <w:rsid w:val="001A0C02"/>
    <w:rsid w:val="001A1486"/>
    <w:rsid w:val="001A26D9"/>
    <w:rsid w:val="001A2D73"/>
    <w:rsid w:val="001A33F4"/>
    <w:rsid w:val="001A360C"/>
    <w:rsid w:val="001A3772"/>
    <w:rsid w:val="001A49EA"/>
    <w:rsid w:val="001A4AEE"/>
    <w:rsid w:val="001A4C35"/>
    <w:rsid w:val="001A527B"/>
    <w:rsid w:val="001A591E"/>
    <w:rsid w:val="001A5AB3"/>
    <w:rsid w:val="001A6306"/>
    <w:rsid w:val="001A6422"/>
    <w:rsid w:val="001A64B7"/>
    <w:rsid w:val="001B0986"/>
    <w:rsid w:val="001B0DDF"/>
    <w:rsid w:val="001B1CD8"/>
    <w:rsid w:val="001B2543"/>
    <w:rsid w:val="001B2F8F"/>
    <w:rsid w:val="001B3007"/>
    <w:rsid w:val="001B41EB"/>
    <w:rsid w:val="001B4C3D"/>
    <w:rsid w:val="001B606B"/>
    <w:rsid w:val="001B60FF"/>
    <w:rsid w:val="001B65E1"/>
    <w:rsid w:val="001B6767"/>
    <w:rsid w:val="001B69E6"/>
    <w:rsid w:val="001B776C"/>
    <w:rsid w:val="001C0A3C"/>
    <w:rsid w:val="001C17EC"/>
    <w:rsid w:val="001C1AFB"/>
    <w:rsid w:val="001C2318"/>
    <w:rsid w:val="001C23A0"/>
    <w:rsid w:val="001C2E2D"/>
    <w:rsid w:val="001C2E88"/>
    <w:rsid w:val="001C2F27"/>
    <w:rsid w:val="001C3562"/>
    <w:rsid w:val="001C4197"/>
    <w:rsid w:val="001C56E4"/>
    <w:rsid w:val="001C6C0B"/>
    <w:rsid w:val="001D0C67"/>
    <w:rsid w:val="001D1658"/>
    <w:rsid w:val="001D1BBE"/>
    <w:rsid w:val="001D26C3"/>
    <w:rsid w:val="001D3066"/>
    <w:rsid w:val="001D746F"/>
    <w:rsid w:val="001D7879"/>
    <w:rsid w:val="001E03F5"/>
    <w:rsid w:val="001E1284"/>
    <w:rsid w:val="001E1D4D"/>
    <w:rsid w:val="001E22B7"/>
    <w:rsid w:val="001E2739"/>
    <w:rsid w:val="001E2FEF"/>
    <w:rsid w:val="001E3E92"/>
    <w:rsid w:val="001E3EC3"/>
    <w:rsid w:val="001E4595"/>
    <w:rsid w:val="001E6E1D"/>
    <w:rsid w:val="001F0A3A"/>
    <w:rsid w:val="001F0E03"/>
    <w:rsid w:val="001F14B2"/>
    <w:rsid w:val="001F25D6"/>
    <w:rsid w:val="001F3189"/>
    <w:rsid w:val="001F413C"/>
    <w:rsid w:val="001F43E7"/>
    <w:rsid w:val="001F4664"/>
    <w:rsid w:val="001F50D6"/>
    <w:rsid w:val="001F57F4"/>
    <w:rsid w:val="001F7576"/>
    <w:rsid w:val="001F787B"/>
    <w:rsid w:val="001F7E72"/>
    <w:rsid w:val="001F7FBB"/>
    <w:rsid w:val="0020056E"/>
    <w:rsid w:val="0020293B"/>
    <w:rsid w:val="00202EA5"/>
    <w:rsid w:val="0020386B"/>
    <w:rsid w:val="0020456D"/>
    <w:rsid w:val="002048DE"/>
    <w:rsid w:val="0020551D"/>
    <w:rsid w:val="00206976"/>
    <w:rsid w:val="002069DB"/>
    <w:rsid w:val="00206C00"/>
    <w:rsid w:val="00206C3C"/>
    <w:rsid w:val="00212681"/>
    <w:rsid w:val="002129A7"/>
    <w:rsid w:val="002132D2"/>
    <w:rsid w:val="002144A0"/>
    <w:rsid w:val="00214AE7"/>
    <w:rsid w:val="00214EAC"/>
    <w:rsid w:val="00215745"/>
    <w:rsid w:val="002159C5"/>
    <w:rsid w:val="00216095"/>
    <w:rsid w:val="00216294"/>
    <w:rsid w:val="002168B8"/>
    <w:rsid w:val="002174D1"/>
    <w:rsid w:val="00217801"/>
    <w:rsid w:val="0021799F"/>
    <w:rsid w:val="00217C19"/>
    <w:rsid w:val="00220BDD"/>
    <w:rsid w:val="00221316"/>
    <w:rsid w:val="0022149C"/>
    <w:rsid w:val="00221C33"/>
    <w:rsid w:val="00221E45"/>
    <w:rsid w:val="0022282A"/>
    <w:rsid w:val="002232AD"/>
    <w:rsid w:val="00223DB1"/>
    <w:rsid w:val="00224492"/>
    <w:rsid w:val="00224498"/>
    <w:rsid w:val="00224F65"/>
    <w:rsid w:val="002266FB"/>
    <w:rsid w:val="0022742C"/>
    <w:rsid w:val="00227C2C"/>
    <w:rsid w:val="00231D47"/>
    <w:rsid w:val="0023295A"/>
    <w:rsid w:val="00232B3F"/>
    <w:rsid w:val="002333D9"/>
    <w:rsid w:val="002337F3"/>
    <w:rsid w:val="002352E1"/>
    <w:rsid w:val="00235342"/>
    <w:rsid w:val="00235654"/>
    <w:rsid w:val="0023670E"/>
    <w:rsid w:val="00236B90"/>
    <w:rsid w:val="002403F5"/>
    <w:rsid w:val="002409FA"/>
    <w:rsid w:val="00241537"/>
    <w:rsid w:val="002422C2"/>
    <w:rsid w:val="002427DC"/>
    <w:rsid w:val="00242D57"/>
    <w:rsid w:val="002458F3"/>
    <w:rsid w:val="0024699E"/>
    <w:rsid w:val="00246B43"/>
    <w:rsid w:val="002475D5"/>
    <w:rsid w:val="00250E27"/>
    <w:rsid w:val="0025144D"/>
    <w:rsid w:val="002523B0"/>
    <w:rsid w:val="00252B42"/>
    <w:rsid w:val="00252B7C"/>
    <w:rsid w:val="002532D9"/>
    <w:rsid w:val="002551D5"/>
    <w:rsid w:val="00256848"/>
    <w:rsid w:val="00257006"/>
    <w:rsid w:val="0025706E"/>
    <w:rsid w:val="0025710C"/>
    <w:rsid w:val="00257653"/>
    <w:rsid w:val="00257978"/>
    <w:rsid w:val="00257F41"/>
    <w:rsid w:val="00260C2C"/>
    <w:rsid w:val="00260D68"/>
    <w:rsid w:val="00261114"/>
    <w:rsid w:val="00263A0A"/>
    <w:rsid w:val="00264260"/>
    <w:rsid w:val="00264537"/>
    <w:rsid w:val="002646F8"/>
    <w:rsid w:val="00264714"/>
    <w:rsid w:val="0026599E"/>
    <w:rsid w:val="0026652A"/>
    <w:rsid w:val="0026716F"/>
    <w:rsid w:val="00267379"/>
    <w:rsid w:val="00267AF4"/>
    <w:rsid w:val="00270597"/>
    <w:rsid w:val="00270AEE"/>
    <w:rsid w:val="002725BD"/>
    <w:rsid w:val="00272E6C"/>
    <w:rsid w:val="00273CEE"/>
    <w:rsid w:val="002743FB"/>
    <w:rsid w:val="00275202"/>
    <w:rsid w:val="00276579"/>
    <w:rsid w:val="00276D0D"/>
    <w:rsid w:val="002778E6"/>
    <w:rsid w:val="00277F8C"/>
    <w:rsid w:val="00280C0C"/>
    <w:rsid w:val="00281636"/>
    <w:rsid w:val="002819CC"/>
    <w:rsid w:val="00282C9D"/>
    <w:rsid w:val="00282EB6"/>
    <w:rsid w:val="00283C6F"/>
    <w:rsid w:val="00284B5B"/>
    <w:rsid w:val="00285179"/>
    <w:rsid w:val="0028636D"/>
    <w:rsid w:val="002865CE"/>
    <w:rsid w:val="0028711E"/>
    <w:rsid w:val="00287A91"/>
    <w:rsid w:val="00290386"/>
    <w:rsid w:val="002910BF"/>
    <w:rsid w:val="00291E3D"/>
    <w:rsid w:val="002939CC"/>
    <w:rsid w:val="00294D09"/>
    <w:rsid w:val="00295FB5"/>
    <w:rsid w:val="00296AA1"/>
    <w:rsid w:val="0029703C"/>
    <w:rsid w:val="00297552"/>
    <w:rsid w:val="00297A76"/>
    <w:rsid w:val="00297C15"/>
    <w:rsid w:val="002A067B"/>
    <w:rsid w:val="002A0B42"/>
    <w:rsid w:val="002A0D0C"/>
    <w:rsid w:val="002A102A"/>
    <w:rsid w:val="002A21D4"/>
    <w:rsid w:val="002A236D"/>
    <w:rsid w:val="002A294D"/>
    <w:rsid w:val="002A2B5D"/>
    <w:rsid w:val="002A3046"/>
    <w:rsid w:val="002A30D2"/>
    <w:rsid w:val="002A4844"/>
    <w:rsid w:val="002A5811"/>
    <w:rsid w:val="002A5A6D"/>
    <w:rsid w:val="002A5C49"/>
    <w:rsid w:val="002A5D1B"/>
    <w:rsid w:val="002A6139"/>
    <w:rsid w:val="002A63C5"/>
    <w:rsid w:val="002A6ADC"/>
    <w:rsid w:val="002B02B9"/>
    <w:rsid w:val="002B1842"/>
    <w:rsid w:val="002B206A"/>
    <w:rsid w:val="002B27A8"/>
    <w:rsid w:val="002B297F"/>
    <w:rsid w:val="002B3894"/>
    <w:rsid w:val="002B43F5"/>
    <w:rsid w:val="002B465E"/>
    <w:rsid w:val="002B4BFA"/>
    <w:rsid w:val="002B576F"/>
    <w:rsid w:val="002B7C30"/>
    <w:rsid w:val="002C00C2"/>
    <w:rsid w:val="002C1464"/>
    <w:rsid w:val="002C1484"/>
    <w:rsid w:val="002C1696"/>
    <w:rsid w:val="002C1772"/>
    <w:rsid w:val="002C1983"/>
    <w:rsid w:val="002C1B62"/>
    <w:rsid w:val="002C22E8"/>
    <w:rsid w:val="002C23AE"/>
    <w:rsid w:val="002C2ABD"/>
    <w:rsid w:val="002C2C67"/>
    <w:rsid w:val="002C2D32"/>
    <w:rsid w:val="002C2DE6"/>
    <w:rsid w:val="002C334B"/>
    <w:rsid w:val="002C3464"/>
    <w:rsid w:val="002C381E"/>
    <w:rsid w:val="002C4BD8"/>
    <w:rsid w:val="002C63D8"/>
    <w:rsid w:val="002C64DB"/>
    <w:rsid w:val="002C788E"/>
    <w:rsid w:val="002D1FA4"/>
    <w:rsid w:val="002D25B5"/>
    <w:rsid w:val="002D28A2"/>
    <w:rsid w:val="002D2E0D"/>
    <w:rsid w:val="002D39FF"/>
    <w:rsid w:val="002D4D59"/>
    <w:rsid w:val="002D54A5"/>
    <w:rsid w:val="002D5C2A"/>
    <w:rsid w:val="002D6AC8"/>
    <w:rsid w:val="002D7DC2"/>
    <w:rsid w:val="002D7DC8"/>
    <w:rsid w:val="002E2A6A"/>
    <w:rsid w:val="002E2DDE"/>
    <w:rsid w:val="002E3541"/>
    <w:rsid w:val="002E3EF1"/>
    <w:rsid w:val="002E4BCA"/>
    <w:rsid w:val="002E77FC"/>
    <w:rsid w:val="002E7CBB"/>
    <w:rsid w:val="002F08BA"/>
    <w:rsid w:val="002F2A4F"/>
    <w:rsid w:val="002F2CBF"/>
    <w:rsid w:val="002F346A"/>
    <w:rsid w:val="002F3E29"/>
    <w:rsid w:val="002F5308"/>
    <w:rsid w:val="002F6B5A"/>
    <w:rsid w:val="002F78F0"/>
    <w:rsid w:val="003006E4"/>
    <w:rsid w:val="00300AD8"/>
    <w:rsid w:val="00302A07"/>
    <w:rsid w:val="00303318"/>
    <w:rsid w:val="00303653"/>
    <w:rsid w:val="003038C2"/>
    <w:rsid w:val="00304FAE"/>
    <w:rsid w:val="003055A1"/>
    <w:rsid w:val="00305690"/>
    <w:rsid w:val="003059C2"/>
    <w:rsid w:val="00306EBF"/>
    <w:rsid w:val="0030704F"/>
    <w:rsid w:val="00307316"/>
    <w:rsid w:val="0030797A"/>
    <w:rsid w:val="00307F8E"/>
    <w:rsid w:val="003102ED"/>
    <w:rsid w:val="003105BE"/>
    <w:rsid w:val="003109C8"/>
    <w:rsid w:val="003116E5"/>
    <w:rsid w:val="003121F2"/>
    <w:rsid w:val="003123AB"/>
    <w:rsid w:val="003126D0"/>
    <w:rsid w:val="00312D69"/>
    <w:rsid w:val="003131C2"/>
    <w:rsid w:val="003133F6"/>
    <w:rsid w:val="00313FC9"/>
    <w:rsid w:val="003140EB"/>
    <w:rsid w:val="00316B5C"/>
    <w:rsid w:val="00316E4E"/>
    <w:rsid w:val="0031759C"/>
    <w:rsid w:val="00320E69"/>
    <w:rsid w:val="00321523"/>
    <w:rsid w:val="00321C40"/>
    <w:rsid w:val="003224F6"/>
    <w:rsid w:val="00322919"/>
    <w:rsid w:val="00322C96"/>
    <w:rsid w:val="003230BF"/>
    <w:rsid w:val="00324103"/>
    <w:rsid w:val="00324CB1"/>
    <w:rsid w:val="0032564C"/>
    <w:rsid w:val="0032593D"/>
    <w:rsid w:val="0032621E"/>
    <w:rsid w:val="00326381"/>
    <w:rsid w:val="00326675"/>
    <w:rsid w:val="00327930"/>
    <w:rsid w:val="00327B6F"/>
    <w:rsid w:val="003304C5"/>
    <w:rsid w:val="00330B92"/>
    <w:rsid w:val="0033120D"/>
    <w:rsid w:val="003313DA"/>
    <w:rsid w:val="003318E3"/>
    <w:rsid w:val="00331FFA"/>
    <w:rsid w:val="00332DE0"/>
    <w:rsid w:val="003330BF"/>
    <w:rsid w:val="0033503B"/>
    <w:rsid w:val="003359F2"/>
    <w:rsid w:val="0033624B"/>
    <w:rsid w:val="00336B9B"/>
    <w:rsid w:val="00337677"/>
    <w:rsid w:val="003404BD"/>
    <w:rsid w:val="00341FDD"/>
    <w:rsid w:val="00342344"/>
    <w:rsid w:val="00342AC5"/>
    <w:rsid w:val="00344E59"/>
    <w:rsid w:val="00345698"/>
    <w:rsid w:val="00345D8E"/>
    <w:rsid w:val="00345DA1"/>
    <w:rsid w:val="0034676B"/>
    <w:rsid w:val="0034697D"/>
    <w:rsid w:val="00346DEA"/>
    <w:rsid w:val="003470FD"/>
    <w:rsid w:val="00347C69"/>
    <w:rsid w:val="00350D1C"/>
    <w:rsid w:val="0035159C"/>
    <w:rsid w:val="0035280D"/>
    <w:rsid w:val="003535AF"/>
    <w:rsid w:val="003562D7"/>
    <w:rsid w:val="00356CE4"/>
    <w:rsid w:val="00356EE2"/>
    <w:rsid w:val="00357A4E"/>
    <w:rsid w:val="00362630"/>
    <w:rsid w:val="00362C97"/>
    <w:rsid w:val="00363560"/>
    <w:rsid w:val="003635A9"/>
    <w:rsid w:val="00363A87"/>
    <w:rsid w:val="00363BAF"/>
    <w:rsid w:val="00365E3A"/>
    <w:rsid w:val="00366CFF"/>
    <w:rsid w:val="00366E52"/>
    <w:rsid w:val="0037008D"/>
    <w:rsid w:val="00370655"/>
    <w:rsid w:val="003709FF"/>
    <w:rsid w:val="003711E7"/>
    <w:rsid w:val="003712EC"/>
    <w:rsid w:val="00371E25"/>
    <w:rsid w:val="003722D4"/>
    <w:rsid w:val="00372933"/>
    <w:rsid w:val="00372E80"/>
    <w:rsid w:val="00373147"/>
    <w:rsid w:val="00373D6D"/>
    <w:rsid w:val="00375FA4"/>
    <w:rsid w:val="00376872"/>
    <w:rsid w:val="0037726A"/>
    <w:rsid w:val="00380439"/>
    <w:rsid w:val="003810FA"/>
    <w:rsid w:val="00381EEB"/>
    <w:rsid w:val="00382342"/>
    <w:rsid w:val="00382FEE"/>
    <w:rsid w:val="00383727"/>
    <w:rsid w:val="003848B5"/>
    <w:rsid w:val="00384B31"/>
    <w:rsid w:val="00385D58"/>
    <w:rsid w:val="0038659E"/>
    <w:rsid w:val="00387167"/>
    <w:rsid w:val="0038782A"/>
    <w:rsid w:val="00390D6C"/>
    <w:rsid w:val="00390E39"/>
    <w:rsid w:val="00390F5F"/>
    <w:rsid w:val="003914EE"/>
    <w:rsid w:val="00392394"/>
    <w:rsid w:val="00392F11"/>
    <w:rsid w:val="00393F76"/>
    <w:rsid w:val="003948B4"/>
    <w:rsid w:val="00394C89"/>
    <w:rsid w:val="0039578A"/>
    <w:rsid w:val="003958FE"/>
    <w:rsid w:val="00395D05"/>
    <w:rsid w:val="0039612F"/>
    <w:rsid w:val="0039636E"/>
    <w:rsid w:val="00396850"/>
    <w:rsid w:val="0039784E"/>
    <w:rsid w:val="003A07F0"/>
    <w:rsid w:val="003A1E44"/>
    <w:rsid w:val="003A1EB2"/>
    <w:rsid w:val="003A2851"/>
    <w:rsid w:val="003A5400"/>
    <w:rsid w:val="003A5A15"/>
    <w:rsid w:val="003A5D5A"/>
    <w:rsid w:val="003A61C8"/>
    <w:rsid w:val="003A6640"/>
    <w:rsid w:val="003A742C"/>
    <w:rsid w:val="003A7ABC"/>
    <w:rsid w:val="003B0007"/>
    <w:rsid w:val="003B0B57"/>
    <w:rsid w:val="003B0C21"/>
    <w:rsid w:val="003B104E"/>
    <w:rsid w:val="003B2806"/>
    <w:rsid w:val="003B315B"/>
    <w:rsid w:val="003B35C7"/>
    <w:rsid w:val="003B4D33"/>
    <w:rsid w:val="003B50F2"/>
    <w:rsid w:val="003B5C68"/>
    <w:rsid w:val="003B6AD2"/>
    <w:rsid w:val="003B7897"/>
    <w:rsid w:val="003C06CE"/>
    <w:rsid w:val="003C0F8C"/>
    <w:rsid w:val="003C12B9"/>
    <w:rsid w:val="003C145E"/>
    <w:rsid w:val="003C294C"/>
    <w:rsid w:val="003C35A9"/>
    <w:rsid w:val="003C4E1E"/>
    <w:rsid w:val="003C5556"/>
    <w:rsid w:val="003C563A"/>
    <w:rsid w:val="003C5AF2"/>
    <w:rsid w:val="003C5C2F"/>
    <w:rsid w:val="003C6095"/>
    <w:rsid w:val="003C63ED"/>
    <w:rsid w:val="003C77B8"/>
    <w:rsid w:val="003C7B48"/>
    <w:rsid w:val="003C7DD0"/>
    <w:rsid w:val="003D1446"/>
    <w:rsid w:val="003D1FD2"/>
    <w:rsid w:val="003D21A1"/>
    <w:rsid w:val="003D244A"/>
    <w:rsid w:val="003D245E"/>
    <w:rsid w:val="003D2D80"/>
    <w:rsid w:val="003D50D0"/>
    <w:rsid w:val="003D60DE"/>
    <w:rsid w:val="003D6FB0"/>
    <w:rsid w:val="003D776C"/>
    <w:rsid w:val="003D7920"/>
    <w:rsid w:val="003E07B0"/>
    <w:rsid w:val="003E08B9"/>
    <w:rsid w:val="003E0EE5"/>
    <w:rsid w:val="003E15AA"/>
    <w:rsid w:val="003E3790"/>
    <w:rsid w:val="003E389E"/>
    <w:rsid w:val="003E4B7A"/>
    <w:rsid w:val="003E4FC6"/>
    <w:rsid w:val="003E5283"/>
    <w:rsid w:val="003E5332"/>
    <w:rsid w:val="003E6F27"/>
    <w:rsid w:val="003E7586"/>
    <w:rsid w:val="003E7803"/>
    <w:rsid w:val="003E78F9"/>
    <w:rsid w:val="003F0812"/>
    <w:rsid w:val="003F0BD2"/>
    <w:rsid w:val="003F1A85"/>
    <w:rsid w:val="003F251A"/>
    <w:rsid w:val="003F4416"/>
    <w:rsid w:val="003F4688"/>
    <w:rsid w:val="003F4ADF"/>
    <w:rsid w:val="003F5F90"/>
    <w:rsid w:val="003F608B"/>
    <w:rsid w:val="003F6E37"/>
    <w:rsid w:val="003F6ED4"/>
    <w:rsid w:val="003F7491"/>
    <w:rsid w:val="003F7675"/>
    <w:rsid w:val="003F7B18"/>
    <w:rsid w:val="004009E4"/>
    <w:rsid w:val="00400A33"/>
    <w:rsid w:val="0040119F"/>
    <w:rsid w:val="00402B52"/>
    <w:rsid w:val="004038FF"/>
    <w:rsid w:val="0040406C"/>
    <w:rsid w:val="00404C17"/>
    <w:rsid w:val="0040556D"/>
    <w:rsid w:val="00405E68"/>
    <w:rsid w:val="004063D4"/>
    <w:rsid w:val="004064B8"/>
    <w:rsid w:val="00406627"/>
    <w:rsid w:val="00406AEC"/>
    <w:rsid w:val="004101A1"/>
    <w:rsid w:val="004101F5"/>
    <w:rsid w:val="004107E8"/>
    <w:rsid w:val="00410C2E"/>
    <w:rsid w:val="004111C0"/>
    <w:rsid w:val="0041173D"/>
    <w:rsid w:val="00411BDE"/>
    <w:rsid w:val="00411C43"/>
    <w:rsid w:val="0041396E"/>
    <w:rsid w:val="00414D5B"/>
    <w:rsid w:val="00415306"/>
    <w:rsid w:val="00415BA3"/>
    <w:rsid w:val="004167BB"/>
    <w:rsid w:val="00416941"/>
    <w:rsid w:val="00416B97"/>
    <w:rsid w:val="0041766F"/>
    <w:rsid w:val="00417F35"/>
    <w:rsid w:val="0042015F"/>
    <w:rsid w:val="00420CE3"/>
    <w:rsid w:val="004218D5"/>
    <w:rsid w:val="00421E75"/>
    <w:rsid w:val="0042278D"/>
    <w:rsid w:val="00422B04"/>
    <w:rsid w:val="00423246"/>
    <w:rsid w:val="00423B09"/>
    <w:rsid w:val="004248F0"/>
    <w:rsid w:val="004258A6"/>
    <w:rsid w:val="004258D0"/>
    <w:rsid w:val="00425FAB"/>
    <w:rsid w:val="0042637E"/>
    <w:rsid w:val="00427673"/>
    <w:rsid w:val="0043152D"/>
    <w:rsid w:val="00431595"/>
    <w:rsid w:val="00432135"/>
    <w:rsid w:val="00432346"/>
    <w:rsid w:val="004329C1"/>
    <w:rsid w:val="00433A1D"/>
    <w:rsid w:val="00434459"/>
    <w:rsid w:val="004369FA"/>
    <w:rsid w:val="00437071"/>
    <w:rsid w:val="00437654"/>
    <w:rsid w:val="00437D7A"/>
    <w:rsid w:val="00440021"/>
    <w:rsid w:val="0044157D"/>
    <w:rsid w:val="00443D2F"/>
    <w:rsid w:val="00444235"/>
    <w:rsid w:val="00444973"/>
    <w:rsid w:val="004460F6"/>
    <w:rsid w:val="00446A1B"/>
    <w:rsid w:val="00446A24"/>
    <w:rsid w:val="00447001"/>
    <w:rsid w:val="00447005"/>
    <w:rsid w:val="00447A6A"/>
    <w:rsid w:val="00447CC0"/>
    <w:rsid w:val="0045058D"/>
    <w:rsid w:val="004506C9"/>
    <w:rsid w:val="004518B5"/>
    <w:rsid w:val="00451D0B"/>
    <w:rsid w:val="00452356"/>
    <w:rsid w:val="00452A08"/>
    <w:rsid w:val="00453E2E"/>
    <w:rsid w:val="004540D8"/>
    <w:rsid w:val="004553F9"/>
    <w:rsid w:val="00456344"/>
    <w:rsid w:val="0045643D"/>
    <w:rsid w:val="00456796"/>
    <w:rsid w:val="00456938"/>
    <w:rsid w:val="00457274"/>
    <w:rsid w:val="0046059B"/>
    <w:rsid w:val="00460709"/>
    <w:rsid w:val="0046118E"/>
    <w:rsid w:val="00461446"/>
    <w:rsid w:val="00461C14"/>
    <w:rsid w:val="00462022"/>
    <w:rsid w:val="00462186"/>
    <w:rsid w:val="0046289B"/>
    <w:rsid w:val="00462DC4"/>
    <w:rsid w:val="00464DAD"/>
    <w:rsid w:val="0046511D"/>
    <w:rsid w:val="0046512E"/>
    <w:rsid w:val="004661E7"/>
    <w:rsid w:val="00466329"/>
    <w:rsid w:val="00466AF2"/>
    <w:rsid w:val="00467EAF"/>
    <w:rsid w:val="0047055F"/>
    <w:rsid w:val="00471242"/>
    <w:rsid w:val="0047141A"/>
    <w:rsid w:val="0047203A"/>
    <w:rsid w:val="00472999"/>
    <w:rsid w:val="0047359F"/>
    <w:rsid w:val="004742A7"/>
    <w:rsid w:val="00474C32"/>
    <w:rsid w:val="00475C39"/>
    <w:rsid w:val="004766D5"/>
    <w:rsid w:val="00476CE2"/>
    <w:rsid w:val="004810AD"/>
    <w:rsid w:val="00481EE0"/>
    <w:rsid w:val="0048326E"/>
    <w:rsid w:val="004846EE"/>
    <w:rsid w:val="00485CAC"/>
    <w:rsid w:val="004872E8"/>
    <w:rsid w:val="00491120"/>
    <w:rsid w:val="00495363"/>
    <w:rsid w:val="00496B82"/>
    <w:rsid w:val="004975DC"/>
    <w:rsid w:val="004A030F"/>
    <w:rsid w:val="004A10C3"/>
    <w:rsid w:val="004A362F"/>
    <w:rsid w:val="004A3750"/>
    <w:rsid w:val="004A3B8D"/>
    <w:rsid w:val="004A405F"/>
    <w:rsid w:val="004A420A"/>
    <w:rsid w:val="004A5624"/>
    <w:rsid w:val="004A604A"/>
    <w:rsid w:val="004A65B8"/>
    <w:rsid w:val="004A7B18"/>
    <w:rsid w:val="004A7C1D"/>
    <w:rsid w:val="004A7F56"/>
    <w:rsid w:val="004B19CA"/>
    <w:rsid w:val="004B1D64"/>
    <w:rsid w:val="004B242B"/>
    <w:rsid w:val="004B2707"/>
    <w:rsid w:val="004B302D"/>
    <w:rsid w:val="004B460E"/>
    <w:rsid w:val="004B4791"/>
    <w:rsid w:val="004B6526"/>
    <w:rsid w:val="004B6BA3"/>
    <w:rsid w:val="004B6D6E"/>
    <w:rsid w:val="004B71DD"/>
    <w:rsid w:val="004B7D34"/>
    <w:rsid w:val="004B7FAA"/>
    <w:rsid w:val="004C2BC4"/>
    <w:rsid w:val="004C2D7F"/>
    <w:rsid w:val="004C45BB"/>
    <w:rsid w:val="004C48F6"/>
    <w:rsid w:val="004C57CF"/>
    <w:rsid w:val="004C5E35"/>
    <w:rsid w:val="004C6061"/>
    <w:rsid w:val="004C6444"/>
    <w:rsid w:val="004C73A2"/>
    <w:rsid w:val="004C796E"/>
    <w:rsid w:val="004C7D6F"/>
    <w:rsid w:val="004C7F1F"/>
    <w:rsid w:val="004D00D1"/>
    <w:rsid w:val="004D0291"/>
    <w:rsid w:val="004D0D51"/>
    <w:rsid w:val="004D1C56"/>
    <w:rsid w:val="004D1F5F"/>
    <w:rsid w:val="004D31A9"/>
    <w:rsid w:val="004D3E69"/>
    <w:rsid w:val="004D42DC"/>
    <w:rsid w:val="004D4CE4"/>
    <w:rsid w:val="004D4E30"/>
    <w:rsid w:val="004D5514"/>
    <w:rsid w:val="004D6CC9"/>
    <w:rsid w:val="004E0A1C"/>
    <w:rsid w:val="004E1083"/>
    <w:rsid w:val="004E196F"/>
    <w:rsid w:val="004E27EA"/>
    <w:rsid w:val="004E312F"/>
    <w:rsid w:val="004E3C5A"/>
    <w:rsid w:val="004E3D0C"/>
    <w:rsid w:val="004E3DC0"/>
    <w:rsid w:val="004E4333"/>
    <w:rsid w:val="004E586F"/>
    <w:rsid w:val="004E6589"/>
    <w:rsid w:val="004E65D6"/>
    <w:rsid w:val="004E6691"/>
    <w:rsid w:val="004E6AF6"/>
    <w:rsid w:val="004E71FF"/>
    <w:rsid w:val="004E779C"/>
    <w:rsid w:val="004F0C74"/>
    <w:rsid w:val="004F128C"/>
    <w:rsid w:val="004F1711"/>
    <w:rsid w:val="004F22B0"/>
    <w:rsid w:val="004F3A9C"/>
    <w:rsid w:val="004F3E3B"/>
    <w:rsid w:val="004F3EDA"/>
    <w:rsid w:val="004F4108"/>
    <w:rsid w:val="004F4636"/>
    <w:rsid w:val="004F480C"/>
    <w:rsid w:val="004F4AB0"/>
    <w:rsid w:val="004F5E78"/>
    <w:rsid w:val="004F64BE"/>
    <w:rsid w:val="004F672B"/>
    <w:rsid w:val="004F6B41"/>
    <w:rsid w:val="004F7079"/>
    <w:rsid w:val="005009D8"/>
    <w:rsid w:val="00500B3E"/>
    <w:rsid w:val="005011E9"/>
    <w:rsid w:val="005013E4"/>
    <w:rsid w:val="00502590"/>
    <w:rsid w:val="00502CF9"/>
    <w:rsid w:val="00503721"/>
    <w:rsid w:val="00503E31"/>
    <w:rsid w:val="00504643"/>
    <w:rsid w:val="00504ADA"/>
    <w:rsid w:val="0050530F"/>
    <w:rsid w:val="005060F0"/>
    <w:rsid w:val="00506269"/>
    <w:rsid w:val="005072F1"/>
    <w:rsid w:val="0050764B"/>
    <w:rsid w:val="005079FC"/>
    <w:rsid w:val="00510AFB"/>
    <w:rsid w:val="00511170"/>
    <w:rsid w:val="00511C33"/>
    <w:rsid w:val="00512877"/>
    <w:rsid w:val="00512A2F"/>
    <w:rsid w:val="00513041"/>
    <w:rsid w:val="00514D03"/>
    <w:rsid w:val="005156C0"/>
    <w:rsid w:val="00515FE8"/>
    <w:rsid w:val="00516AE5"/>
    <w:rsid w:val="00517D95"/>
    <w:rsid w:val="0052124D"/>
    <w:rsid w:val="0052465E"/>
    <w:rsid w:val="00524B89"/>
    <w:rsid w:val="00525360"/>
    <w:rsid w:val="00525AE1"/>
    <w:rsid w:val="0052682F"/>
    <w:rsid w:val="005276BE"/>
    <w:rsid w:val="005279B9"/>
    <w:rsid w:val="00530E9F"/>
    <w:rsid w:val="00532A2F"/>
    <w:rsid w:val="00532D03"/>
    <w:rsid w:val="00532F56"/>
    <w:rsid w:val="00533421"/>
    <w:rsid w:val="00533882"/>
    <w:rsid w:val="00533F4D"/>
    <w:rsid w:val="0053433A"/>
    <w:rsid w:val="005344B8"/>
    <w:rsid w:val="00535A16"/>
    <w:rsid w:val="00537444"/>
    <w:rsid w:val="00537C8B"/>
    <w:rsid w:val="00537F4D"/>
    <w:rsid w:val="0054055E"/>
    <w:rsid w:val="0054071C"/>
    <w:rsid w:val="00542762"/>
    <w:rsid w:val="005430C4"/>
    <w:rsid w:val="005447F8"/>
    <w:rsid w:val="005457B0"/>
    <w:rsid w:val="00545BF5"/>
    <w:rsid w:val="005469DE"/>
    <w:rsid w:val="00546F9F"/>
    <w:rsid w:val="005476CA"/>
    <w:rsid w:val="0055098B"/>
    <w:rsid w:val="00550B93"/>
    <w:rsid w:val="00552D0F"/>
    <w:rsid w:val="00552FDA"/>
    <w:rsid w:val="00553D45"/>
    <w:rsid w:val="0055423F"/>
    <w:rsid w:val="005545BF"/>
    <w:rsid w:val="00554B80"/>
    <w:rsid w:val="005556BF"/>
    <w:rsid w:val="0055726D"/>
    <w:rsid w:val="00557361"/>
    <w:rsid w:val="00557838"/>
    <w:rsid w:val="00557DDB"/>
    <w:rsid w:val="0056003A"/>
    <w:rsid w:val="0056043B"/>
    <w:rsid w:val="00560FCB"/>
    <w:rsid w:val="00563494"/>
    <w:rsid w:val="005638FF"/>
    <w:rsid w:val="00563E74"/>
    <w:rsid w:val="00563ED2"/>
    <w:rsid w:val="0056409F"/>
    <w:rsid w:val="005662D6"/>
    <w:rsid w:val="00567B8A"/>
    <w:rsid w:val="00567F24"/>
    <w:rsid w:val="00571AEF"/>
    <w:rsid w:val="00571BC5"/>
    <w:rsid w:val="005722A3"/>
    <w:rsid w:val="0057351E"/>
    <w:rsid w:val="00574CA7"/>
    <w:rsid w:val="00576580"/>
    <w:rsid w:val="0057659A"/>
    <w:rsid w:val="00576C5F"/>
    <w:rsid w:val="005777D1"/>
    <w:rsid w:val="005777F9"/>
    <w:rsid w:val="00577FE8"/>
    <w:rsid w:val="00580513"/>
    <w:rsid w:val="00580DCA"/>
    <w:rsid w:val="005824F5"/>
    <w:rsid w:val="005840CA"/>
    <w:rsid w:val="005842AA"/>
    <w:rsid w:val="0058581C"/>
    <w:rsid w:val="00586A82"/>
    <w:rsid w:val="005873DC"/>
    <w:rsid w:val="0059085F"/>
    <w:rsid w:val="005909E0"/>
    <w:rsid w:val="00593DFD"/>
    <w:rsid w:val="00594254"/>
    <w:rsid w:val="005943AA"/>
    <w:rsid w:val="00594601"/>
    <w:rsid w:val="0059546A"/>
    <w:rsid w:val="00596BCE"/>
    <w:rsid w:val="00597BD0"/>
    <w:rsid w:val="005A0647"/>
    <w:rsid w:val="005A0893"/>
    <w:rsid w:val="005A09E7"/>
    <w:rsid w:val="005A1547"/>
    <w:rsid w:val="005A20E1"/>
    <w:rsid w:val="005A2973"/>
    <w:rsid w:val="005A2ACE"/>
    <w:rsid w:val="005A2CF4"/>
    <w:rsid w:val="005A309D"/>
    <w:rsid w:val="005A3203"/>
    <w:rsid w:val="005A34E1"/>
    <w:rsid w:val="005A361C"/>
    <w:rsid w:val="005A3C52"/>
    <w:rsid w:val="005A3EF2"/>
    <w:rsid w:val="005A41A3"/>
    <w:rsid w:val="005A4862"/>
    <w:rsid w:val="005A4FE5"/>
    <w:rsid w:val="005A51E9"/>
    <w:rsid w:val="005A616E"/>
    <w:rsid w:val="005A6248"/>
    <w:rsid w:val="005A69B5"/>
    <w:rsid w:val="005B0244"/>
    <w:rsid w:val="005B10EE"/>
    <w:rsid w:val="005B1E18"/>
    <w:rsid w:val="005B2FFB"/>
    <w:rsid w:val="005B3FB9"/>
    <w:rsid w:val="005B57C7"/>
    <w:rsid w:val="005C0343"/>
    <w:rsid w:val="005C0B47"/>
    <w:rsid w:val="005C0B4A"/>
    <w:rsid w:val="005C191A"/>
    <w:rsid w:val="005C2753"/>
    <w:rsid w:val="005C4423"/>
    <w:rsid w:val="005C55EF"/>
    <w:rsid w:val="005C659D"/>
    <w:rsid w:val="005C6783"/>
    <w:rsid w:val="005C6E7D"/>
    <w:rsid w:val="005C7188"/>
    <w:rsid w:val="005C7332"/>
    <w:rsid w:val="005C7333"/>
    <w:rsid w:val="005C7B60"/>
    <w:rsid w:val="005D08B7"/>
    <w:rsid w:val="005D0AF6"/>
    <w:rsid w:val="005D0ECB"/>
    <w:rsid w:val="005D143B"/>
    <w:rsid w:val="005D1F68"/>
    <w:rsid w:val="005D20A6"/>
    <w:rsid w:val="005D252A"/>
    <w:rsid w:val="005D3016"/>
    <w:rsid w:val="005D3184"/>
    <w:rsid w:val="005D4B6D"/>
    <w:rsid w:val="005D5C7D"/>
    <w:rsid w:val="005D7286"/>
    <w:rsid w:val="005D7F03"/>
    <w:rsid w:val="005E0262"/>
    <w:rsid w:val="005E085D"/>
    <w:rsid w:val="005E0E2F"/>
    <w:rsid w:val="005E18D4"/>
    <w:rsid w:val="005E20C0"/>
    <w:rsid w:val="005E244A"/>
    <w:rsid w:val="005E31C7"/>
    <w:rsid w:val="005E3889"/>
    <w:rsid w:val="005E3A69"/>
    <w:rsid w:val="005E3DF2"/>
    <w:rsid w:val="005E4000"/>
    <w:rsid w:val="005E494D"/>
    <w:rsid w:val="005E7534"/>
    <w:rsid w:val="005E78F8"/>
    <w:rsid w:val="005E7B97"/>
    <w:rsid w:val="005F0A3F"/>
    <w:rsid w:val="005F0F71"/>
    <w:rsid w:val="005F346A"/>
    <w:rsid w:val="005F3A20"/>
    <w:rsid w:val="005F41DD"/>
    <w:rsid w:val="005F4ACD"/>
    <w:rsid w:val="005F4C89"/>
    <w:rsid w:val="005F61E0"/>
    <w:rsid w:val="005F6D3A"/>
    <w:rsid w:val="005F7AD8"/>
    <w:rsid w:val="0060011D"/>
    <w:rsid w:val="00600E23"/>
    <w:rsid w:val="0060306B"/>
    <w:rsid w:val="00603E73"/>
    <w:rsid w:val="006048AA"/>
    <w:rsid w:val="00604B64"/>
    <w:rsid w:val="006053D1"/>
    <w:rsid w:val="00605498"/>
    <w:rsid w:val="00606460"/>
    <w:rsid w:val="00606606"/>
    <w:rsid w:val="00606D94"/>
    <w:rsid w:val="0060789C"/>
    <w:rsid w:val="006078CC"/>
    <w:rsid w:val="00607B59"/>
    <w:rsid w:val="00610011"/>
    <w:rsid w:val="006104BF"/>
    <w:rsid w:val="0061428F"/>
    <w:rsid w:val="00614D17"/>
    <w:rsid w:val="006155E9"/>
    <w:rsid w:val="00617229"/>
    <w:rsid w:val="00617276"/>
    <w:rsid w:val="006176E8"/>
    <w:rsid w:val="006205AB"/>
    <w:rsid w:val="00620BCB"/>
    <w:rsid w:val="00621CE5"/>
    <w:rsid w:val="006220F5"/>
    <w:rsid w:val="0062347E"/>
    <w:rsid w:val="006238EE"/>
    <w:rsid w:val="00623926"/>
    <w:rsid w:val="00623AFE"/>
    <w:rsid w:val="00623DB1"/>
    <w:rsid w:val="00625981"/>
    <w:rsid w:val="0062599C"/>
    <w:rsid w:val="00625E32"/>
    <w:rsid w:val="00626213"/>
    <w:rsid w:val="00626792"/>
    <w:rsid w:val="0062681A"/>
    <w:rsid w:val="00626EE6"/>
    <w:rsid w:val="006276A2"/>
    <w:rsid w:val="00627D35"/>
    <w:rsid w:val="006301C9"/>
    <w:rsid w:val="006302A0"/>
    <w:rsid w:val="00630358"/>
    <w:rsid w:val="00630897"/>
    <w:rsid w:val="00633289"/>
    <w:rsid w:val="00633832"/>
    <w:rsid w:val="00633A15"/>
    <w:rsid w:val="00634175"/>
    <w:rsid w:val="006348F8"/>
    <w:rsid w:val="006355DC"/>
    <w:rsid w:val="006355EC"/>
    <w:rsid w:val="00636AED"/>
    <w:rsid w:val="006371B9"/>
    <w:rsid w:val="006371C9"/>
    <w:rsid w:val="00637638"/>
    <w:rsid w:val="00642BBA"/>
    <w:rsid w:val="00643726"/>
    <w:rsid w:val="0064489C"/>
    <w:rsid w:val="00644EAE"/>
    <w:rsid w:val="00645507"/>
    <w:rsid w:val="00645708"/>
    <w:rsid w:val="00645A2F"/>
    <w:rsid w:val="006460DF"/>
    <w:rsid w:val="00646A61"/>
    <w:rsid w:val="00646A82"/>
    <w:rsid w:val="00647939"/>
    <w:rsid w:val="00647E44"/>
    <w:rsid w:val="00650E33"/>
    <w:rsid w:val="00651ED3"/>
    <w:rsid w:val="00653640"/>
    <w:rsid w:val="006537B7"/>
    <w:rsid w:val="0065389D"/>
    <w:rsid w:val="006546AC"/>
    <w:rsid w:val="006549CC"/>
    <w:rsid w:val="0065599C"/>
    <w:rsid w:val="00655D54"/>
    <w:rsid w:val="00655E0B"/>
    <w:rsid w:val="00655E6D"/>
    <w:rsid w:val="00656D62"/>
    <w:rsid w:val="006575B8"/>
    <w:rsid w:val="006579FD"/>
    <w:rsid w:val="00657F22"/>
    <w:rsid w:val="00657F49"/>
    <w:rsid w:val="006616A0"/>
    <w:rsid w:val="006635BD"/>
    <w:rsid w:val="00664890"/>
    <w:rsid w:val="00664E8E"/>
    <w:rsid w:val="00665B8F"/>
    <w:rsid w:val="00666BE0"/>
    <w:rsid w:val="00666F13"/>
    <w:rsid w:val="006679AF"/>
    <w:rsid w:val="00667D7A"/>
    <w:rsid w:val="006709B3"/>
    <w:rsid w:val="00671D52"/>
    <w:rsid w:val="00673509"/>
    <w:rsid w:val="00673CA1"/>
    <w:rsid w:val="00675D32"/>
    <w:rsid w:val="006760EF"/>
    <w:rsid w:val="0067645D"/>
    <w:rsid w:val="00676B9D"/>
    <w:rsid w:val="0067735C"/>
    <w:rsid w:val="006808D5"/>
    <w:rsid w:val="00680F09"/>
    <w:rsid w:val="0068148C"/>
    <w:rsid w:val="00682017"/>
    <w:rsid w:val="00682B8C"/>
    <w:rsid w:val="00682F45"/>
    <w:rsid w:val="006836E2"/>
    <w:rsid w:val="00683763"/>
    <w:rsid w:val="00683B58"/>
    <w:rsid w:val="00684266"/>
    <w:rsid w:val="006845D3"/>
    <w:rsid w:val="0068553E"/>
    <w:rsid w:val="00686953"/>
    <w:rsid w:val="00686AEB"/>
    <w:rsid w:val="00686C44"/>
    <w:rsid w:val="00687151"/>
    <w:rsid w:val="00687DEB"/>
    <w:rsid w:val="00691836"/>
    <w:rsid w:val="0069194D"/>
    <w:rsid w:val="00692C16"/>
    <w:rsid w:val="006937FE"/>
    <w:rsid w:val="0069453B"/>
    <w:rsid w:val="00695895"/>
    <w:rsid w:val="00695A48"/>
    <w:rsid w:val="00696872"/>
    <w:rsid w:val="00696BA6"/>
    <w:rsid w:val="00696F61"/>
    <w:rsid w:val="00697026"/>
    <w:rsid w:val="006973E6"/>
    <w:rsid w:val="00697416"/>
    <w:rsid w:val="00697B52"/>
    <w:rsid w:val="006A20E7"/>
    <w:rsid w:val="006A34EA"/>
    <w:rsid w:val="006A3E1E"/>
    <w:rsid w:val="006A592E"/>
    <w:rsid w:val="006A6BED"/>
    <w:rsid w:val="006B0DB3"/>
    <w:rsid w:val="006B0F51"/>
    <w:rsid w:val="006B167E"/>
    <w:rsid w:val="006B24C4"/>
    <w:rsid w:val="006B255A"/>
    <w:rsid w:val="006B2A99"/>
    <w:rsid w:val="006B3EDF"/>
    <w:rsid w:val="006B5A32"/>
    <w:rsid w:val="006B5B09"/>
    <w:rsid w:val="006B6733"/>
    <w:rsid w:val="006B7C28"/>
    <w:rsid w:val="006C3CB3"/>
    <w:rsid w:val="006C3F72"/>
    <w:rsid w:val="006C404F"/>
    <w:rsid w:val="006C43AD"/>
    <w:rsid w:val="006C482E"/>
    <w:rsid w:val="006C4942"/>
    <w:rsid w:val="006C4CB7"/>
    <w:rsid w:val="006C5895"/>
    <w:rsid w:val="006C5AD3"/>
    <w:rsid w:val="006C7641"/>
    <w:rsid w:val="006C7DD1"/>
    <w:rsid w:val="006D09F3"/>
    <w:rsid w:val="006D0E47"/>
    <w:rsid w:val="006D12F2"/>
    <w:rsid w:val="006D2003"/>
    <w:rsid w:val="006D2261"/>
    <w:rsid w:val="006D24D6"/>
    <w:rsid w:val="006D2BDD"/>
    <w:rsid w:val="006D30BC"/>
    <w:rsid w:val="006D32A5"/>
    <w:rsid w:val="006D46A3"/>
    <w:rsid w:val="006D4E59"/>
    <w:rsid w:val="006D515E"/>
    <w:rsid w:val="006D6C39"/>
    <w:rsid w:val="006D6FC1"/>
    <w:rsid w:val="006D7EBF"/>
    <w:rsid w:val="006E0211"/>
    <w:rsid w:val="006E16CF"/>
    <w:rsid w:val="006E2382"/>
    <w:rsid w:val="006E27AA"/>
    <w:rsid w:val="006E2A26"/>
    <w:rsid w:val="006E2F18"/>
    <w:rsid w:val="006E3D62"/>
    <w:rsid w:val="006E5996"/>
    <w:rsid w:val="006E5D5D"/>
    <w:rsid w:val="006E7C1C"/>
    <w:rsid w:val="006F0B08"/>
    <w:rsid w:val="006F0CFD"/>
    <w:rsid w:val="006F1075"/>
    <w:rsid w:val="006F384A"/>
    <w:rsid w:val="006F63AF"/>
    <w:rsid w:val="006F6BD1"/>
    <w:rsid w:val="006F6F68"/>
    <w:rsid w:val="006F73C7"/>
    <w:rsid w:val="006F7BCC"/>
    <w:rsid w:val="00700854"/>
    <w:rsid w:val="007009C0"/>
    <w:rsid w:val="00701324"/>
    <w:rsid w:val="0070136D"/>
    <w:rsid w:val="0070181C"/>
    <w:rsid w:val="00701E49"/>
    <w:rsid w:val="0070392E"/>
    <w:rsid w:val="00704306"/>
    <w:rsid w:val="00705BB6"/>
    <w:rsid w:val="00706692"/>
    <w:rsid w:val="00706C6C"/>
    <w:rsid w:val="00707031"/>
    <w:rsid w:val="0070712C"/>
    <w:rsid w:val="0070798D"/>
    <w:rsid w:val="00710388"/>
    <w:rsid w:val="00711582"/>
    <w:rsid w:val="00711992"/>
    <w:rsid w:val="00711CAA"/>
    <w:rsid w:val="0071216D"/>
    <w:rsid w:val="00712616"/>
    <w:rsid w:val="00712827"/>
    <w:rsid w:val="007128F7"/>
    <w:rsid w:val="007132A3"/>
    <w:rsid w:val="007136EC"/>
    <w:rsid w:val="0071399E"/>
    <w:rsid w:val="00713EEB"/>
    <w:rsid w:val="00714917"/>
    <w:rsid w:val="00714CD1"/>
    <w:rsid w:val="007160A1"/>
    <w:rsid w:val="00717DAE"/>
    <w:rsid w:val="00720A96"/>
    <w:rsid w:val="007212EA"/>
    <w:rsid w:val="00721F0F"/>
    <w:rsid w:val="00722107"/>
    <w:rsid w:val="007230BC"/>
    <w:rsid w:val="0072475A"/>
    <w:rsid w:val="00725BC5"/>
    <w:rsid w:val="00726424"/>
    <w:rsid w:val="00726EAB"/>
    <w:rsid w:val="00727E7B"/>
    <w:rsid w:val="007318C8"/>
    <w:rsid w:val="00731BDA"/>
    <w:rsid w:val="00731E74"/>
    <w:rsid w:val="00733BC5"/>
    <w:rsid w:val="00734457"/>
    <w:rsid w:val="00734839"/>
    <w:rsid w:val="007348D1"/>
    <w:rsid w:val="00734CF3"/>
    <w:rsid w:val="007357A5"/>
    <w:rsid w:val="0073657B"/>
    <w:rsid w:val="0073777D"/>
    <w:rsid w:val="00740ACA"/>
    <w:rsid w:val="00740C71"/>
    <w:rsid w:val="007414B1"/>
    <w:rsid w:val="00743B64"/>
    <w:rsid w:val="00743FCD"/>
    <w:rsid w:val="0074471B"/>
    <w:rsid w:val="00744737"/>
    <w:rsid w:val="007453BD"/>
    <w:rsid w:val="00746FA6"/>
    <w:rsid w:val="007479E2"/>
    <w:rsid w:val="00747C19"/>
    <w:rsid w:val="00750737"/>
    <w:rsid w:val="00752B84"/>
    <w:rsid w:val="00752BF0"/>
    <w:rsid w:val="00752F84"/>
    <w:rsid w:val="00752FB5"/>
    <w:rsid w:val="00753FC8"/>
    <w:rsid w:val="0075445E"/>
    <w:rsid w:val="00754631"/>
    <w:rsid w:val="00754AB5"/>
    <w:rsid w:val="00754BA8"/>
    <w:rsid w:val="00754D2B"/>
    <w:rsid w:val="00755DD6"/>
    <w:rsid w:val="0076114A"/>
    <w:rsid w:val="0076178E"/>
    <w:rsid w:val="00761B73"/>
    <w:rsid w:val="00765374"/>
    <w:rsid w:val="007669D4"/>
    <w:rsid w:val="007711ED"/>
    <w:rsid w:val="007724F2"/>
    <w:rsid w:val="00772572"/>
    <w:rsid w:val="007727CF"/>
    <w:rsid w:val="00774349"/>
    <w:rsid w:val="00774FFD"/>
    <w:rsid w:val="007752E7"/>
    <w:rsid w:val="007760B2"/>
    <w:rsid w:val="00776ED9"/>
    <w:rsid w:val="00777515"/>
    <w:rsid w:val="00777D01"/>
    <w:rsid w:val="00777FE6"/>
    <w:rsid w:val="00780602"/>
    <w:rsid w:val="00780853"/>
    <w:rsid w:val="00780B5B"/>
    <w:rsid w:val="007810B1"/>
    <w:rsid w:val="00782B13"/>
    <w:rsid w:val="00784184"/>
    <w:rsid w:val="00785A0B"/>
    <w:rsid w:val="00786D96"/>
    <w:rsid w:val="0078756E"/>
    <w:rsid w:val="00787E95"/>
    <w:rsid w:val="00791847"/>
    <w:rsid w:val="00791DF7"/>
    <w:rsid w:val="00794AEC"/>
    <w:rsid w:val="00794B12"/>
    <w:rsid w:val="00795F04"/>
    <w:rsid w:val="00796E1E"/>
    <w:rsid w:val="0079756B"/>
    <w:rsid w:val="007A1002"/>
    <w:rsid w:val="007A3C89"/>
    <w:rsid w:val="007A4512"/>
    <w:rsid w:val="007A4929"/>
    <w:rsid w:val="007A5197"/>
    <w:rsid w:val="007A5AAD"/>
    <w:rsid w:val="007A5B44"/>
    <w:rsid w:val="007A61F4"/>
    <w:rsid w:val="007A6277"/>
    <w:rsid w:val="007A6E9C"/>
    <w:rsid w:val="007A755E"/>
    <w:rsid w:val="007A7713"/>
    <w:rsid w:val="007A7A19"/>
    <w:rsid w:val="007A7B8F"/>
    <w:rsid w:val="007A7FAD"/>
    <w:rsid w:val="007B0607"/>
    <w:rsid w:val="007B0DDC"/>
    <w:rsid w:val="007B1C95"/>
    <w:rsid w:val="007B2018"/>
    <w:rsid w:val="007B2088"/>
    <w:rsid w:val="007B2291"/>
    <w:rsid w:val="007B3280"/>
    <w:rsid w:val="007B3476"/>
    <w:rsid w:val="007B4178"/>
    <w:rsid w:val="007B458C"/>
    <w:rsid w:val="007B51A1"/>
    <w:rsid w:val="007B5BAE"/>
    <w:rsid w:val="007B67E2"/>
    <w:rsid w:val="007B6852"/>
    <w:rsid w:val="007B7248"/>
    <w:rsid w:val="007B7A01"/>
    <w:rsid w:val="007B7D3E"/>
    <w:rsid w:val="007C01B3"/>
    <w:rsid w:val="007C055D"/>
    <w:rsid w:val="007C0B94"/>
    <w:rsid w:val="007C0CC2"/>
    <w:rsid w:val="007C1C67"/>
    <w:rsid w:val="007C2079"/>
    <w:rsid w:val="007C2E03"/>
    <w:rsid w:val="007C30D1"/>
    <w:rsid w:val="007C4617"/>
    <w:rsid w:val="007C5641"/>
    <w:rsid w:val="007C5CB8"/>
    <w:rsid w:val="007C6540"/>
    <w:rsid w:val="007C7FDD"/>
    <w:rsid w:val="007D57E6"/>
    <w:rsid w:val="007D598A"/>
    <w:rsid w:val="007D612D"/>
    <w:rsid w:val="007D66D9"/>
    <w:rsid w:val="007D67BC"/>
    <w:rsid w:val="007D7245"/>
    <w:rsid w:val="007D77E3"/>
    <w:rsid w:val="007D7AC2"/>
    <w:rsid w:val="007D7B20"/>
    <w:rsid w:val="007D7D5E"/>
    <w:rsid w:val="007D7D6E"/>
    <w:rsid w:val="007D7D82"/>
    <w:rsid w:val="007E0E84"/>
    <w:rsid w:val="007E16F1"/>
    <w:rsid w:val="007E19F9"/>
    <w:rsid w:val="007E1A4D"/>
    <w:rsid w:val="007E1DEC"/>
    <w:rsid w:val="007E400A"/>
    <w:rsid w:val="007E471D"/>
    <w:rsid w:val="007E4EE4"/>
    <w:rsid w:val="007E62A1"/>
    <w:rsid w:val="007E6A54"/>
    <w:rsid w:val="007E79B0"/>
    <w:rsid w:val="007F02F1"/>
    <w:rsid w:val="007F12E4"/>
    <w:rsid w:val="007F1618"/>
    <w:rsid w:val="007F1FD3"/>
    <w:rsid w:val="007F22DA"/>
    <w:rsid w:val="007F367B"/>
    <w:rsid w:val="007F4867"/>
    <w:rsid w:val="007F4D31"/>
    <w:rsid w:val="007F52AB"/>
    <w:rsid w:val="007F58C1"/>
    <w:rsid w:val="007F5DD6"/>
    <w:rsid w:val="007F63B2"/>
    <w:rsid w:val="007F6A43"/>
    <w:rsid w:val="007F6EEC"/>
    <w:rsid w:val="00800546"/>
    <w:rsid w:val="00800C7A"/>
    <w:rsid w:val="00801EB2"/>
    <w:rsid w:val="00802FD9"/>
    <w:rsid w:val="008034F1"/>
    <w:rsid w:val="008045AE"/>
    <w:rsid w:val="00804AE6"/>
    <w:rsid w:val="008061DC"/>
    <w:rsid w:val="0080626E"/>
    <w:rsid w:val="00807F2C"/>
    <w:rsid w:val="00810801"/>
    <w:rsid w:val="00810C23"/>
    <w:rsid w:val="00811A97"/>
    <w:rsid w:val="00812549"/>
    <w:rsid w:val="00813543"/>
    <w:rsid w:val="00813C4E"/>
    <w:rsid w:val="008140FC"/>
    <w:rsid w:val="00814FE3"/>
    <w:rsid w:val="008153D9"/>
    <w:rsid w:val="00815844"/>
    <w:rsid w:val="00816481"/>
    <w:rsid w:val="008168B4"/>
    <w:rsid w:val="00816B6D"/>
    <w:rsid w:val="00820977"/>
    <w:rsid w:val="008217E1"/>
    <w:rsid w:val="00821CFB"/>
    <w:rsid w:val="0082232E"/>
    <w:rsid w:val="008225E3"/>
    <w:rsid w:val="00823011"/>
    <w:rsid w:val="00823185"/>
    <w:rsid w:val="00824348"/>
    <w:rsid w:val="00824F1D"/>
    <w:rsid w:val="00825C88"/>
    <w:rsid w:val="00826E31"/>
    <w:rsid w:val="00826F30"/>
    <w:rsid w:val="00827CDC"/>
    <w:rsid w:val="00827EB1"/>
    <w:rsid w:val="00830645"/>
    <w:rsid w:val="00831645"/>
    <w:rsid w:val="00831718"/>
    <w:rsid w:val="008317B1"/>
    <w:rsid w:val="00832B56"/>
    <w:rsid w:val="0083317E"/>
    <w:rsid w:val="00834360"/>
    <w:rsid w:val="008348EB"/>
    <w:rsid w:val="008348EF"/>
    <w:rsid w:val="00834D64"/>
    <w:rsid w:val="00836C10"/>
    <w:rsid w:val="00837139"/>
    <w:rsid w:val="008378DE"/>
    <w:rsid w:val="00840336"/>
    <w:rsid w:val="008409A8"/>
    <w:rsid w:val="00840BAB"/>
    <w:rsid w:val="0084105E"/>
    <w:rsid w:val="00841CF0"/>
    <w:rsid w:val="00841DEC"/>
    <w:rsid w:val="00842322"/>
    <w:rsid w:val="0084246B"/>
    <w:rsid w:val="008432C4"/>
    <w:rsid w:val="00843656"/>
    <w:rsid w:val="00843A4E"/>
    <w:rsid w:val="00843A7E"/>
    <w:rsid w:val="00843BD9"/>
    <w:rsid w:val="00843D88"/>
    <w:rsid w:val="00843E86"/>
    <w:rsid w:val="00844342"/>
    <w:rsid w:val="0084453F"/>
    <w:rsid w:val="00844DAB"/>
    <w:rsid w:val="00845215"/>
    <w:rsid w:val="00846104"/>
    <w:rsid w:val="00846F36"/>
    <w:rsid w:val="00847BCD"/>
    <w:rsid w:val="00847CA1"/>
    <w:rsid w:val="00850D43"/>
    <w:rsid w:val="0085137E"/>
    <w:rsid w:val="008513B7"/>
    <w:rsid w:val="00852235"/>
    <w:rsid w:val="0085276A"/>
    <w:rsid w:val="00853B17"/>
    <w:rsid w:val="00853C80"/>
    <w:rsid w:val="0085448E"/>
    <w:rsid w:val="00854B8F"/>
    <w:rsid w:val="00854F6F"/>
    <w:rsid w:val="00855BA0"/>
    <w:rsid w:val="00855DC5"/>
    <w:rsid w:val="00856C0A"/>
    <w:rsid w:val="00856C3F"/>
    <w:rsid w:val="00856F01"/>
    <w:rsid w:val="00857379"/>
    <w:rsid w:val="0085760A"/>
    <w:rsid w:val="00860FAD"/>
    <w:rsid w:val="00861FD1"/>
    <w:rsid w:val="00862228"/>
    <w:rsid w:val="0086239C"/>
    <w:rsid w:val="0086290C"/>
    <w:rsid w:val="008629DB"/>
    <w:rsid w:val="00862E07"/>
    <w:rsid w:val="0086432D"/>
    <w:rsid w:val="008646D4"/>
    <w:rsid w:val="008648DE"/>
    <w:rsid w:val="00864FD4"/>
    <w:rsid w:val="008655C7"/>
    <w:rsid w:val="00865B21"/>
    <w:rsid w:val="008660D9"/>
    <w:rsid w:val="008666CD"/>
    <w:rsid w:val="00866DC6"/>
    <w:rsid w:val="008673B1"/>
    <w:rsid w:val="008677B4"/>
    <w:rsid w:val="00867D34"/>
    <w:rsid w:val="008705A2"/>
    <w:rsid w:val="0087096A"/>
    <w:rsid w:val="00870B05"/>
    <w:rsid w:val="00870FC8"/>
    <w:rsid w:val="00871555"/>
    <w:rsid w:val="008744F0"/>
    <w:rsid w:val="0087487B"/>
    <w:rsid w:val="008753F5"/>
    <w:rsid w:val="00875895"/>
    <w:rsid w:val="00877BA3"/>
    <w:rsid w:val="00880A8F"/>
    <w:rsid w:val="00880BAD"/>
    <w:rsid w:val="008813E5"/>
    <w:rsid w:val="008819E9"/>
    <w:rsid w:val="008826B4"/>
    <w:rsid w:val="00882BB2"/>
    <w:rsid w:val="00884C6E"/>
    <w:rsid w:val="008851CD"/>
    <w:rsid w:val="00885367"/>
    <w:rsid w:val="00885E3C"/>
    <w:rsid w:val="0088632F"/>
    <w:rsid w:val="008865A0"/>
    <w:rsid w:val="00887E1E"/>
    <w:rsid w:val="00890320"/>
    <w:rsid w:val="00890394"/>
    <w:rsid w:val="00890916"/>
    <w:rsid w:val="00890959"/>
    <w:rsid w:val="008911AC"/>
    <w:rsid w:val="00891ADA"/>
    <w:rsid w:val="008924FE"/>
    <w:rsid w:val="0089461A"/>
    <w:rsid w:val="00894CB1"/>
    <w:rsid w:val="008958B9"/>
    <w:rsid w:val="00895BD2"/>
    <w:rsid w:val="00896E72"/>
    <w:rsid w:val="008A00BB"/>
    <w:rsid w:val="008A17D6"/>
    <w:rsid w:val="008A1AE2"/>
    <w:rsid w:val="008A1B3F"/>
    <w:rsid w:val="008A2167"/>
    <w:rsid w:val="008A21A1"/>
    <w:rsid w:val="008A227C"/>
    <w:rsid w:val="008A22EA"/>
    <w:rsid w:val="008A2352"/>
    <w:rsid w:val="008A2D8E"/>
    <w:rsid w:val="008A2F18"/>
    <w:rsid w:val="008A3AA1"/>
    <w:rsid w:val="008A4027"/>
    <w:rsid w:val="008A4101"/>
    <w:rsid w:val="008A5113"/>
    <w:rsid w:val="008A5311"/>
    <w:rsid w:val="008A5522"/>
    <w:rsid w:val="008A57E9"/>
    <w:rsid w:val="008A62E5"/>
    <w:rsid w:val="008A6F41"/>
    <w:rsid w:val="008A719D"/>
    <w:rsid w:val="008A7391"/>
    <w:rsid w:val="008A74A8"/>
    <w:rsid w:val="008A762C"/>
    <w:rsid w:val="008A771A"/>
    <w:rsid w:val="008A7C28"/>
    <w:rsid w:val="008A7FE1"/>
    <w:rsid w:val="008B0B8B"/>
    <w:rsid w:val="008B0C42"/>
    <w:rsid w:val="008B1054"/>
    <w:rsid w:val="008B1F01"/>
    <w:rsid w:val="008B366C"/>
    <w:rsid w:val="008B76D6"/>
    <w:rsid w:val="008C063F"/>
    <w:rsid w:val="008C09F0"/>
    <w:rsid w:val="008C214C"/>
    <w:rsid w:val="008C25D4"/>
    <w:rsid w:val="008C3298"/>
    <w:rsid w:val="008C37C9"/>
    <w:rsid w:val="008C3AC4"/>
    <w:rsid w:val="008C3C54"/>
    <w:rsid w:val="008C41B9"/>
    <w:rsid w:val="008C46B7"/>
    <w:rsid w:val="008C52FA"/>
    <w:rsid w:val="008C595B"/>
    <w:rsid w:val="008C5CA5"/>
    <w:rsid w:val="008C6CF8"/>
    <w:rsid w:val="008D07AD"/>
    <w:rsid w:val="008D091E"/>
    <w:rsid w:val="008D0DFC"/>
    <w:rsid w:val="008D123B"/>
    <w:rsid w:val="008D157A"/>
    <w:rsid w:val="008D15C6"/>
    <w:rsid w:val="008D2568"/>
    <w:rsid w:val="008D359C"/>
    <w:rsid w:val="008D394E"/>
    <w:rsid w:val="008D40C4"/>
    <w:rsid w:val="008D446E"/>
    <w:rsid w:val="008D4B66"/>
    <w:rsid w:val="008D5A14"/>
    <w:rsid w:val="008D6395"/>
    <w:rsid w:val="008D66AF"/>
    <w:rsid w:val="008D6707"/>
    <w:rsid w:val="008D6E6C"/>
    <w:rsid w:val="008D77D6"/>
    <w:rsid w:val="008D7A37"/>
    <w:rsid w:val="008D7D8D"/>
    <w:rsid w:val="008D7E77"/>
    <w:rsid w:val="008E0088"/>
    <w:rsid w:val="008E0199"/>
    <w:rsid w:val="008E030C"/>
    <w:rsid w:val="008E0A20"/>
    <w:rsid w:val="008E0EB2"/>
    <w:rsid w:val="008E1F42"/>
    <w:rsid w:val="008E3905"/>
    <w:rsid w:val="008E3CEF"/>
    <w:rsid w:val="008E3E3C"/>
    <w:rsid w:val="008E5133"/>
    <w:rsid w:val="008E55CC"/>
    <w:rsid w:val="008E59D3"/>
    <w:rsid w:val="008E6A86"/>
    <w:rsid w:val="008E73ED"/>
    <w:rsid w:val="008E7705"/>
    <w:rsid w:val="008E7D80"/>
    <w:rsid w:val="008F02A2"/>
    <w:rsid w:val="008F1358"/>
    <w:rsid w:val="008F192B"/>
    <w:rsid w:val="008F1B3D"/>
    <w:rsid w:val="008F2480"/>
    <w:rsid w:val="008F2839"/>
    <w:rsid w:val="008F2B04"/>
    <w:rsid w:val="008F30F2"/>
    <w:rsid w:val="008F3B3A"/>
    <w:rsid w:val="008F3E64"/>
    <w:rsid w:val="008F4E3D"/>
    <w:rsid w:val="008F5A65"/>
    <w:rsid w:val="008F64B6"/>
    <w:rsid w:val="008F7503"/>
    <w:rsid w:val="008F7736"/>
    <w:rsid w:val="00900405"/>
    <w:rsid w:val="0090172C"/>
    <w:rsid w:val="00901B62"/>
    <w:rsid w:val="00902827"/>
    <w:rsid w:val="00903476"/>
    <w:rsid w:val="0090376C"/>
    <w:rsid w:val="00903B95"/>
    <w:rsid w:val="00903F03"/>
    <w:rsid w:val="009047B9"/>
    <w:rsid w:val="00905104"/>
    <w:rsid w:val="00905AA8"/>
    <w:rsid w:val="00905ACB"/>
    <w:rsid w:val="00905BED"/>
    <w:rsid w:val="009068F7"/>
    <w:rsid w:val="0090739F"/>
    <w:rsid w:val="0090761C"/>
    <w:rsid w:val="009103CA"/>
    <w:rsid w:val="00911516"/>
    <w:rsid w:val="0091169E"/>
    <w:rsid w:val="00913A16"/>
    <w:rsid w:val="00913B7D"/>
    <w:rsid w:val="00913E65"/>
    <w:rsid w:val="00914685"/>
    <w:rsid w:val="00914DA1"/>
    <w:rsid w:val="009171A2"/>
    <w:rsid w:val="00917F71"/>
    <w:rsid w:val="0092018A"/>
    <w:rsid w:val="00920398"/>
    <w:rsid w:val="00920C75"/>
    <w:rsid w:val="00921F90"/>
    <w:rsid w:val="0092231B"/>
    <w:rsid w:val="009231DD"/>
    <w:rsid w:val="00923CA1"/>
    <w:rsid w:val="00923D58"/>
    <w:rsid w:val="009240AE"/>
    <w:rsid w:val="00924EAF"/>
    <w:rsid w:val="00925339"/>
    <w:rsid w:val="00925641"/>
    <w:rsid w:val="00925C17"/>
    <w:rsid w:val="00925F01"/>
    <w:rsid w:val="00926390"/>
    <w:rsid w:val="009264B1"/>
    <w:rsid w:val="00926AB8"/>
    <w:rsid w:val="0092761A"/>
    <w:rsid w:val="009302CB"/>
    <w:rsid w:val="009303C0"/>
    <w:rsid w:val="00930420"/>
    <w:rsid w:val="00930645"/>
    <w:rsid w:val="009310E1"/>
    <w:rsid w:val="0093128C"/>
    <w:rsid w:val="0093275D"/>
    <w:rsid w:val="00932A9F"/>
    <w:rsid w:val="00932CB4"/>
    <w:rsid w:val="0093359F"/>
    <w:rsid w:val="00933684"/>
    <w:rsid w:val="00934D98"/>
    <w:rsid w:val="00935324"/>
    <w:rsid w:val="00936481"/>
    <w:rsid w:val="00937A39"/>
    <w:rsid w:val="00940DFC"/>
    <w:rsid w:val="00940EEA"/>
    <w:rsid w:val="00941AEA"/>
    <w:rsid w:val="00942933"/>
    <w:rsid w:val="009435BE"/>
    <w:rsid w:val="00943AE5"/>
    <w:rsid w:val="00943B48"/>
    <w:rsid w:val="00944BF7"/>
    <w:rsid w:val="0094660A"/>
    <w:rsid w:val="0094724C"/>
    <w:rsid w:val="009477C1"/>
    <w:rsid w:val="0095029E"/>
    <w:rsid w:val="009502A3"/>
    <w:rsid w:val="00950B88"/>
    <w:rsid w:val="00952828"/>
    <w:rsid w:val="00954DE5"/>
    <w:rsid w:val="00954E23"/>
    <w:rsid w:val="00955D78"/>
    <w:rsid w:val="00955DAC"/>
    <w:rsid w:val="00956DC4"/>
    <w:rsid w:val="00957FFD"/>
    <w:rsid w:val="0096055B"/>
    <w:rsid w:val="009606C2"/>
    <w:rsid w:val="00961092"/>
    <w:rsid w:val="009615E3"/>
    <w:rsid w:val="0096236B"/>
    <w:rsid w:val="009638CE"/>
    <w:rsid w:val="00963D29"/>
    <w:rsid w:val="009641E0"/>
    <w:rsid w:val="00964800"/>
    <w:rsid w:val="00964D9E"/>
    <w:rsid w:val="0096509B"/>
    <w:rsid w:val="00965281"/>
    <w:rsid w:val="00965E8D"/>
    <w:rsid w:val="00966100"/>
    <w:rsid w:val="0096673A"/>
    <w:rsid w:val="009705C5"/>
    <w:rsid w:val="00970A2D"/>
    <w:rsid w:val="009717BC"/>
    <w:rsid w:val="00971B6A"/>
    <w:rsid w:val="00971C41"/>
    <w:rsid w:val="009729B0"/>
    <w:rsid w:val="00972DB9"/>
    <w:rsid w:val="00974E8F"/>
    <w:rsid w:val="00975373"/>
    <w:rsid w:val="009756B2"/>
    <w:rsid w:val="00975994"/>
    <w:rsid w:val="00976413"/>
    <w:rsid w:val="00976DC6"/>
    <w:rsid w:val="00976FA4"/>
    <w:rsid w:val="00980A73"/>
    <w:rsid w:val="00981867"/>
    <w:rsid w:val="00981BA6"/>
    <w:rsid w:val="00981CC2"/>
    <w:rsid w:val="0098218A"/>
    <w:rsid w:val="009821B7"/>
    <w:rsid w:val="00982D35"/>
    <w:rsid w:val="00985335"/>
    <w:rsid w:val="009853C4"/>
    <w:rsid w:val="00985D4D"/>
    <w:rsid w:val="00986BFE"/>
    <w:rsid w:val="00986CE6"/>
    <w:rsid w:val="00987357"/>
    <w:rsid w:val="009900B6"/>
    <w:rsid w:val="00990B86"/>
    <w:rsid w:val="00991084"/>
    <w:rsid w:val="00991E54"/>
    <w:rsid w:val="00993B1F"/>
    <w:rsid w:val="00993F33"/>
    <w:rsid w:val="00994D6D"/>
    <w:rsid w:val="00994F27"/>
    <w:rsid w:val="009952E8"/>
    <w:rsid w:val="00995F4A"/>
    <w:rsid w:val="0099649E"/>
    <w:rsid w:val="009966EA"/>
    <w:rsid w:val="00996C65"/>
    <w:rsid w:val="009A0078"/>
    <w:rsid w:val="009A02CD"/>
    <w:rsid w:val="009A0ED9"/>
    <w:rsid w:val="009A1A3B"/>
    <w:rsid w:val="009A1BB6"/>
    <w:rsid w:val="009A2678"/>
    <w:rsid w:val="009A35A3"/>
    <w:rsid w:val="009A35DE"/>
    <w:rsid w:val="009A3A6C"/>
    <w:rsid w:val="009A3E7E"/>
    <w:rsid w:val="009A3EBC"/>
    <w:rsid w:val="009A70C3"/>
    <w:rsid w:val="009A7983"/>
    <w:rsid w:val="009A7E74"/>
    <w:rsid w:val="009B0102"/>
    <w:rsid w:val="009B03A5"/>
    <w:rsid w:val="009B05DA"/>
    <w:rsid w:val="009B10DC"/>
    <w:rsid w:val="009B4698"/>
    <w:rsid w:val="009B4DDC"/>
    <w:rsid w:val="009B56DF"/>
    <w:rsid w:val="009B6DC4"/>
    <w:rsid w:val="009B74FF"/>
    <w:rsid w:val="009B7882"/>
    <w:rsid w:val="009C094D"/>
    <w:rsid w:val="009C0D19"/>
    <w:rsid w:val="009C0EA0"/>
    <w:rsid w:val="009C2BF1"/>
    <w:rsid w:val="009C2EB0"/>
    <w:rsid w:val="009C3B3D"/>
    <w:rsid w:val="009C4521"/>
    <w:rsid w:val="009C5270"/>
    <w:rsid w:val="009C52DC"/>
    <w:rsid w:val="009C5BF6"/>
    <w:rsid w:val="009C64D3"/>
    <w:rsid w:val="009C6FFF"/>
    <w:rsid w:val="009C728A"/>
    <w:rsid w:val="009C792A"/>
    <w:rsid w:val="009C7D49"/>
    <w:rsid w:val="009D0CBC"/>
    <w:rsid w:val="009D1741"/>
    <w:rsid w:val="009D1EF0"/>
    <w:rsid w:val="009D1FC6"/>
    <w:rsid w:val="009D2C15"/>
    <w:rsid w:val="009D2DF3"/>
    <w:rsid w:val="009D3947"/>
    <w:rsid w:val="009D3F10"/>
    <w:rsid w:val="009D50EA"/>
    <w:rsid w:val="009D52F1"/>
    <w:rsid w:val="009D6C2B"/>
    <w:rsid w:val="009D6CD9"/>
    <w:rsid w:val="009D7208"/>
    <w:rsid w:val="009D7BF2"/>
    <w:rsid w:val="009E0291"/>
    <w:rsid w:val="009E0894"/>
    <w:rsid w:val="009E19FB"/>
    <w:rsid w:val="009E1C2D"/>
    <w:rsid w:val="009E23B5"/>
    <w:rsid w:val="009E2616"/>
    <w:rsid w:val="009E3036"/>
    <w:rsid w:val="009E59BA"/>
    <w:rsid w:val="009E6507"/>
    <w:rsid w:val="009E6D78"/>
    <w:rsid w:val="009E700D"/>
    <w:rsid w:val="009F055F"/>
    <w:rsid w:val="009F0BCF"/>
    <w:rsid w:val="009F1736"/>
    <w:rsid w:val="009F2506"/>
    <w:rsid w:val="009F3195"/>
    <w:rsid w:val="009F4D64"/>
    <w:rsid w:val="009F4FF8"/>
    <w:rsid w:val="009F5128"/>
    <w:rsid w:val="009F54F2"/>
    <w:rsid w:val="009F57DB"/>
    <w:rsid w:val="009F5A39"/>
    <w:rsid w:val="009F5AA3"/>
    <w:rsid w:val="009F61E7"/>
    <w:rsid w:val="009F69E6"/>
    <w:rsid w:val="009F7EC1"/>
    <w:rsid w:val="00A00270"/>
    <w:rsid w:val="00A0061C"/>
    <w:rsid w:val="00A00C82"/>
    <w:rsid w:val="00A00CCE"/>
    <w:rsid w:val="00A016C1"/>
    <w:rsid w:val="00A0190B"/>
    <w:rsid w:val="00A02556"/>
    <w:rsid w:val="00A0355D"/>
    <w:rsid w:val="00A03A1E"/>
    <w:rsid w:val="00A0410E"/>
    <w:rsid w:val="00A042DF"/>
    <w:rsid w:val="00A0510F"/>
    <w:rsid w:val="00A05652"/>
    <w:rsid w:val="00A058D3"/>
    <w:rsid w:val="00A0625C"/>
    <w:rsid w:val="00A077D2"/>
    <w:rsid w:val="00A11F39"/>
    <w:rsid w:val="00A11F73"/>
    <w:rsid w:val="00A129BB"/>
    <w:rsid w:val="00A14094"/>
    <w:rsid w:val="00A1438A"/>
    <w:rsid w:val="00A147F4"/>
    <w:rsid w:val="00A14E7F"/>
    <w:rsid w:val="00A16100"/>
    <w:rsid w:val="00A16D90"/>
    <w:rsid w:val="00A170AB"/>
    <w:rsid w:val="00A17545"/>
    <w:rsid w:val="00A2137F"/>
    <w:rsid w:val="00A2253D"/>
    <w:rsid w:val="00A2322A"/>
    <w:rsid w:val="00A24DBC"/>
    <w:rsid w:val="00A2534B"/>
    <w:rsid w:val="00A25ED5"/>
    <w:rsid w:val="00A26A9F"/>
    <w:rsid w:val="00A275A9"/>
    <w:rsid w:val="00A27BC7"/>
    <w:rsid w:val="00A3051E"/>
    <w:rsid w:val="00A3071D"/>
    <w:rsid w:val="00A30A40"/>
    <w:rsid w:val="00A30A9D"/>
    <w:rsid w:val="00A30B19"/>
    <w:rsid w:val="00A30CE0"/>
    <w:rsid w:val="00A30E7B"/>
    <w:rsid w:val="00A3212F"/>
    <w:rsid w:val="00A3244F"/>
    <w:rsid w:val="00A327CA"/>
    <w:rsid w:val="00A3299F"/>
    <w:rsid w:val="00A338C5"/>
    <w:rsid w:val="00A33983"/>
    <w:rsid w:val="00A35371"/>
    <w:rsid w:val="00A35518"/>
    <w:rsid w:val="00A35C86"/>
    <w:rsid w:val="00A360FA"/>
    <w:rsid w:val="00A362D0"/>
    <w:rsid w:val="00A40956"/>
    <w:rsid w:val="00A40BE0"/>
    <w:rsid w:val="00A410CE"/>
    <w:rsid w:val="00A41652"/>
    <w:rsid w:val="00A41E89"/>
    <w:rsid w:val="00A42B4B"/>
    <w:rsid w:val="00A43449"/>
    <w:rsid w:val="00A434E3"/>
    <w:rsid w:val="00A435D9"/>
    <w:rsid w:val="00A462BE"/>
    <w:rsid w:val="00A47F9B"/>
    <w:rsid w:val="00A47FCE"/>
    <w:rsid w:val="00A5016B"/>
    <w:rsid w:val="00A50446"/>
    <w:rsid w:val="00A525DB"/>
    <w:rsid w:val="00A53163"/>
    <w:rsid w:val="00A537A0"/>
    <w:rsid w:val="00A54FD9"/>
    <w:rsid w:val="00A558FC"/>
    <w:rsid w:val="00A55A92"/>
    <w:rsid w:val="00A56199"/>
    <w:rsid w:val="00A5654B"/>
    <w:rsid w:val="00A56F0A"/>
    <w:rsid w:val="00A57143"/>
    <w:rsid w:val="00A60744"/>
    <w:rsid w:val="00A61516"/>
    <w:rsid w:val="00A61DF6"/>
    <w:rsid w:val="00A625C7"/>
    <w:rsid w:val="00A62769"/>
    <w:rsid w:val="00A63358"/>
    <w:rsid w:val="00A63BE5"/>
    <w:rsid w:val="00A63E41"/>
    <w:rsid w:val="00A63FD0"/>
    <w:rsid w:val="00A641A0"/>
    <w:rsid w:val="00A657A5"/>
    <w:rsid w:val="00A661F8"/>
    <w:rsid w:val="00A66E02"/>
    <w:rsid w:val="00A67522"/>
    <w:rsid w:val="00A67EDF"/>
    <w:rsid w:val="00A71823"/>
    <w:rsid w:val="00A72384"/>
    <w:rsid w:val="00A73E38"/>
    <w:rsid w:val="00A74CF0"/>
    <w:rsid w:val="00A772A9"/>
    <w:rsid w:val="00A77406"/>
    <w:rsid w:val="00A77A6B"/>
    <w:rsid w:val="00A8001F"/>
    <w:rsid w:val="00A80AD2"/>
    <w:rsid w:val="00A8148D"/>
    <w:rsid w:val="00A824E7"/>
    <w:rsid w:val="00A82A6A"/>
    <w:rsid w:val="00A8463A"/>
    <w:rsid w:val="00A84690"/>
    <w:rsid w:val="00A8592D"/>
    <w:rsid w:val="00A85C04"/>
    <w:rsid w:val="00A86BC3"/>
    <w:rsid w:val="00A87CFB"/>
    <w:rsid w:val="00A906FD"/>
    <w:rsid w:val="00A91189"/>
    <w:rsid w:val="00A91704"/>
    <w:rsid w:val="00A94168"/>
    <w:rsid w:val="00A958A6"/>
    <w:rsid w:val="00A96C6B"/>
    <w:rsid w:val="00A96F71"/>
    <w:rsid w:val="00A97755"/>
    <w:rsid w:val="00A97D81"/>
    <w:rsid w:val="00AA0DA1"/>
    <w:rsid w:val="00AA1654"/>
    <w:rsid w:val="00AA1DF3"/>
    <w:rsid w:val="00AA36E2"/>
    <w:rsid w:val="00AA4572"/>
    <w:rsid w:val="00AA5059"/>
    <w:rsid w:val="00AA546E"/>
    <w:rsid w:val="00AA6107"/>
    <w:rsid w:val="00AA739B"/>
    <w:rsid w:val="00AB0022"/>
    <w:rsid w:val="00AB0B44"/>
    <w:rsid w:val="00AB101B"/>
    <w:rsid w:val="00AB11F0"/>
    <w:rsid w:val="00AB1951"/>
    <w:rsid w:val="00AB1D16"/>
    <w:rsid w:val="00AB23B5"/>
    <w:rsid w:val="00AB2C6F"/>
    <w:rsid w:val="00AB41CA"/>
    <w:rsid w:val="00AB44B2"/>
    <w:rsid w:val="00AB4C58"/>
    <w:rsid w:val="00AB57D3"/>
    <w:rsid w:val="00AB58BB"/>
    <w:rsid w:val="00AB5E10"/>
    <w:rsid w:val="00AB7524"/>
    <w:rsid w:val="00AB76EA"/>
    <w:rsid w:val="00AC1048"/>
    <w:rsid w:val="00AC151F"/>
    <w:rsid w:val="00AC1748"/>
    <w:rsid w:val="00AC2206"/>
    <w:rsid w:val="00AC2D08"/>
    <w:rsid w:val="00AC3390"/>
    <w:rsid w:val="00AC3BD4"/>
    <w:rsid w:val="00AC5AA8"/>
    <w:rsid w:val="00AC5CDB"/>
    <w:rsid w:val="00AC6460"/>
    <w:rsid w:val="00AC7ABB"/>
    <w:rsid w:val="00AD018E"/>
    <w:rsid w:val="00AD0270"/>
    <w:rsid w:val="00AD1CC2"/>
    <w:rsid w:val="00AD249E"/>
    <w:rsid w:val="00AD4959"/>
    <w:rsid w:val="00AD5713"/>
    <w:rsid w:val="00AD5FFD"/>
    <w:rsid w:val="00AD6871"/>
    <w:rsid w:val="00AD706A"/>
    <w:rsid w:val="00AD76F6"/>
    <w:rsid w:val="00AD77B2"/>
    <w:rsid w:val="00AE0789"/>
    <w:rsid w:val="00AE1AE8"/>
    <w:rsid w:val="00AE2795"/>
    <w:rsid w:val="00AE2830"/>
    <w:rsid w:val="00AE28DD"/>
    <w:rsid w:val="00AE3D22"/>
    <w:rsid w:val="00AE4F10"/>
    <w:rsid w:val="00AE55A2"/>
    <w:rsid w:val="00AE589E"/>
    <w:rsid w:val="00AE722F"/>
    <w:rsid w:val="00AF00FF"/>
    <w:rsid w:val="00AF2068"/>
    <w:rsid w:val="00AF330F"/>
    <w:rsid w:val="00AF375F"/>
    <w:rsid w:val="00AF3DBB"/>
    <w:rsid w:val="00AF45B4"/>
    <w:rsid w:val="00AF4F49"/>
    <w:rsid w:val="00AF59C1"/>
    <w:rsid w:val="00AF5E71"/>
    <w:rsid w:val="00AF6016"/>
    <w:rsid w:val="00AF6B93"/>
    <w:rsid w:val="00AF6D73"/>
    <w:rsid w:val="00AF7054"/>
    <w:rsid w:val="00B006DC"/>
    <w:rsid w:val="00B00D01"/>
    <w:rsid w:val="00B00D6A"/>
    <w:rsid w:val="00B0127F"/>
    <w:rsid w:val="00B01A3D"/>
    <w:rsid w:val="00B020FB"/>
    <w:rsid w:val="00B0242C"/>
    <w:rsid w:val="00B05B9C"/>
    <w:rsid w:val="00B07B94"/>
    <w:rsid w:val="00B10454"/>
    <w:rsid w:val="00B10508"/>
    <w:rsid w:val="00B10A8A"/>
    <w:rsid w:val="00B10AFA"/>
    <w:rsid w:val="00B10B99"/>
    <w:rsid w:val="00B1126F"/>
    <w:rsid w:val="00B116C9"/>
    <w:rsid w:val="00B12FD2"/>
    <w:rsid w:val="00B148BE"/>
    <w:rsid w:val="00B14A11"/>
    <w:rsid w:val="00B15383"/>
    <w:rsid w:val="00B1552E"/>
    <w:rsid w:val="00B15651"/>
    <w:rsid w:val="00B162D5"/>
    <w:rsid w:val="00B16EAC"/>
    <w:rsid w:val="00B172FB"/>
    <w:rsid w:val="00B176F4"/>
    <w:rsid w:val="00B17B9E"/>
    <w:rsid w:val="00B17EC2"/>
    <w:rsid w:val="00B20F6D"/>
    <w:rsid w:val="00B23190"/>
    <w:rsid w:val="00B24B14"/>
    <w:rsid w:val="00B2522A"/>
    <w:rsid w:val="00B26107"/>
    <w:rsid w:val="00B26339"/>
    <w:rsid w:val="00B26C3A"/>
    <w:rsid w:val="00B277C8"/>
    <w:rsid w:val="00B30729"/>
    <w:rsid w:val="00B31AE2"/>
    <w:rsid w:val="00B3384C"/>
    <w:rsid w:val="00B34406"/>
    <w:rsid w:val="00B34F58"/>
    <w:rsid w:val="00B35501"/>
    <w:rsid w:val="00B3633C"/>
    <w:rsid w:val="00B373EA"/>
    <w:rsid w:val="00B37D65"/>
    <w:rsid w:val="00B4008C"/>
    <w:rsid w:val="00B417F0"/>
    <w:rsid w:val="00B42647"/>
    <w:rsid w:val="00B42654"/>
    <w:rsid w:val="00B428EE"/>
    <w:rsid w:val="00B43A96"/>
    <w:rsid w:val="00B44B30"/>
    <w:rsid w:val="00B44CFA"/>
    <w:rsid w:val="00B453BC"/>
    <w:rsid w:val="00B45744"/>
    <w:rsid w:val="00B45E6A"/>
    <w:rsid w:val="00B463E3"/>
    <w:rsid w:val="00B468FA"/>
    <w:rsid w:val="00B5086E"/>
    <w:rsid w:val="00B50EC1"/>
    <w:rsid w:val="00B519AD"/>
    <w:rsid w:val="00B5209C"/>
    <w:rsid w:val="00B53A23"/>
    <w:rsid w:val="00B53ABD"/>
    <w:rsid w:val="00B541F8"/>
    <w:rsid w:val="00B55E7A"/>
    <w:rsid w:val="00B55F81"/>
    <w:rsid w:val="00B5611E"/>
    <w:rsid w:val="00B56FA9"/>
    <w:rsid w:val="00B575BD"/>
    <w:rsid w:val="00B575F6"/>
    <w:rsid w:val="00B576F7"/>
    <w:rsid w:val="00B57A69"/>
    <w:rsid w:val="00B6259A"/>
    <w:rsid w:val="00B629E3"/>
    <w:rsid w:val="00B62CC2"/>
    <w:rsid w:val="00B63EBC"/>
    <w:rsid w:val="00B64689"/>
    <w:rsid w:val="00B64D43"/>
    <w:rsid w:val="00B64EAB"/>
    <w:rsid w:val="00B6605C"/>
    <w:rsid w:val="00B6650E"/>
    <w:rsid w:val="00B66B12"/>
    <w:rsid w:val="00B66C98"/>
    <w:rsid w:val="00B71FC2"/>
    <w:rsid w:val="00B720E3"/>
    <w:rsid w:val="00B73890"/>
    <w:rsid w:val="00B73D9A"/>
    <w:rsid w:val="00B74D74"/>
    <w:rsid w:val="00B760CE"/>
    <w:rsid w:val="00B76E31"/>
    <w:rsid w:val="00B77BB5"/>
    <w:rsid w:val="00B812C4"/>
    <w:rsid w:val="00B81671"/>
    <w:rsid w:val="00B816BD"/>
    <w:rsid w:val="00B821EA"/>
    <w:rsid w:val="00B8223D"/>
    <w:rsid w:val="00B82268"/>
    <w:rsid w:val="00B83FD1"/>
    <w:rsid w:val="00B84317"/>
    <w:rsid w:val="00B84C02"/>
    <w:rsid w:val="00B85E24"/>
    <w:rsid w:val="00B864DE"/>
    <w:rsid w:val="00B866E2"/>
    <w:rsid w:val="00B866EA"/>
    <w:rsid w:val="00B9005A"/>
    <w:rsid w:val="00B9051A"/>
    <w:rsid w:val="00B908A7"/>
    <w:rsid w:val="00B91BD6"/>
    <w:rsid w:val="00B93A2C"/>
    <w:rsid w:val="00B93FA1"/>
    <w:rsid w:val="00B941C5"/>
    <w:rsid w:val="00B942F5"/>
    <w:rsid w:val="00B950C8"/>
    <w:rsid w:val="00B965F6"/>
    <w:rsid w:val="00B97C3C"/>
    <w:rsid w:val="00BA02AB"/>
    <w:rsid w:val="00BA0549"/>
    <w:rsid w:val="00BA0FA6"/>
    <w:rsid w:val="00BA139E"/>
    <w:rsid w:val="00BA36B7"/>
    <w:rsid w:val="00BA397F"/>
    <w:rsid w:val="00BA4370"/>
    <w:rsid w:val="00BA4D7B"/>
    <w:rsid w:val="00BA54C8"/>
    <w:rsid w:val="00BA605E"/>
    <w:rsid w:val="00BA7255"/>
    <w:rsid w:val="00BA7397"/>
    <w:rsid w:val="00BB1EDB"/>
    <w:rsid w:val="00BB35FF"/>
    <w:rsid w:val="00BB45BD"/>
    <w:rsid w:val="00BB6839"/>
    <w:rsid w:val="00BB7FD1"/>
    <w:rsid w:val="00BC0BCE"/>
    <w:rsid w:val="00BC1582"/>
    <w:rsid w:val="00BC2669"/>
    <w:rsid w:val="00BC278F"/>
    <w:rsid w:val="00BC2955"/>
    <w:rsid w:val="00BC4EC1"/>
    <w:rsid w:val="00BC556F"/>
    <w:rsid w:val="00BC71E4"/>
    <w:rsid w:val="00BD2D42"/>
    <w:rsid w:val="00BD2F42"/>
    <w:rsid w:val="00BD33DD"/>
    <w:rsid w:val="00BD44E2"/>
    <w:rsid w:val="00BD45C0"/>
    <w:rsid w:val="00BD5801"/>
    <w:rsid w:val="00BD6300"/>
    <w:rsid w:val="00BD6DF1"/>
    <w:rsid w:val="00BD72BA"/>
    <w:rsid w:val="00BE0855"/>
    <w:rsid w:val="00BE0967"/>
    <w:rsid w:val="00BE18A1"/>
    <w:rsid w:val="00BE2550"/>
    <w:rsid w:val="00BE441D"/>
    <w:rsid w:val="00BE455F"/>
    <w:rsid w:val="00BE5474"/>
    <w:rsid w:val="00BE547A"/>
    <w:rsid w:val="00BE59F0"/>
    <w:rsid w:val="00BE63D7"/>
    <w:rsid w:val="00BE699A"/>
    <w:rsid w:val="00BE6EF8"/>
    <w:rsid w:val="00BE72CC"/>
    <w:rsid w:val="00BF08F0"/>
    <w:rsid w:val="00BF0EF9"/>
    <w:rsid w:val="00BF25A8"/>
    <w:rsid w:val="00BF25E4"/>
    <w:rsid w:val="00BF2FA5"/>
    <w:rsid w:val="00BF304E"/>
    <w:rsid w:val="00BF457A"/>
    <w:rsid w:val="00BF50D6"/>
    <w:rsid w:val="00BF51CE"/>
    <w:rsid w:val="00BF5272"/>
    <w:rsid w:val="00BF5E69"/>
    <w:rsid w:val="00BF6EFB"/>
    <w:rsid w:val="00BF763A"/>
    <w:rsid w:val="00BF7B6F"/>
    <w:rsid w:val="00BF7CA7"/>
    <w:rsid w:val="00C01063"/>
    <w:rsid w:val="00C01445"/>
    <w:rsid w:val="00C02026"/>
    <w:rsid w:val="00C02CFE"/>
    <w:rsid w:val="00C02D99"/>
    <w:rsid w:val="00C0352E"/>
    <w:rsid w:val="00C03EA7"/>
    <w:rsid w:val="00C04482"/>
    <w:rsid w:val="00C0483B"/>
    <w:rsid w:val="00C04ECC"/>
    <w:rsid w:val="00C05E89"/>
    <w:rsid w:val="00C06B33"/>
    <w:rsid w:val="00C072C2"/>
    <w:rsid w:val="00C07786"/>
    <w:rsid w:val="00C101EA"/>
    <w:rsid w:val="00C10862"/>
    <w:rsid w:val="00C10BA2"/>
    <w:rsid w:val="00C11625"/>
    <w:rsid w:val="00C11BBD"/>
    <w:rsid w:val="00C11D86"/>
    <w:rsid w:val="00C1212B"/>
    <w:rsid w:val="00C124B8"/>
    <w:rsid w:val="00C12889"/>
    <w:rsid w:val="00C13534"/>
    <w:rsid w:val="00C140D8"/>
    <w:rsid w:val="00C147BD"/>
    <w:rsid w:val="00C14B57"/>
    <w:rsid w:val="00C14C80"/>
    <w:rsid w:val="00C14CD2"/>
    <w:rsid w:val="00C16236"/>
    <w:rsid w:val="00C1682B"/>
    <w:rsid w:val="00C16880"/>
    <w:rsid w:val="00C17251"/>
    <w:rsid w:val="00C1728B"/>
    <w:rsid w:val="00C17D79"/>
    <w:rsid w:val="00C20557"/>
    <w:rsid w:val="00C21CC1"/>
    <w:rsid w:val="00C22A6D"/>
    <w:rsid w:val="00C23492"/>
    <w:rsid w:val="00C23802"/>
    <w:rsid w:val="00C23E08"/>
    <w:rsid w:val="00C23E3B"/>
    <w:rsid w:val="00C24AB0"/>
    <w:rsid w:val="00C24BFE"/>
    <w:rsid w:val="00C24FEB"/>
    <w:rsid w:val="00C25085"/>
    <w:rsid w:val="00C26B86"/>
    <w:rsid w:val="00C27601"/>
    <w:rsid w:val="00C30B1F"/>
    <w:rsid w:val="00C31D14"/>
    <w:rsid w:val="00C31D2B"/>
    <w:rsid w:val="00C330EA"/>
    <w:rsid w:val="00C34829"/>
    <w:rsid w:val="00C356A3"/>
    <w:rsid w:val="00C36706"/>
    <w:rsid w:val="00C367FA"/>
    <w:rsid w:val="00C37266"/>
    <w:rsid w:val="00C400BA"/>
    <w:rsid w:val="00C403C9"/>
    <w:rsid w:val="00C406E1"/>
    <w:rsid w:val="00C41537"/>
    <w:rsid w:val="00C422CB"/>
    <w:rsid w:val="00C4259F"/>
    <w:rsid w:val="00C42765"/>
    <w:rsid w:val="00C43395"/>
    <w:rsid w:val="00C43EE4"/>
    <w:rsid w:val="00C44EA4"/>
    <w:rsid w:val="00C45110"/>
    <w:rsid w:val="00C462F8"/>
    <w:rsid w:val="00C46F37"/>
    <w:rsid w:val="00C47684"/>
    <w:rsid w:val="00C508AC"/>
    <w:rsid w:val="00C50D23"/>
    <w:rsid w:val="00C52607"/>
    <w:rsid w:val="00C54634"/>
    <w:rsid w:val="00C54D34"/>
    <w:rsid w:val="00C54EE8"/>
    <w:rsid w:val="00C550A8"/>
    <w:rsid w:val="00C552F0"/>
    <w:rsid w:val="00C5584D"/>
    <w:rsid w:val="00C55C1F"/>
    <w:rsid w:val="00C55F03"/>
    <w:rsid w:val="00C56B7C"/>
    <w:rsid w:val="00C57023"/>
    <w:rsid w:val="00C57ECE"/>
    <w:rsid w:val="00C61958"/>
    <w:rsid w:val="00C6258D"/>
    <w:rsid w:val="00C626C9"/>
    <w:rsid w:val="00C63B5B"/>
    <w:rsid w:val="00C640D9"/>
    <w:rsid w:val="00C663FE"/>
    <w:rsid w:val="00C6674F"/>
    <w:rsid w:val="00C667EA"/>
    <w:rsid w:val="00C6753C"/>
    <w:rsid w:val="00C67580"/>
    <w:rsid w:val="00C71063"/>
    <w:rsid w:val="00C71A31"/>
    <w:rsid w:val="00C7214D"/>
    <w:rsid w:val="00C73A40"/>
    <w:rsid w:val="00C73CCE"/>
    <w:rsid w:val="00C744C8"/>
    <w:rsid w:val="00C74624"/>
    <w:rsid w:val="00C74809"/>
    <w:rsid w:val="00C752FC"/>
    <w:rsid w:val="00C77258"/>
    <w:rsid w:val="00C77C68"/>
    <w:rsid w:val="00C80A8E"/>
    <w:rsid w:val="00C81DD0"/>
    <w:rsid w:val="00C81DE8"/>
    <w:rsid w:val="00C855D6"/>
    <w:rsid w:val="00C857EC"/>
    <w:rsid w:val="00C85D7E"/>
    <w:rsid w:val="00C86E7C"/>
    <w:rsid w:val="00C902EA"/>
    <w:rsid w:val="00C91487"/>
    <w:rsid w:val="00C91C20"/>
    <w:rsid w:val="00C91EDF"/>
    <w:rsid w:val="00C92165"/>
    <w:rsid w:val="00C9246F"/>
    <w:rsid w:val="00C93124"/>
    <w:rsid w:val="00C936DF"/>
    <w:rsid w:val="00C95750"/>
    <w:rsid w:val="00C96AE5"/>
    <w:rsid w:val="00C9719C"/>
    <w:rsid w:val="00C978F9"/>
    <w:rsid w:val="00C97CAD"/>
    <w:rsid w:val="00CA073C"/>
    <w:rsid w:val="00CA0BB2"/>
    <w:rsid w:val="00CA1BBE"/>
    <w:rsid w:val="00CA1D98"/>
    <w:rsid w:val="00CA3002"/>
    <w:rsid w:val="00CA43AF"/>
    <w:rsid w:val="00CA4EAD"/>
    <w:rsid w:val="00CA4F1F"/>
    <w:rsid w:val="00CA5850"/>
    <w:rsid w:val="00CA6CC2"/>
    <w:rsid w:val="00CA721D"/>
    <w:rsid w:val="00CB013C"/>
    <w:rsid w:val="00CB0235"/>
    <w:rsid w:val="00CB09A0"/>
    <w:rsid w:val="00CB0FB0"/>
    <w:rsid w:val="00CB1582"/>
    <w:rsid w:val="00CB1F58"/>
    <w:rsid w:val="00CB24C1"/>
    <w:rsid w:val="00CB399D"/>
    <w:rsid w:val="00CB3E77"/>
    <w:rsid w:val="00CB4217"/>
    <w:rsid w:val="00CB4779"/>
    <w:rsid w:val="00CB564D"/>
    <w:rsid w:val="00CB64A0"/>
    <w:rsid w:val="00CB6CF5"/>
    <w:rsid w:val="00CB6F6E"/>
    <w:rsid w:val="00CB70BD"/>
    <w:rsid w:val="00CB7119"/>
    <w:rsid w:val="00CB7BDB"/>
    <w:rsid w:val="00CC01A7"/>
    <w:rsid w:val="00CC0A3A"/>
    <w:rsid w:val="00CC0BD1"/>
    <w:rsid w:val="00CC106F"/>
    <w:rsid w:val="00CC11BD"/>
    <w:rsid w:val="00CC13EB"/>
    <w:rsid w:val="00CC189F"/>
    <w:rsid w:val="00CC1D80"/>
    <w:rsid w:val="00CC32AB"/>
    <w:rsid w:val="00CC3725"/>
    <w:rsid w:val="00CC3BE0"/>
    <w:rsid w:val="00CC4A75"/>
    <w:rsid w:val="00CC4F13"/>
    <w:rsid w:val="00CC5453"/>
    <w:rsid w:val="00CD0528"/>
    <w:rsid w:val="00CD0DC9"/>
    <w:rsid w:val="00CD3063"/>
    <w:rsid w:val="00CD3326"/>
    <w:rsid w:val="00CD426A"/>
    <w:rsid w:val="00CD46E3"/>
    <w:rsid w:val="00CD4A2F"/>
    <w:rsid w:val="00CD5382"/>
    <w:rsid w:val="00CD53D1"/>
    <w:rsid w:val="00CD581C"/>
    <w:rsid w:val="00CD6F65"/>
    <w:rsid w:val="00CD705A"/>
    <w:rsid w:val="00CE08BA"/>
    <w:rsid w:val="00CE09D9"/>
    <w:rsid w:val="00CE38E1"/>
    <w:rsid w:val="00CE5549"/>
    <w:rsid w:val="00CE5EF6"/>
    <w:rsid w:val="00CE73FE"/>
    <w:rsid w:val="00CF0872"/>
    <w:rsid w:val="00CF0A30"/>
    <w:rsid w:val="00CF0FDB"/>
    <w:rsid w:val="00CF11B0"/>
    <w:rsid w:val="00CF14AA"/>
    <w:rsid w:val="00CF1885"/>
    <w:rsid w:val="00CF19C2"/>
    <w:rsid w:val="00CF23DE"/>
    <w:rsid w:val="00CF2A84"/>
    <w:rsid w:val="00CF3EC4"/>
    <w:rsid w:val="00CF4D0F"/>
    <w:rsid w:val="00CF595F"/>
    <w:rsid w:val="00CF5CBD"/>
    <w:rsid w:val="00CF69CC"/>
    <w:rsid w:val="00CF7066"/>
    <w:rsid w:val="00CF7964"/>
    <w:rsid w:val="00D00518"/>
    <w:rsid w:val="00D00C0D"/>
    <w:rsid w:val="00D00CCB"/>
    <w:rsid w:val="00D016C6"/>
    <w:rsid w:val="00D022D5"/>
    <w:rsid w:val="00D03588"/>
    <w:rsid w:val="00D0360C"/>
    <w:rsid w:val="00D03657"/>
    <w:rsid w:val="00D037FC"/>
    <w:rsid w:val="00D03A32"/>
    <w:rsid w:val="00D054DC"/>
    <w:rsid w:val="00D0562F"/>
    <w:rsid w:val="00D06256"/>
    <w:rsid w:val="00D0771F"/>
    <w:rsid w:val="00D07930"/>
    <w:rsid w:val="00D07B18"/>
    <w:rsid w:val="00D07CC3"/>
    <w:rsid w:val="00D12A28"/>
    <w:rsid w:val="00D12B1A"/>
    <w:rsid w:val="00D139A2"/>
    <w:rsid w:val="00D14074"/>
    <w:rsid w:val="00D14881"/>
    <w:rsid w:val="00D14A1F"/>
    <w:rsid w:val="00D153A1"/>
    <w:rsid w:val="00D15893"/>
    <w:rsid w:val="00D15C31"/>
    <w:rsid w:val="00D15DFE"/>
    <w:rsid w:val="00D16860"/>
    <w:rsid w:val="00D168CA"/>
    <w:rsid w:val="00D1741D"/>
    <w:rsid w:val="00D20484"/>
    <w:rsid w:val="00D20E44"/>
    <w:rsid w:val="00D21F35"/>
    <w:rsid w:val="00D228DA"/>
    <w:rsid w:val="00D22977"/>
    <w:rsid w:val="00D22F0E"/>
    <w:rsid w:val="00D2439A"/>
    <w:rsid w:val="00D25004"/>
    <w:rsid w:val="00D2521E"/>
    <w:rsid w:val="00D268E1"/>
    <w:rsid w:val="00D31EE4"/>
    <w:rsid w:val="00D32BD1"/>
    <w:rsid w:val="00D331F5"/>
    <w:rsid w:val="00D3340F"/>
    <w:rsid w:val="00D33C93"/>
    <w:rsid w:val="00D33D25"/>
    <w:rsid w:val="00D34EA2"/>
    <w:rsid w:val="00D3513E"/>
    <w:rsid w:val="00D351E5"/>
    <w:rsid w:val="00D359E6"/>
    <w:rsid w:val="00D40544"/>
    <w:rsid w:val="00D411AC"/>
    <w:rsid w:val="00D412C7"/>
    <w:rsid w:val="00D4132C"/>
    <w:rsid w:val="00D4138E"/>
    <w:rsid w:val="00D421CB"/>
    <w:rsid w:val="00D4306C"/>
    <w:rsid w:val="00D436A6"/>
    <w:rsid w:val="00D43CEE"/>
    <w:rsid w:val="00D43D72"/>
    <w:rsid w:val="00D43FC6"/>
    <w:rsid w:val="00D44E53"/>
    <w:rsid w:val="00D45FBA"/>
    <w:rsid w:val="00D46A5F"/>
    <w:rsid w:val="00D471AA"/>
    <w:rsid w:val="00D4730E"/>
    <w:rsid w:val="00D47D5A"/>
    <w:rsid w:val="00D5116E"/>
    <w:rsid w:val="00D54203"/>
    <w:rsid w:val="00D54C45"/>
    <w:rsid w:val="00D559EB"/>
    <w:rsid w:val="00D56295"/>
    <w:rsid w:val="00D5658E"/>
    <w:rsid w:val="00D57173"/>
    <w:rsid w:val="00D571C7"/>
    <w:rsid w:val="00D572A8"/>
    <w:rsid w:val="00D573BF"/>
    <w:rsid w:val="00D574BD"/>
    <w:rsid w:val="00D601E3"/>
    <w:rsid w:val="00D60586"/>
    <w:rsid w:val="00D60837"/>
    <w:rsid w:val="00D60BAB"/>
    <w:rsid w:val="00D61009"/>
    <w:rsid w:val="00D6154C"/>
    <w:rsid w:val="00D61A0A"/>
    <w:rsid w:val="00D62034"/>
    <w:rsid w:val="00D62495"/>
    <w:rsid w:val="00D62824"/>
    <w:rsid w:val="00D639F6"/>
    <w:rsid w:val="00D63E48"/>
    <w:rsid w:val="00D645C2"/>
    <w:rsid w:val="00D64960"/>
    <w:rsid w:val="00D64D9C"/>
    <w:rsid w:val="00D64DBD"/>
    <w:rsid w:val="00D64E8A"/>
    <w:rsid w:val="00D6506F"/>
    <w:rsid w:val="00D651BB"/>
    <w:rsid w:val="00D66A42"/>
    <w:rsid w:val="00D67612"/>
    <w:rsid w:val="00D67C3D"/>
    <w:rsid w:val="00D7160E"/>
    <w:rsid w:val="00D7170E"/>
    <w:rsid w:val="00D72809"/>
    <w:rsid w:val="00D73219"/>
    <w:rsid w:val="00D743E2"/>
    <w:rsid w:val="00D7505C"/>
    <w:rsid w:val="00D75229"/>
    <w:rsid w:val="00D7565E"/>
    <w:rsid w:val="00D75BC3"/>
    <w:rsid w:val="00D7659F"/>
    <w:rsid w:val="00D779BE"/>
    <w:rsid w:val="00D77CF1"/>
    <w:rsid w:val="00D77DDB"/>
    <w:rsid w:val="00D80CE3"/>
    <w:rsid w:val="00D80D32"/>
    <w:rsid w:val="00D80D6F"/>
    <w:rsid w:val="00D815FD"/>
    <w:rsid w:val="00D817E8"/>
    <w:rsid w:val="00D818B4"/>
    <w:rsid w:val="00D84199"/>
    <w:rsid w:val="00D856C3"/>
    <w:rsid w:val="00D86999"/>
    <w:rsid w:val="00D90E9B"/>
    <w:rsid w:val="00D918BA"/>
    <w:rsid w:val="00D92D9B"/>
    <w:rsid w:val="00D933E7"/>
    <w:rsid w:val="00D94C78"/>
    <w:rsid w:val="00D95473"/>
    <w:rsid w:val="00D956D4"/>
    <w:rsid w:val="00D967FC"/>
    <w:rsid w:val="00D97875"/>
    <w:rsid w:val="00D97AAF"/>
    <w:rsid w:val="00DA0064"/>
    <w:rsid w:val="00DA0417"/>
    <w:rsid w:val="00DA11B3"/>
    <w:rsid w:val="00DA11BD"/>
    <w:rsid w:val="00DA120C"/>
    <w:rsid w:val="00DA1214"/>
    <w:rsid w:val="00DA1878"/>
    <w:rsid w:val="00DA4FAF"/>
    <w:rsid w:val="00DA6322"/>
    <w:rsid w:val="00DA6820"/>
    <w:rsid w:val="00DA6C82"/>
    <w:rsid w:val="00DA7F0E"/>
    <w:rsid w:val="00DB0ACF"/>
    <w:rsid w:val="00DB2BD3"/>
    <w:rsid w:val="00DB33B9"/>
    <w:rsid w:val="00DB4F34"/>
    <w:rsid w:val="00DB61D1"/>
    <w:rsid w:val="00DB6EFC"/>
    <w:rsid w:val="00DB7694"/>
    <w:rsid w:val="00DB7FA1"/>
    <w:rsid w:val="00DB7FA9"/>
    <w:rsid w:val="00DC0F29"/>
    <w:rsid w:val="00DC1A46"/>
    <w:rsid w:val="00DC2F60"/>
    <w:rsid w:val="00DC2F7F"/>
    <w:rsid w:val="00DC387A"/>
    <w:rsid w:val="00DC6180"/>
    <w:rsid w:val="00DC6CB2"/>
    <w:rsid w:val="00DC6F13"/>
    <w:rsid w:val="00DC7806"/>
    <w:rsid w:val="00DC7841"/>
    <w:rsid w:val="00DD05E8"/>
    <w:rsid w:val="00DD2963"/>
    <w:rsid w:val="00DD3173"/>
    <w:rsid w:val="00DD4E5F"/>
    <w:rsid w:val="00DD51F7"/>
    <w:rsid w:val="00DD6165"/>
    <w:rsid w:val="00DD76E1"/>
    <w:rsid w:val="00DE029C"/>
    <w:rsid w:val="00DE0360"/>
    <w:rsid w:val="00DE0BF7"/>
    <w:rsid w:val="00DE0D5B"/>
    <w:rsid w:val="00DE2906"/>
    <w:rsid w:val="00DE3282"/>
    <w:rsid w:val="00DE3681"/>
    <w:rsid w:val="00DE3B50"/>
    <w:rsid w:val="00DE3BE0"/>
    <w:rsid w:val="00DE3D2F"/>
    <w:rsid w:val="00DE467B"/>
    <w:rsid w:val="00DE541A"/>
    <w:rsid w:val="00DE5880"/>
    <w:rsid w:val="00DE59E6"/>
    <w:rsid w:val="00DE6ACA"/>
    <w:rsid w:val="00DF0982"/>
    <w:rsid w:val="00DF1426"/>
    <w:rsid w:val="00DF14EF"/>
    <w:rsid w:val="00DF1788"/>
    <w:rsid w:val="00DF2740"/>
    <w:rsid w:val="00DF2965"/>
    <w:rsid w:val="00DF32A3"/>
    <w:rsid w:val="00DF3E38"/>
    <w:rsid w:val="00DF4450"/>
    <w:rsid w:val="00DF5A79"/>
    <w:rsid w:val="00DF6092"/>
    <w:rsid w:val="00DF61FD"/>
    <w:rsid w:val="00DF7024"/>
    <w:rsid w:val="00DF74B6"/>
    <w:rsid w:val="00DF7E82"/>
    <w:rsid w:val="00E0088E"/>
    <w:rsid w:val="00E03628"/>
    <w:rsid w:val="00E04057"/>
    <w:rsid w:val="00E06182"/>
    <w:rsid w:val="00E06BF9"/>
    <w:rsid w:val="00E06C53"/>
    <w:rsid w:val="00E07020"/>
    <w:rsid w:val="00E070B6"/>
    <w:rsid w:val="00E10083"/>
    <w:rsid w:val="00E10761"/>
    <w:rsid w:val="00E10F36"/>
    <w:rsid w:val="00E114F0"/>
    <w:rsid w:val="00E12410"/>
    <w:rsid w:val="00E12AA4"/>
    <w:rsid w:val="00E12DE4"/>
    <w:rsid w:val="00E12E13"/>
    <w:rsid w:val="00E139DD"/>
    <w:rsid w:val="00E14507"/>
    <w:rsid w:val="00E14846"/>
    <w:rsid w:val="00E14D56"/>
    <w:rsid w:val="00E15D55"/>
    <w:rsid w:val="00E17AA2"/>
    <w:rsid w:val="00E20F23"/>
    <w:rsid w:val="00E21985"/>
    <w:rsid w:val="00E21CF6"/>
    <w:rsid w:val="00E22492"/>
    <w:rsid w:val="00E228C0"/>
    <w:rsid w:val="00E22CE8"/>
    <w:rsid w:val="00E2321D"/>
    <w:rsid w:val="00E23A4A"/>
    <w:rsid w:val="00E253BF"/>
    <w:rsid w:val="00E257FE"/>
    <w:rsid w:val="00E262A5"/>
    <w:rsid w:val="00E26CBD"/>
    <w:rsid w:val="00E275A2"/>
    <w:rsid w:val="00E279E4"/>
    <w:rsid w:val="00E27E44"/>
    <w:rsid w:val="00E30674"/>
    <w:rsid w:val="00E30D82"/>
    <w:rsid w:val="00E31027"/>
    <w:rsid w:val="00E31056"/>
    <w:rsid w:val="00E329AE"/>
    <w:rsid w:val="00E33977"/>
    <w:rsid w:val="00E351D9"/>
    <w:rsid w:val="00E35409"/>
    <w:rsid w:val="00E36AD7"/>
    <w:rsid w:val="00E37928"/>
    <w:rsid w:val="00E37B9D"/>
    <w:rsid w:val="00E409C7"/>
    <w:rsid w:val="00E414A1"/>
    <w:rsid w:val="00E41FDA"/>
    <w:rsid w:val="00E4212C"/>
    <w:rsid w:val="00E4299D"/>
    <w:rsid w:val="00E44C1B"/>
    <w:rsid w:val="00E44C75"/>
    <w:rsid w:val="00E44DC1"/>
    <w:rsid w:val="00E44E71"/>
    <w:rsid w:val="00E4508D"/>
    <w:rsid w:val="00E450C2"/>
    <w:rsid w:val="00E455BD"/>
    <w:rsid w:val="00E46421"/>
    <w:rsid w:val="00E4711A"/>
    <w:rsid w:val="00E512F6"/>
    <w:rsid w:val="00E52262"/>
    <w:rsid w:val="00E52493"/>
    <w:rsid w:val="00E52F6A"/>
    <w:rsid w:val="00E53D43"/>
    <w:rsid w:val="00E53DC6"/>
    <w:rsid w:val="00E54FFA"/>
    <w:rsid w:val="00E554B6"/>
    <w:rsid w:val="00E55864"/>
    <w:rsid w:val="00E55CFA"/>
    <w:rsid w:val="00E5611B"/>
    <w:rsid w:val="00E56150"/>
    <w:rsid w:val="00E564B3"/>
    <w:rsid w:val="00E56975"/>
    <w:rsid w:val="00E57F83"/>
    <w:rsid w:val="00E62044"/>
    <w:rsid w:val="00E636FC"/>
    <w:rsid w:val="00E64045"/>
    <w:rsid w:val="00E645B1"/>
    <w:rsid w:val="00E64CA1"/>
    <w:rsid w:val="00E64F4A"/>
    <w:rsid w:val="00E65DEC"/>
    <w:rsid w:val="00E6614A"/>
    <w:rsid w:val="00E66F6D"/>
    <w:rsid w:val="00E670DB"/>
    <w:rsid w:val="00E679AC"/>
    <w:rsid w:val="00E70AD5"/>
    <w:rsid w:val="00E70E56"/>
    <w:rsid w:val="00E72A9A"/>
    <w:rsid w:val="00E730B0"/>
    <w:rsid w:val="00E73104"/>
    <w:rsid w:val="00E73180"/>
    <w:rsid w:val="00E731D3"/>
    <w:rsid w:val="00E74799"/>
    <w:rsid w:val="00E74895"/>
    <w:rsid w:val="00E74C36"/>
    <w:rsid w:val="00E74E29"/>
    <w:rsid w:val="00E75788"/>
    <w:rsid w:val="00E75A50"/>
    <w:rsid w:val="00E76587"/>
    <w:rsid w:val="00E76809"/>
    <w:rsid w:val="00E76BAB"/>
    <w:rsid w:val="00E77244"/>
    <w:rsid w:val="00E802E5"/>
    <w:rsid w:val="00E80E24"/>
    <w:rsid w:val="00E80FCB"/>
    <w:rsid w:val="00E81AEE"/>
    <w:rsid w:val="00E846B4"/>
    <w:rsid w:val="00E854A9"/>
    <w:rsid w:val="00E85D88"/>
    <w:rsid w:val="00E86687"/>
    <w:rsid w:val="00E86E43"/>
    <w:rsid w:val="00E90B4A"/>
    <w:rsid w:val="00E91B72"/>
    <w:rsid w:val="00E91F07"/>
    <w:rsid w:val="00E934D8"/>
    <w:rsid w:val="00E93D7F"/>
    <w:rsid w:val="00E977DE"/>
    <w:rsid w:val="00EA0157"/>
    <w:rsid w:val="00EA1045"/>
    <w:rsid w:val="00EA21C1"/>
    <w:rsid w:val="00EA29CB"/>
    <w:rsid w:val="00EA35E1"/>
    <w:rsid w:val="00EA3A70"/>
    <w:rsid w:val="00EA3E79"/>
    <w:rsid w:val="00EA4D9D"/>
    <w:rsid w:val="00EA5A4B"/>
    <w:rsid w:val="00EA61C5"/>
    <w:rsid w:val="00EA6C44"/>
    <w:rsid w:val="00EA74CB"/>
    <w:rsid w:val="00EA7616"/>
    <w:rsid w:val="00EB0A7E"/>
    <w:rsid w:val="00EB184A"/>
    <w:rsid w:val="00EB23EA"/>
    <w:rsid w:val="00EB26FB"/>
    <w:rsid w:val="00EB287F"/>
    <w:rsid w:val="00EB2D78"/>
    <w:rsid w:val="00EB2F1C"/>
    <w:rsid w:val="00EB3803"/>
    <w:rsid w:val="00EB3EFE"/>
    <w:rsid w:val="00EB5826"/>
    <w:rsid w:val="00EB69EA"/>
    <w:rsid w:val="00EC10C1"/>
    <w:rsid w:val="00EC281E"/>
    <w:rsid w:val="00EC3044"/>
    <w:rsid w:val="00EC390A"/>
    <w:rsid w:val="00EC461B"/>
    <w:rsid w:val="00EC52E1"/>
    <w:rsid w:val="00EC5866"/>
    <w:rsid w:val="00EC5B42"/>
    <w:rsid w:val="00EC5BBE"/>
    <w:rsid w:val="00EC69B6"/>
    <w:rsid w:val="00EC7BB9"/>
    <w:rsid w:val="00EC7E15"/>
    <w:rsid w:val="00ED02A7"/>
    <w:rsid w:val="00ED0D8E"/>
    <w:rsid w:val="00ED1DFC"/>
    <w:rsid w:val="00ED2CF0"/>
    <w:rsid w:val="00ED3299"/>
    <w:rsid w:val="00ED5027"/>
    <w:rsid w:val="00ED5C21"/>
    <w:rsid w:val="00ED65A7"/>
    <w:rsid w:val="00ED66DA"/>
    <w:rsid w:val="00ED6DA6"/>
    <w:rsid w:val="00ED7513"/>
    <w:rsid w:val="00EE0564"/>
    <w:rsid w:val="00EE1058"/>
    <w:rsid w:val="00EE1AF5"/>
    <w:rsid w:val="00EE1B58"/>
    <w:rsid w:val="00EE33DC"/>
    <w:rsid w:val="00EE362C"/>
    <w:rsid w:val="00EE3763"/>
    <w:rsid w:val="00EE37ED"/>
    <w:rsid w:val="00EE4113"/>
    <w:rsid w:val="00EE4262"/>
    <w:rsid w:val="00EE4838"/>
    <w:rsid w:val="00EE50B1"/>
    <w:rsid w:val="00EE584C"/>
    <w:rsid w:val="00EE5CAC"/>
    <w:rsid w:val="00EE714F"/>
    <w:rsid w:val="00EF273D"/>
    <w:rsid w:val="00EF2E99"/>
    <w:rsid w:val="00EF3012"/>
    <w:rsid w:val="00EF3EAB"/>
    <w:rsid w:val="00EF3FBC"/>
    <w:rsid w:val="00EF415F"/>
    <w:rsid w:val="00EF47F0"/>
    <w:rsid w:val="00EF4CAD"/>
    <w:rsid w:val="00EF5589"/>
    <w:rsid w:val="00EF5F3F"/>
    <w:rsid w:val="00EF7552"/>
    <w:rsid w:val="00EF7EC9"/>
    <w:rsid w:val="00F00AE5"/>
    <w:rsid w:val="00F01274"/>
    <w:rsid w:val="00F0167D"/>
    <w:rsid w:val="00F02637"/>
    <w:rsid w:val="00F02C9E"/>
    <w:rsid w:val="00F03292"/>
    <w:rsid w:val="00F044F4"/>
    <w:rsid w:val="00F0486F"/>
    <w:rsid w:val="00F04CC7"/>
    <w:rsid w:val="00F059EB"/>
    <w:rsid w:val="00F05B7F"/>
    <w:rsid w:val="00F06193"/>
    <w:rsid w:val="00F061D9"/>
    <w:rsid w:val="00F063FB"/>
    <w:rsid w:val="00F06CA4"/>
    <w:rsid w:val="00F06D68"/>
    <w:rsid w:val="00F076C7"/>
    <w:rsid w:val="00F0778D"/>
    <w:rsid w:val="00F07988"/>
    <w:rsid w:val="00F10A78"/>
    <w:rsid w:val="00F10DE2"/>
    <w:rsid w:val="00F118EA"/>
    <w:rsid w:val="00F12002"/>
    <w:rsid w:val="00F12751"/>
    <w:rsid w:val="00F12C2E"/>
    <w:rsid w:val="00F12C4D"/>
    <w:rsid w:val="00F12EE5"/>
    <w:rsid w:val="00F14BCB"/>
    <w:rsid w:val="00F16CEA"/>
    <w:rsid w:val="00F2194C"/>
    <w:rsid w:val="00F21D5D"/>
    <w:rsid w:val="00F22AC0"/>
    <w:rsid w:val="00F22C82"/>
    <w:rsid w:val="00F26269"/>
    <w:rsid w:val="00F26BC9"/>
    <w:rsid w:val="00F303C1"/>
    <w:rsid w:val="00F30C68"/>
    <w:rsid w:val="00F30EE2"/>
    <w:rsid w:val="00F3106C"/>
    <w:rsid w:val="00F31941"/>
    <w:rsid w:val="00F34448"/>
    <w:rsid w:val="00F3539E"/>
    <w:rsid w:val="00F35519"/>
    <w:rsid w:val="00F367B7"/>
    <w:rsid w:val="00F36852"/>
    <w:rsid w:val="00F36B83"/>
    <w:rsid w:val="00F36F9F"/>
    <w:rsid w:val="00F36FB7"/>
    <w:rsid w:val="00F41BAC"/>
    <w:rsid w:val="00F424D8"/>
    <w:rsid w:val="00F4256F"/>
    <w:rsid w:val="00F43260"/>
    <w:rsid w:val="00F44544"/>
    <w:rsid w:val="00F45BF1"/>
    <w:rsid w:val="00F46EBC"/>
    <w:rsid w:val="00F46FB6"/>
    <w:rsid w:val="00F471EC"/>
    <w:rsid w:val="00F50514"/>
    <w:rsid w:val="00F534F5"/>
    <w:rsid w:val="00F53B28"/>
    <w:rsid w:val="00F53C93"/>
    <w:rsid w:val="00F5466D"/>
    <w:rsid w:val="00F54F78"/>
    <w:rsid w:val="00F556E6"/>
    <w:rsid w:val="00F55E56"/>
    <w:rsid w:val="00F5704C"/>
    <w:rsid w:val="00F60AC4"/>
    <w:rsid w:val="00F626BF"/>
    <w:rsid w:val="00F6370B"/>
    <w:rsid w:val="00F638E9"/>
    <w:rsid w:val="00F63FA7"/>
    <w:rsid w:val="00F64151"/>
    <w:rsid w:val="00F64512"/>
    <w:rsid w:val="00F65EBD"/>
    <w:rsid w:val="00F67A5A"/>
    <w:rsid w:val="00F67CD7"/>
    <w:rsid w:val="00F702D8"/>
    <w:rsid w:val="00F7188C"/>
    <w:rsid w:val="00F72270"/>
    <w:rsid w:val="00F72DE4"/>
    <w:rsid w:val="00F738E8"/>
    <w:rsid w:val="00F74B12"/>
    <w:rsid w:val="00F758E5"/>
    <w:rsid w:val="00F7597A"/>
    <w:rsid w:val="00F778B2"/>
    <w:rsid w:val="00F77FF7"/>
    <w:rsid w:val="00F80516"/>
    <w:rsid w:val="00F829CA"/>
    <w:rsid w:val="00F831E9"/>
    <w:rsid w:val="00F83E88"/>
    <w:rsid w:val="00F8487A"/>
    <w:rsid w:val="00F84E0B"/>
    <w:rsid w:val="00F85097"/>
    <w:rsid w:val="00F85366"/>
    <w:rsid w:val="00F85954"/>
    <w:rsid w:val="00F87048"/>
    <w:rsid w:val="00F87480"/>
    <w:rsid w:val="00F907D4"/>
    <w:rsid w:val="00F91917"/>
    <w:rsid w:val="00F91F31"/>
    <w:rsid w:val="00F92BF0"/>
    <w:rsid w:val="00F93185"/>
    <w:rsid w:val="00F93842"/>
    <w:rsid w:val="00F939D4"/>
    <w:rsid w:val="00F93AC9"/>
    <w:rsid w:val="00F94F54"/>
    <w:rsid w:val="00F94F96"/>
    <w:rsid w:val="00F96CE7"/>
    <w:rsid w:val="00F96DD8"/>
    <w:rsid w:val="00F97150"/>
    <w:rsid w:val="00F97A83"/>
    <w:rsid w:val="00FA05BB"/>
    <w:rsid w:val="00FA1106"/>
    <w:rsid w:val="00FA2E4B"/>
    <w:rsid w:val="00FA2E64"/>
    <w:rsid w:val="00FA3367"/>
    <w:rsid w:val="00FA390A"/>
    <w:rsid w:val="00FA3BD6"/>
    <w:rsid w:val="00FA4E1C"/>
    <w:rsid w:val="00FA4FCC"/>
    <w:rsid w:val="00FA5DD4"/>
    <w:rsid w:val="00FA660A"/>
    <w:rsid w:val="00FA6F9D"/>
    <w:rsid w:val="00FA7B7B"/>
    <w:rsid w:val="00FB0A75"/>
    <w:rsid w:val="00FB0DE8"/>
    <w:rsid w:val="00FB26B0"/>
    <w:rsid w:val="00FB2912"/>
    <w:rsid w:val="00FB3058"/>
    <w:rsid w:val="00FB343E"/>
    <w:rsid w:val="00FB4048"/>
    <w:rsid w:val="00FB5F8B"/>
    <w:rsid w:val="00FB749A"/>
    <w:rsid w:val="00FB78D5"/>
    <w:rsid w:val="00FB7B08"/>
    <w:rsid w:val="00FC0B34"/>
    <w:rsid w:val="00FC18A7"/>
    <w:rsid w:val="00FC1FB6"/>
    <w:rsid w:val="00FC2381"/>
    <w:rsid w:val="00FC35C4"/>
    <w:rsid w:val="00FC35EB"/>
    <w:rsid w:val="00FC36B1"/>
    <w:rsid w:val="00FC419B"/>
    <w:rsid w:val="00FC420F"/>
    <w:rsid w:val="00FC511A"/>
    <w:rsid w:val="00FC5856"/>
    <w:rsid w:val="00FC5B5A"/>
    <w:rsid w:val="00FC6CF6"/>
    <w:rsid w:val="00FD0148"/>
    <w:rsid w:val="00FD0966"/>
    <w:rsid w:val="00FD0D63"/>
    <w:rsid w:val="00FD106E"/>
    <w:rsid w:val="00FD158D"/>
    <w:rsid w:val="00FD1AC5"/>
    <w:rsid w:val="00FD1B47"/>
    <w:rsid w:val="00FD327D"/>
    <w:rsid w:val="00FD39C1"/>
    <w:rsid w:val="00FD3AD5"/>
    <w:rsid w:val="00FD3CE6"/>
    <w:rsid w:val="00FD51B8"/>
    <w:rsid w:val="00FD549B"/>
    <w:rsid w:val="00FD6F70"/>
    <w:rsid w:val="00FD7BE0"/>
    <w:rsid w:val="00FE017B"/>
    <w:rsid w:val="00FE0F86"/>
    <w:rsid w:val="00FE13AA"/>
    <w:rsid w:val="00FE3BFC"/>
    <w:rsid w:val="00FE474A"/>
    <w:rsid w:val="00FE62AF"/>
    <w:rsid w:val="00FE6B8B"/>
    <w:rsid w:val="00FE6C63"/>
    <w:rsid w:val="00FF017A"/>
    <w:rsid w:val="00FF117B"/>
    <w:rsid w:val="00FF1399"/>
    <w:rsid w:val="00FF1F06"/>
    <w:rsid w:val="00FF2A10"/>
    <w:rsid w:val="00FF3DA4"/>
    <w:rsid w:val="00FF5436"/>
    <w:rsid w:val="00FF6290"/>
    <w:rsid w:val="00FF72BF"/>
    <w:rsid w:val="00FF73FC"/>
    <w:rsid w:val="02F1B42A"/>
    <w:rsid w:val="0B1AD1BE"/>
    <w:rsid w:val="0C32FAD3"/>
    <w:rsid w:val="0D0CFE4D"/>
    <w:rsid w:val="0D1CA04B"/>
    <w:rsid w:val="0EA45E48"/>
    <w:rsid w:val="0F478E6F"/>
    <w:rsid w:val="104B265B"/>
    <w:rsid w:val="10CBF26D"/>
    <w:rsid w:val="113C290C"/>
    <w:rsid w:val="12A768FC"/>
    <w:rsid w:val="12C0AF0B"/>
    <w:rsid w:val="131CB4CB"/>
    <w:rsid w:val="14CBDDC0"/>
    <w:rsid w:val="156986D7"/>
    <w:rsid w:val="1730C9FC"/>
    <w:rsid w:val="1D2173DC"/>
    <w:rsid w:val="1D7BFDC2"/>
    <w:rsid w:val="1E692BD4"/>
    <w:rsid w:val="1ECE5EAD"/>
    <w:rsid w:val="20F8EB22"/>
    <w:rsid w:val="21B82A6E"/>
    <w:rsid w:val="223F4CD3"/>
    <w:rsid w:val="23082A95"/>
    <w:rsid w:val="2600D876"/>
    <w:rsid w:val="2858914E"/>
    <w:rsid w:val="28AF7666"/>
    <w:rsid w:val="291764AC"/>
    <w:rsid w:val="2D394168"/>
    <w:rsid w:val="2F5E7809"/>
    <w:rsid w:val="2FA2ACBF"/>
    <w:rsid w:val="305DEB16"/>
    <w:rsid w:val="30E998AF"/>
    <w:rsid w:val="31766FB3"/>
    <w:rsid w:val="3284E9C5"/>
    <w:rsid w:val="34C612FE"/>
    <w:rsid w:val="34EE00C4"/>
    <w:rsid w:val="36FF16A3"/>
    <w:rsid w:val="3816F665"/>
    <w:rsid w:val="38D82328"/>
    <w:rsid w:val="3B4C8AC3"/>
    <w:rsid w:val="3BCAE25A"/>
    <w:rsid w:val="3E1A7773"/>
    <w:rsid w:val="3F7D5C76"/>
    <w:rsid w:val="400322D1"/>
    <w:rsid w:val="423E79FC"/>
    <w:rsid w:val="44C0F56A"/>
    <w:rsid w:val="452E55EA"/>
    <w:rsid w:val="45E8FDFC"/>
    <w:rsid w:val="47B3C935"/>
    <w:rsid w:val="48512172"/>
    <w:rsid w:val="49FC89E9"/>
    <w:rsid w:val="50E1A0C3"/>
    <w:rsid w:val="519AF8A4"/>
    <w:rsid w:val="52DE5ECB"/>
    <w:rsid w:val="53744BF1"/>
    <w:rsid w:val="561E549B"/>
    <w:rsid w:val="5729E87F"/>
    <w:rsid w:val="58767A27"/>
    <w:rsid w:val="5A5C784F"/>
    <w:rsid w:val="5B7AFFA8"/>
    <w:rsid w:val="5D826A61"/>
    <w:rsid w:val="5DBB0D94"/>
    <w:rsid w:val="604E2642"/>
    <w:rsid w:val="610C1E15"/>
    <w:rsid w:val="62142A5D"/>
    <w:rsid w:val="63194BCB"/>
    <w:rsid w:val="64A57B0B"/>
    <w:rsid w:val="64D23B24"/>
    <w:rsid w:val="654009EA"/>
    <w:rsid w:val="6778FDB8"/>
    <w:rsid w:val="6A15875B"/>
    <w:rsid w:val="6A9EC418"/>
    <w:rsid w:val="71189567"/>
    <w:rsid w:val="73719B67"/>
    <w:rsid w:val="73E96521"/>
    <w:rsid w:val="76F310FE"/>
    <w:rsid w:val="7734EF74"/>
    <w:rsid w:val="7879A7BF"/>
    <w:rsid w:val="7C68D48E"/>
    <w:rsid w:val="7C72BF0C"/>
    <w:rsid w:val="7C940669"/>
    <w:rsid w:val="7D884BCB"/>
    <w:rsid w:val="7E8CFA4B"/>
    <w:rsid w:val="7FC90F62"/>
  </w:rsids>
  <m:mathPr>
    <m:mathFont m:val="Cambria Math"/>
    <m:brkBin m:val="before"/>
    <m:brkBinSub m:val="--"/>
    <m:smallFrac m:val="0"/>
    <m:dispDef/>
    <m:lMargin m:val="0"/>
    <m:rMargin m:val="0"/>
    <m:defJc m:val="centerGroup"/>
    <m:wrapIndent m:val="1440"/>
    <m:intLim m:val="subSup"/>
    <m:naryLim m:val="undOvr"/>
  </m:mathPr>
  <w:themeFontLang w:val="es-EC"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1A7A0C"/>
  <w15:docId w15:val="{3120D644-7170-4A49-B1B6-F8CB6C4C8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Basic Roman"/>
        <w:color w:val="000000" w:themeColor="text1"/>
        <w:sz w:val="24"/>
        <w:lang w:val="es-EC"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w:uiPriority="0"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2751"/>
  </w:style>
  <w:style w:type="paragraph" w:styleId="Ttulo1">
    <w:name w:val="heading 1"/>
    <w:basedOn w:val="Normal"/>
    <w:next w:val="Normal"/>
    <w:link w:val="Ttulo1Car"/>
    <w:autoRedefine/>
    <w:uiPriority w:val="9"/>
    <w:qFormat/>
    <w:rsid w:val="00AF6016"/>
    <w:pPr>
      <w:keepNext/>
      <w:keepLines/>
      <w:numPr>
        <w:numId w:val="3"/>
      </w:numPr>
      <w:spacing w:before="240" w:after="0" w:line="360" w:lineRule="auto"/>
      <w:contextualSpacing/>
      <w:jc w:val="center"/>
      <w:outlineLvl w:val="0"/>
    </w:pPr>
    <w:rPr>
      <w:rFonts w:eastAsiaTheme="majorEastAsia" w:cs="Times New Roman"/>
      <w:b/>
      <w:caps/>
      <w:szCs w:val="24"/>
    </w:rPr>
  </w:style>
  <w:style w:type="paragraph" w:styleId="Ttulo2">
    <w:name w:val="heading 2"/>
    <w:basedOn w:val="Normal"/>
    <w:next w:val="Normal"/>
    <w:link w:val="Ttulo2Car"/>
    <w:autoRedefine/>
    <w:uiPriority w:val="9"/>
    <w:qFormat/>
    <w:rsid w:val="00AF6016"/>
    <w:pPr>
      <w:keepNext/>
      <w:keepLines/>
      <w:numPr>
        <w:ilvl w:val="1"/>
        <w:numId w:val="3"/>
      </w:numPr>
      <w:spacing w:before="40" w:after="0" w:line="360" w:lineRule="auto"/>
      <w:outlineLvl w:val="1"/>
    </w:pPr>
    <w:rPr>
      <w:rFonts w:eastAsiaTheme="majorEastAsia" w:cs="Times New Roman"/>
      <w:b/>
      <w:szCs w:val="24"/>
      <w:lang w:val="es-ES"/>
    </w:rPr>
  </w:style>
  <w:style w:type="paragraph" w:styleId="Ttulo3">
    <w:name w:val="heading 3"/>
    <w:basedOn w:val="Normal"/>
    <w:next w:val="Normal"/>
    <w:link w:val="Ttulo3Car"/>
    <w:autoRedefine/>
    <w:uiPriority w:val="9"/>
    <w:qFormat/>
    <w:rsid w:val="00EA21C1"/>
    <w:pPr>
      <w:keepNext/>
      <w:keepLines/>
      <w:numPr>
        <w:ilvl w:val="2"/>
        <w:numId w:val="3"/>
      </w:numPr>
      <w:spacing w:before="40" w:after="0" w:line="360" w:lineRule="auto"/>
      <w:outlineLvl w:val="2"/>
    </w:pPr>
    <w:rPr>
      <w:rFonts w:eastAsiaTheme="majorEastAsia" w:cs="Times New Roman"/>
      <w:b/>
      <w:szCs w:val="24"/>
    </w:rPr>
  </w:style>
  <w:style w:type="paragraph" w:styleId="Ttulo4">
    <w:name w:val="heading 4"/>
    <w:basedOn w:val="Normal"/>
    <w:next w:val="Normal"/>
    <w:link w:val="Ttulo4Car"/>
    <w:uiPriority w:val="9"/>
    <w:unhideWhenUsed/>
    <w:qFormat/>
    <w:rsid w:val="00AF6016"/>
    <w:pPr>
      <w:keepNext/>
      <w:keepLines/>
      <w:numPr>
        <w:ilvl w:val="3"/>
        <w:numId w:val="3"/>
      </w:numPr>
      <w:spacing w:before="40" w:after="0"/>
      <w:outlineLvl w:val="3"/>
    </w:pPr>
    <w:rPr>
      <w:rFonts w:eastAsiaTheme="majorEastAsia" w:cstheme="majorBidi"/>
      <w:b/>
      <w:i/>
      <w:iCs/>
    </w:rPr>
  </w:style>
  <w:style w:type="paragraph" w:styleId="Ttulo5">
    <w:name w:val="heading 5"/>
    <w:basedOn w:val="Normal"/>
    <w:next w:val="Normal"/>
    <w:link w:val="Ttulo5Car"/>
    <w:uiPriority w:val="9"/>
    <w:unhideWhenUsed/>
    <w:qFormat/>
    <w:rsid w:val="00AF6016"/>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uiPriority w:val="9"/>
    <w:unhideWhenUsed/>
    <w:qFormat/>
    <w:rsid w:val="00AF6016"/>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uiPriority w:val="9"/>
    <w:unhideWhenUsed/>
    <w:qFormat/>
    <w:rsid w:val="00AF6016"/>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ar"/>
    <w:uiPriority w:val="9"/>
    <w:semiHidden/>
    <w:unhideWhenUsed/>
    <w:qFormat/>
    <w:rsid w:val="00AF6016"/>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F6016"/>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Textoindependiente"/>
    <w:autoRedefine/>
    <w:qFormat/>
    <w:rsid w:val="00B07B94"/>
    <w:pPr>
      <w:keepNext/>
      <w:spacing w:before="240" w:after="120" w:line="360" w:lineRule="auto"/>
    </w:pPr>
    <w:rPr>
      <w:rFonts w:eastAsia="WenQuanYi Micro Hei" w:cs="Lohit Devanagari"/>
      <w:b/>
      <w:caps/>
      <w:szCs w:val="28"/>
    </w:rPr>
  </w:style>
  <w:style w:type="paragraph" w:styleId="Textoindependiente">
    <w:name w:val="Body Text"/>
    <w:basedOn w:val="Normal"/>
    <w:link w:val="TextoindependienteCar"/>
    <w:qFormat/>
    <w:pPr>
      <w:spacing w:after="140" w:line="276" w:lineRule="auto"/>
    </w:pPr>
  </w:style>
  <w:style w:type="paragraph" w:styleId="Lista">
    <w:name w:val="List"/>
    <w:basedOn w:val="Textoindependiente"/>
    <w:qFormat/>
    <w:rPr>
      <w:rFonts w:cs="Lohit Devanagari"/>
    </w:rPr>
  </w:style>
  <w:style w:type="paragraph" w:styleId="Descripcin">
    <w:name w:val="caption"/>
    <w:basedOn w:val="Normal"/>
    <w:qFormat/>
    <w:pPr>
      <w:suppressLineNumbers/>
      <w:spacing w:before="120" w:after="120"/>
    </w:pPr>
    <w:rPr>
      <w:rFonts w:cs="Lohit Devanagari"/>
      <w:i/>
      <w:iCs/>
      <w:szCs w:val="24"/>
    </w:rPr>
  </w:style>
  <w:style w:type="paragraph" w:customStyle="1" w:styleId="ndice">
    <w:name w:val="Índice"/>
    <w:basedOn w:val="Ttulo1"/>
    <w:autoRedefine/>
    <w:qFormat/>
    <w:rsid w:val="00EF2E99"/>
    <w:pPr>
      <w:numPr>
        <w:numId w:val="2"/>
      </w:numPr>
    </w:pPr>
    <w:rPr>
      <w:b w:val="0"/>
      <w:bCs/>
    </w:rPr>
  </w:style>
  <w:style w:type="paragraph" w:styleId="Prrafodelista">
    <w:name w:val="List Paragraph"/>
    <w:basedOn w:val="Normal"/>
    <w:qFormat/>
    <w:pPr>
      <w:ind w:left="720"/>
      <w:contextualSpacing/>
    </w:pPr>
  </w:style>
  <w:style w:type="character" w:customStyle="1" w:styleId="ListLabel1">
    <w:name w:val="ListLabel 1"/>
    <w:rPr>
      <w:rFonts w:ascii="Times New Roman" w:hAnsi="Times New Roman" w:cs="Courier New"/>
      <w:b/>
      <w:sz w:val="24"/>
    </w:rPr>
  </w:style>
  <w:style w:type="character" w:customStyle="1" w:styleId="ListLabel2">
    <w:name w:val="ListLabel 2"/>
    <w:rPr>
      <w:rFonts w:cs="Courier New"/>
    </w:rPr>
  </w:style>
  <w:style w:type="character" w:customStyle="1" w:styleId="ListLabel3">
    <w:name w:val="ListLabel 3"/>
    <w:rPr>
      <w:rFonts w:cs="Courier New"/>
    </w:rPr>
  </w:style>
  <w:style w:type="character" w:customStyle="1" w:styleId="ListLabel4">
    <w:name w:val="ListLabel 4"/>
    <w:rPr>
      <w:rFonts w:ascii="Times New Roman" w:hAnsi="Times New Roman" w:cs="Symbol"/>
      <w:sz w:val="24"/>
    </w:rPr>
  </w:style>
  <w:style w:type="character" w:customStyle="1" w:styleId="ListLabel5">
    <w:name w:val="ListLabel 5"/>
    <w:rPr>
      <w:rFonts w:cs="Courier New"/>
    </w:rPr>
  </w:style>
  <w:style w:type="character" w:customStyle="1" w:styleId="ListLabel6">
    <w:name w:val="ListLabel 6"/>
    <w:rPr>
      <w:rFonts w:cs="Wingdings"/>
    </w:rPr>
  </w:style>
  <w:style w:type="character" w:customStyle="1" w:styleId="ListLabel7">
    <w:name w:val="ListLabel 7"/>
    <w:rPr>
      <w:rFonts w:cs="Symbol"/>
    </w:rPr>
  </w:style>
  <w:style w:type="character" w:customStyle="1" w:styleId="ListLabel8">
    <w:name w:val="ListLabel 8"/>
    <w:rPr>
      <w:rFonts w:cs="Courier New"/>
    </w:rPr>
  </w:style>
  <w:style w:type="character" w:customStyle="1" w:styleId="ListLabel9">
    <w:name w:val="ListLabel 9"/>
    <w:rPr>
      <w:rFonts w:cs="Wingdings"/>
    </w:rPr>
  </w:style>
  <w:style w:type="character" w:customStyle="1" w:styleId="ListLabel10">
    <w:name w:val="ListLabel 10"/>
    <w:rPr>
      <w:rFonts w:ascii="Times New Roman" w:hAnsi="Times New Roman" w:cs="Symbol"/>
      <w:b/>
      <w:sz w:val="24"/>
    </w:rPr>
  </w:style>
  <w:style w:type="character" w:customStyle="1" w:styleId="ListLabel11">
    <w:name w:val="ListLabel 11"/>
    <w:rPr>
      <w:rFonts w:cs="Courier New"/>
    </w:rPr>
  </w:style>
  <w:style w:type="character" w:customStyle="1" w:styleId="ListLabel12">
    <w:name w:val="ListLabel 12"/>
    <w:rPr>
      <w:rFonts w:cs="Wingdings"/>
    </w:rPr>
  </w:style>
  <w:style w:type="character" w:customStyle="1" w:styleId="Vietas">
    <w:name w:val="Viñetas"/>
    <w:rPr>
      <w:rFonts w:ascii="OpenSymbol" w:eastAsia="OpenSymbol" w:hAnsi="OpenSymbol" w:cs="OpenSymbol"/>
    </w:rPr>
  </w:style>
  <w:style w:type="character" w:customStyle="1" w:styleId="ListLabel13">
    <w:name w:val="ListLabel 13"/>
    <w:rPr>
      <w:rFonts w:cs="Symbol"/>
      <w:sz w:val="24"/>
    </w:rPr>
  </w:style>
  <w:style w:type="character" w:customStyle="1" w:styleId="ListLabel14">
    <w:name w:val="ListLabel 14"/>
    <w:rPr>
      <w:rFonts w:cs="Courier New"/>
    </w:rPr>
  </w:style>
  <w:style w:type="character" w:customStyle="1" w:styleId="ListLabel15">
    <w:name w:val="ListLabel 15"/>
    <w:rPr>
      <w:rFonts w:cs="Wingdings"/>
    </w:rPr>
  </w:style>
  <w:style w:type="character" w:customStyle="1" w:styleId="ListLabel16">
    <w:name w:val="ListLabel 16"/>
    <w:rPr>
      <w:rFonts w:cs="Symbol"/>
    </w:rPr>
  </w:style>
  <w:style w:type="character" w:customStyle="1" w:styleId="ListLabel17">
    <w:name w:val="ListLabel 17"/>
    <w:rPr>
      <w:rFonts w:cs="Courier New"/>
    </w:rPr>
  </w:style>
  <w:style w:type="character" w:customStyle="1" w:styleId="ListLabel18">
    <w:name w:val="ListLabel 18"/>
    <w:rPr>
      <w:rFonts w:cs="Wingdings"/>
    </w:rPr>
  </w:style>
  <w:style w:type="character" w:customStyle="1" w:styleId="ListLabel19">
    <w:name w:val="ListLabel 19"/>
    <w:rPr>
      <w:rFonts w:cs="Symbol"/>
    </w:rPr>
  </w:style>
  <w:style w:type="character" w:customStyle="1" w:styleId="ListLabel20">
    <w:name w:val="ListLabel 20"/>
    <w:rPr>
      <w:rFonts w:cs="Courier New"/>
    </w:rPr>
  </w:style>
  <w:style w:type="character" w:customStyle="1" w:styleId="ListLabel21">
    <w:name w:val="ListLabel 21"/>
    <w:rPr>
      <w:rFonts w:cs="Wingdings"/>
    </w:rPr>
  </w:style>
  <w:style w:type="table" w:customStyle="1" w:styleId="NormalTable0">
    <w:name w:val="Normal Table0"/>
    <w:tblPr>
      <w:tblInd w:w="0" w:type="dxa"/>
      <w:tblCellMar>
        <w:top w:w="0" w:type="dxa"/>
        <w:left w:w="108" w:type="dxa"/>
        <w:bottom w:w="0" w:type="dxa"/>
        <w:right w:w="108" w:type="dxa"/>
      </w:tblCellMar>
    </w:tbl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ipervnculo">
    <w:name w:val="Hyperlink"/>
    <w:basedOn w:val="Fuentedeprrafopredeter"/>
    <w:uiPriority w:val="99"/>
    <w:unhideWhenUsed/>
    <w:rPr>
      <w:color w:val="0000FF" w:themeColor="hyperlink"/>
      <w:u w:val="single"/>
    </w:rPr>
  </w:style>
  <w:style w:type="character" w:styleId="Refdenotaalpie">
    <w:name w:val="footnote reference"/>
    <w:basedOn w:val="Fuentedeprrafopredeter"/>
    <w:uiPriority w:val="99"/>
    <w:semiHidden/>
    <w:unhideWhenUsed/>
    <w:rPr>
      <w:vertAlign w:val="superscript"/>
    </w:rPr>
  </w:style>
  <w:style w:type="character" w:customStyle="1" w:styleId="TextonotapieCar">
    <w:name w:val="Texto nota pie Car"/>
    <w:basedOn w:val="Fuentedeprrafopredeter"/>
    <w:link w:val="Textonotapie"/>
    <w:uiPriority w:val="99"/>
    <w:semiHidden/>
    <w:rPr>
      <w:sz w:val="20"/>
      <w:szCs w:val="20"/>
    </w:rPr>
  </w:style>
  <w:style w:type="paragraph" w:styleId="Textonotapie">
    <w:name w:val="footnote text"/>
    <w:basedOn w:val="Normal"/>
    <w:link w:val="TextonotapieCar"/>
    <w:uiPriority w:val="99"/>
    <w:semiHidden/>
    <w:unhideWhenUsed/>
    <w:pPr>
      <w:spacing w:after="0" w:line="240" w:lineRule="auto"/>
    </w:pPr>
    <w:rPr>
      <w:sz w:val="20"/>
    </w:rPr>
  </w:style>
  <w:style w:type="character" w:customStyle="1" w:styleId="Ttulo1Car">
    <w:name w:val="Título 1 Car"/>
    <w:basedOn w:val="Fuentedeprrafopredeter"/>
    <w:link w:val="Ttulo1"/>
    <w:uiPriority w:val="9"/>
    <w:rsid w:val="00B519AD"/>
    <w:rPr>
      <w:rFonts w:eastAsiaTheme="majorEastAsia" w:cs="Times New Roman"/>
      <w:b/>
      <w:caps/>
      <w:szCs w:val="24"/>
    </w:rPr>
  </w:style>
  <w:style w:type="character" w:customStyle="1" w:styleId="Ttulo2Car">
    <w:name w:val="Título 2 Car"/>
    <w:basedOn w:val="Fuentedeprrafopredeter"/>
    <w:link w:val="Ttulo2"/>
    <w:uiPriority w:val="9"/>
    <w:rsid w:val="00F03292"/>
    <w:rPr>
      <w:rFonts w:eastAsiaTheme="majorEastAsia" w:cs="Times New Roman"/>
      <w:b/>
      <w:szCs w:val="24"/>
      <w:lang w:val="es-ES"/>
    </w:rPr>
  </w:style>
  <w:style w:type="character" w:customStyle="1" w:styleId="Ttulo3Car">
    <w:name w:val="Título 3 Car"/>
    <w:basedOn w:val="Fuentedeprrafopredeter"/>
    <w:link w:val="Ttulo3"/>
    <w:uiPriority w:val="9"/>
    <w:rsid w:val="00EA21C1"/>
    <w:rPr>
      <w:rFonts w:eastAsiaTheme="majorEastAsia" w:cs="Times New Roman"/>
      <w:b/>
      <w:szCs w:val="24"/>
    </w:rPr>
  </w:style>
  <w:style w:type="character" w:customStyle="1" w:styleId="Mencinsinresolver1">
    <w:name w:val="Mención sin resolver1"/>
    <w:basedOn w:val="Fuentedeprrafopredeter"/>
    <w:uiPriority w:val="99"/>
    <w:semiHidden/>
    <w:unhideWhenUsed/>
    <w:rsid w:val="007B3280"/>
    <w:rPr>
      <w:color w:val="605E5C"/>
      <w:shd w:val="clear" w:color="auto" w:fill="E1DFDD"/>
    </w:rPr>
  </w:style>
  <w:style w:type="character" w:styleId="Hipervnculovisitado">
    <w:name w:val="FollowedHyperlink"/>
    <w:basedOn w:val="Fuentedeprrafopredeter"/>
    <w:uiPriority w:val="99"/>
    <w:rsid w:val="00C330EA"/>
    <w:rPr>
      <w:color w:val="800080" w:themeColor="followedHyperlink"/>
      <w:u w:val="single"/>
    </w:rPr>
  </w:style>
  <w:style w:type="paragraph" w:styleId="Textocomentario">
    <w:name w:val="annotation text"/>
    <w:basedOn w:val="Normal"/>
    <w:link w:val="TextocomentarioCar"/>
    <w:uiPriority w:val="99"/>
    <w:pPr>
      <w:spacing w:line="240" w:lineRule="auto"/>
    </w:pPr>
    <w:rPr>
      <w:sz w:val="20"/>
    </w:rPr>
  </w:style>
  <w:style w:type="character" w:customStyle="1" w:styleId="TextocomentarioCar">
    <w:name w:val="Texto comentario Car"/>
    <w:basedOn w:val="Fuentedeprrafopredeter"/>
    <w:link w:val="Textocomentario"/>
    <w:uiPriority w:val="99"/>
    <w:rPr>
      <w:szCs w:val="20"/>
    </w:rPr>
  </w:style>
  <w:style w:type="character" w:styleId="Refdecomentario">
    <w:name w:val="annotation reference"/>
    <w:basedOn w:val="Fuentedeprrafopredeter"/>
    <w:uiPriority w:val="99"/>
    <w:rPr>
      <w:sz w:val="16"/>
      <w:szCs w:val="16"/>
    </w:rPr>
  </w:style>
  <w:style w:type="paragraph" w:styleId="Textodeglobo">
    <w:name w:val="Balloon Text"/>
    <w:basedOn w:val="Normal"/>
    <w:link w:val="TextodegloboCar"/>
    <w:uiPriority w:val="99"/>
    <w:semiHidden/>
    <w:unhideWhenUsed/>
    <w:rsid w:val="000B631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B631D"/>
    <w:rPr>
      <w:rFonts w:ascii="Segoe UI" w:hAnsi="Segoe UI" w:cs="Segoe UI"/>
      <w:sz w:val="18"/>
      <w:szCs w:val="18"/>
    </w:rPr>
  </w:style>
  <w:style w:type="paragraph" w:styleId="Encabezado">
    <w:name w:val="header"/>
    <w:basedOn w:val="Normal"/>
    <w:link w:val="EncabezadoCar"/>
    <w:uiPriority w:val="99"/>
    <w:rsid w:val="008C3C5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C3C54"/>
    <w:rPr>
      <w:sz w:val="22"/>
    </w:rPr>
  </w:style>
  <w:style w:type="paragraph" w:styleId="Piedepgina">
    <w:name w:val="footer"/>
    <w:basedOn w:val="Normal"/>
    <w:link w:val="PiedepginaCar"/>
    <w:uiPriority w:val="99"/>
    <w:rsid w:val="008C3C5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C3C54"/>
    <w:rPr>
      <w:sz w:val="22"/>
    </w:rPr>
  </w:style>
  <w:style w:type="table" w:customStyle="1" w:styleId="Tablanormal21">
    <w:name w:val="Tabla normal 21"/>
    <w:basedOn w:val="Tablanormal"/>
    <w:uiPriority w:val="42"/>
    <w:rsid w:val="006355E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31">
    <w:name w:val="Tabla normal 31"/>
    <w:basedOn w:val="Tablanormal"/>
    <w:uiPriority w:val="43"/>
    <w:rsid w:val="006355E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encinsinresolver2">
    <w:name w:val="Mención sin resolver2"/>
    <w:basedOn w:val="Fuentedeprrafopredeter"/>
    <w:uiPriority w:val="99"/>
    <w:semiHidden/>
    <w:unhideWhenUsed/>
    <w:rsid w:val="00D46A5F"/>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0109BD"/>
    <w:rPr>
      <w:b/>
      <w:bCs/>
    </w:rPr>
  </w:style>
  <w:style w:type="character" w:customStyle="1" w:styleId="AsuntodelcomentarioCar">
    <w:name w:val="Asunto del comentario Car"/>
    <w:basedOn w:val="TextocomentarioCar"/>
    <w:link w:val="Asuntodelcomentario"/>
    <w:uiPriority w:val="99"/>
    <w:semiHidden/>
    <w:rsid w:val="000109BD"/>
    <w:rPr>
      <w:b/>
      <w:bCs/>
      <w:szCs w:val="20"/>
    </w:rPr>
  </w:style>
  <w:style w:type="paragraph" w:styleId="TtuloTDC">
    <w:name w:val="TOC Heading"/>
    <w:basedOn w:val="Ttulo1"/>
    <w:next w:val="Normal"/>
    <w:uiPriority w:val="39"/>
    <w:unhideWhenUsed/>
    <w:qFormat/>
    <w:rsid w:val="008A7C28"/>
    <w:pPr>
      <w:numPr>
        <w:numId w:val="0"/>
      </w:numPr>
      <w:spacing w:before="480" w:line="276" w:lineRule="auto"/>
      <w:contextualSpacing w:val="0"/>
      <w:outlineLvl w:val="9"/>
    </w:pPr>
    <w:rPr>
      <w:rFonts w:asciiTheme="majorHAnsi" w:hAnsiTheme="majorHAnsi" w:cstheme="majorBidi"/>
      <w:color w:val="365F91" w:themeColor="accent1" w:themeShade="BF"/>
      <w:sz w:val="28"/>
      <w:szCs w:val="28"/>
      <w:lang w:eastAsia="es-ES_tradnl"/>
    </w:rPr>
  </w:style>
  <w:style w:type="paragraph" w:styleId="ndice1">
    <w:name w:val="index 1"/>
    <w:basedOn w:val="Normal"/>
    <w:next w:val="Normal"/>
    <w:autoRedefine/>
    <w:uiPriority w:val="99"/>
    <w:semiHidden/>
    <w:unhideWhenUsed/>
    <w:qFormat/>
    <w:rsid w:val="00CB564D"/>
    <w:pPr>
      <w:spacing w:after="0" w:line="240" w:lineRule="auto"/>
      <w:ind w:left="220" w:hanging="220"/>
    </w:pPr>
  </w:style>
  <w:style w:type="paragraph" w:styleId="TDC1">
    <w:name w:val="toc 1"/>
    <w:basedOn w:val="Normal"/>
    <w:next w:val="Normal"/>
    <w:autoRedefine/>
    <w:uiPriority w:val="39"/>
    <w:unhideWhenUsed/>
    <w:qFormat/>
    <w:rsid w:val="004101A1"/>
    <w:pPr>
      <w:numPr>
        <w:numId w:val="32"/>
      </w:numPr>
      <w:spacing w:before="120" w:after="120" w:line="240" w:lineRule="auto"/>
      <w:jc w:val="both"/>
    </w:pPr>
  </w:style>
  <w:style w:type="paragraph" w:styleId="TDC2">
    <w:name w:val="toc 2"/>
    <w:basedOn w:val="Normal"/>
    <w:next w:val="Normal"/>
    <w:autoRedefine/>
    <w:uiPriority w:val="39"/>
    <w:unhideWhenUsed/>
    <w:rsid w:val="00400A33"/>
    <w:pPr>
      <w:tabs>
        <w:tab w:val="left" w:pos="960"/>
        <w:tab w:val="right" w:leader="dot" w:pos="9016"/>
      </w:tabs>
      <w:spacing w:after="0"/>
      <w:ind w:left="240"/>
      <w:jc w:val="right"/>
    </w:pPr>
    <w:rPr>
      <w:rFonts w:asciiTheme="minorHAnsi" w:hAnsiTheme="minorHAnsi"/>
      <w:bCs/>
      <w:smallCaps/>
      <w:sz w:val="20"/>
    </w:rPr>
  </w:style>
  <w:style w:type="paragraph" w:styleId="TDC3">
    <w:name w:val="toc 3"/>
    <w:basedOn w:val="Normal"/>
    <w:next w:val="Normal"/>
    <w:autoRedefine/>
    <w:uiPriority w:val="39"/>
    <w:unhideWhenUsed/>
    <w:rsid w:val="008A7C28"/>
    <w:pPr>
      <w:spacing w:after="0"/>
      <w:ind w:left="480"/>
    </w:pPr>
    <w:rPr>
      <w:rFonts w:asciiTheme="minorHAnsi" w:hAnsiTheme="minorHAnsi"/>
      <w:bCs/>
      <w:i/>
      <w:iCs/>
      <w:sz w:val="20"/>
    </w:rPr>
  </w:style>
  <w:style w:type="paragraph" w:styleId="TDC4">
    <w:name w:val="toc 4"/>
    <w:basedOn w:val="Normal"/>
    <w:next w:val="Normal"/>
    <w:autoRedefine/>
    <w:uiPriority w:val="39"/>
    <w:unhideWhenUsed/>
    <w:rsid w:val="008A7C28"/>
    <w:pPr>
      <w:spacing w:after="0"/>
      <w:ind w:left="720"/>
    </w:pPr>
    <w:rPr>
      <w:rFonts w:asciiTheme="minorHAnsi" w:hAnsiTheme="minorHAnsi"/>
      <w:bCs/>
      <w:sz w:val="18"/>
      <w:szCs w:val="18"/>
    </w:rPr>
  </w:style>
  <w:style w:type="paragraph" w:styleId="TDC5">
    <w:name w:val="toc 5"/>
    <w:basedOn w:val="Normal"/>
    <w:next w:val="Normal"/>
    <w:autoRedefine/>
    <w:uiPriority w:val="39"/>
    <w:unhideWhenUsed/>
    <w:rsid w:val="008A7C28"/>
    <w:pPr>
      <w:spacing w:after="0"/>
      <w:ind w:left="960"/>
    </w:pPr>
    <w:rPr>
      <w:rFonts w:asciiTheme="minorHAnsi" w:hAnsiTheme="minorHAnsi"/>
      <w:bCs/>
      <w:sz w:val="18"/>
      <w:szCs w:val="18"/>
    </w:rPr>
  </w:style>
  <w:style w:type="paragraph" w:styleId="TDC6">
    <w:name w:val="toc 6"/>
    <w:basedOn w:val="Normal"/>
    <w:next w:val="Normal"/>
    <w:autoRedefine/>
    <w:uiPriority w:val="39"/>
    <w:unhideWhenUsed/>
    <w:rsid w:val="008A7C28"/>
    <w:pPr>
      <w:spacing w:after="0"/>
      <w:ind w:left="1200"/>
    </w:pPr>
    <w:rPr>
      <w:rFonts w:asciiTheme="minorHAnsi" w:hAnsiTheme="minorHAnsi"/>
      <w:bCs/>
      <w:sz w:val="18"/>
      <w:szCs w:val="18"/>
    </w:rPr>
  </w:style>
  <w:style w:type="paragraph" w:styleId="TDC7">
    <w:name w:val="toc 7"/>
    <w:basedOn w:val="Normal"/>
    <w:next w:val="Normal"/>
    <w:autoRedefine/>
    <w:uiPriority w:val="39"/>
    <w:unhideWhenUsed/>
    <w:rsid w:val="008A7C28"/>
    <w:pPr>
      <w:spacing w:after="0"/>
      <w:ind w:left="1440"/>
    </w:pPr>
    <w:rPr>
      <w:rFonts w:asciiTheme="minorHAnsi" w:hAnsiTheme="minorHAnsi"/>
      <w:bCs/>
      <w:sz w:val="18"/>
      <w:szCs w:val="18"/>
    </w:rPr>
  </w:style>
  <w:style w:type="paragraph" w:styleId="TDC8">
    <w:name w:val="toc 8"/>
    <w:basedOn w:val="Normal"/>
    <w:next w:val="Normal"/>
    <w:autoRedefine/>
    <w:uiPriority w:val="39"/>
    <w:unhideWhenUsed/>
    <w:rsid w:val="008A7C28"/>
    <w:pPr>
      <w:spacing w:after="0"/>
      <w:ind w:left="1680"/>
    </w:pPr>
    <w:rPr>
      <w:rFonts w:asciiTheme="minorHAnsi" w:hAnsiTheme="minorHAnsi"/>
      <w:bCs/>
      <w:sz w:val="18"/>
      <w:szCs w:val="18"/>
    </w:rPr>
  </w:style>
  <w:style w:type="paragraph" w:styleId="TDC9">
    <w:name w:val="toc 9"/>
    <w:basedOn w:val="Normal"/>
    <w:next w:val="Normal"/>
    <w:autoRedefine/>
    <w:uiPriority w:val="39"/>
    <w:unhideWhenUsed/>
    <w:rsid w:val="008A7C28"/>
    <w:pPr>
      <w:spacing w:after="0"/>
      <w:ind w:left="1920"/>
    </w:pPr>
    <w:rPr>
      <w:rFonts w:asciiTheme="minorHAnsi" w:hAnsiTheme="minorHAnsi"/>
      <w:bCs/>
      <w:sz w:val="18"/>
      <w:szCs w:val="18"/>
    </w:rPr>
  </w:style>
  <w:style w:type="character" w:customStyle="1" w:styleId="Ttulo4Car">
    <w:name w:val="Título 4 Car"/>
    <w:basedOn w:val="Fuentedeprrafopredeter"/>
    <w:link w:val="Ttulo4"/>
    <w:uiPriority w:val="9"/>
    <w:rsid w:val="00EC5B42"/>
    <w:rPr>
      <w:rFonts w:eastAsiaTheme="majorEastAsia" w:cstheme="majorBidi"/>
      <w:b/>
      <w:i/>
      <w:iCs/>
    </w:rPr>
  </w:style>
  <w:style w:type="character" w:customStyle="1" w:styleId="Ttulo5Car">
    <w:name w:val="Título 5 Car"/>
    <w:basedOn w:val="Fuentedeprrafopredeter"/>
    <w:link w:val="Ttulo5"/>
    <w:uiPriority w:val="9"/>
    <w:rsid w:val="008A7C28"/>
    <w:rPr>
      <w:rFonts w:asciiTheme="majorHAnsi" w:eastAsiaTheme="majorEastAsia" w:hAnsiTheme="majorHAnsi" w:cstheme="majorBidi"/>
      <w:color w:val="365F91" w:themeColor="accent1" w:themeShade="BF"/>
    </w:rPr>
  </w:style>
  <w:style w:type="character" w:customStyle="1" w:styleId="Ttulo6Car">
    <w:name w:val="Título 6 Car"/>
    <w:basedOn w:val="Fuentedeprrafopredeter"/>
    <w:link w:val="Ttulo6"/>
    <w:uiPriority w:val="9"/>
    <w:rsid w:val="00175099"/>
    <w:rPr>
      <w:rFonts w:asciiTheme="majorHAnsi" w:eastAsiaTheme="majorEastAsia" w:hAnsiTheme="majorHAnsi" w:cstheme="majorBidi"/>
      <w:color w:val="243F60" w:themeColor="accent1" w:themeShade="7F"/>
    </w:rPr>
  </w:style>
  <w:style w:type="paragraph" w:styleId="Tabladeilustraciones">
    <w:name w:val="table of figures"/>
    <w:basedOn w:val="Normal"/>
    <w:next w:val="Normal"/>
    <w:autoRedefine/>
    <w:uiPriority w:val="99"/>
    <w:semiHidden/>
    <w:unhideWhenUsed/>
    <w:qFormat/>
    <w:rsid w:val="00CB564D"/>
    <w:pPr>
      <w:spacing w:after="0" w:line="240" w:lineRule="auto"/>
    </w:pPr>
  </w:style>
  <w:style w:type="character" w:customStyle="1" w:styleId="Ttulo7Car">
    <w:name w:val="Título 7 Car"/>
    <w:basedOn w:val="Fuentedeprrafopredeter"/>
    <w:link w:val="Ttulo7"/>
    <w:uiPriority w:val="9"/>
    <w:rsid w:val="00A80AD2"/>
    <w:rPr>
      <w:rFonts w:asciiTheme="majorHAnsi" w:eastAsiaTheme="majorEastAsia" w:hAnsiTheme="majorHAnsi" w:cstheme="majorBidi"/>
      <w:i/>
      <w:iCs/>
      <w:color w:val="243F60" w:themeColor="accent1" w:themeShade="7F"/>
    </w:rPr>
  </w:style>
  <w:style w:type="character" w:customStyle="1" w:styleId="Ttulo8Car">
    <w:name w:val="Título 8 Car"/>
    <w:basedOn w:val="Fuentedeprrafopredeter"/>
    <w:link w:val="Ttulo8"/>
    <w:uiPriority w:val="9"/>
    <w:semiHidden/>
    <w:rsid w:val="00A80AD2"/>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80AD2"/>
    <w:rPr>
      <w:rFonts w:asciiTheme="majorHAnsi" w:eastAsiaTheme="majorEastAsia" w:hAnsiTheme="majorHAnsi" w:cstheme="majorBidi"/>
      <w:i/>
      <w:iCs/>
      <w:color w:val="272727" w:themeColor="text1" w:themeTint="D8"/>
      <w:sz w:val="21"/>
      <w:szCs w:val="21"/>
    </w:rPr>
  </w:style>
  <w:style w:type="table" w:styleId="Tablanormal4">
    <w:name w:val="Plain Table 4"/>
    <w:basedOn w:val="Tablanormal"/>
    <w:uiPriority w:val="44"/>
    <w:rsid w:val="0045679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45679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delmarcadordeposicin">
    <w:name w:val="Placeholder Text"/>
    <w:basedOn w:val="Fuentedeprrafopredeter"/>
    <w:uiPriority w:val="99"/>
    <w:semiHidden/>
    <w:rsid w:val="00B30729"/>
    <w:rPr>
      <w:color w:val="808080"/>
    </w:rPr>
  </w:style>
  <w:style w:type="character" w:customStyle="1" w:styleId="TextoindependienteCar">
    <w:name w:val="Texto independiente Car"/>
    <w:basedOn w:val="Fuentedeprrafopredeter"/>
    <w:link w:val="Textoindependiente"/>
    <w:rsid w:val="00CC18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688932">
      <w:bodyDiv w:val="1"/>
      <w:marLeft w:val="0"/>
      <w:marRight w:val="0"/>
      <w:marTop w:val="0"/>
      <w:marBottom w:val="0"/>
      <w:divBdr>
        <w:top w:val="none" w:sz="0" w:space="0" w:color="auto"/>
        <w:left w:val="none" w:sz="0" w:space="0" w:color="auto"/>
        <w:bottom w:val="none" w:sz="0" w:space="0" w:color="auto"/>
        <w:right w:val="none" w:sz="0" w:space="0" w:color="auto"/>
      </w:divBdr>
    </w:div>
    <w:div w:id="141315048">
      <w:bodyDiv w:val="1"/>
      <w:marLeft w:val="0"/>
      <w:marRight w:val="0"/>
      <w:marTop w:val="0"/>
      <w:marBottom w:val="0"/>
      <w:divBdr>
        <w:top w:val="none" w:sz="0" w:space="0" w:color="auto"/>
        <w:left w:val="none" w:sz="0" w:space="0" w:color="auto"/>
        <w:bottom w:val="none" w:sz="0" w:space="0" w:color="auto"/>
        <w:right w:val="none" w:sz="0" w:space="0" w:color="auto"/>
      </w:divBdr>
    </w:div>
    <w:div w:id="310714152">
      <w:bodyDiv w:val="1"/>
      <w:marLeft w:val="0"/>
      <w:marRight w:val="0"/>
      <w:marTop w:val="0"/>
      <w:marBottom w:val="0"/>
      <w:divBdr>
        <w:top w:val="none" w:sz="0" w:space="0" w:color="auto"/>
        <w:left w:val="none" w:sz="0" w:space="0" w:color="auto"/>
        <w:bottom w:val="none" w:sz="0" w:space="0" w:color="auto"/>
        <w:right w:val="none" w:sz="0" w:space="0" w:color="auto"/>
      </w:divBdr>
    </w:div>
    <w:div w:id="374936210">
      <w:bodyDiv w:val="1"/>
      <w:marLeft w:val="0"/>
      <w:marRight w:val="0"/>
      <w:marTop w:val="0"/>
      <w:marBottom w:val="0"/>
      <w:divBdr>
        <w:top w:val="none" w:sz="0" w:space="0" w:color="auto"/>
        <w:left w:val="none" w:sz="0" w:space="0" w:color="auto"/>
        <w:bottom w:val="none" w:sz="0" w:space="0" w:color="auto"/>
        <w:right w:val="none" w:sz="0" w:space="0" w:color="auto"/>
      </w:divBdr>
      <w:divsChild>
        <w:div w:id="1589653548">
          <w:marLeft w:val="0"/>
          <w:marRight w:val="0"/>
          <w:marTop w:val="0"/>
          <w:marBottom w:val="0"/>
          <w:divBdr>
            <w:top w:val="none" w:sz="0" w:space="0" w:color="auto"/>
            <w:left w:val="none" w:sz="0" w:space="0" w:color="auto"/>
            <w:bottom w:val="none" w:sz="0" w:space="0" w:color="auto"/>
            <w:right w:val="none" w:sz="0" w:space="0" w:color="auto"/>
          </w:divBdr>
        </w:div>
      </w:divsChild>
    </w:div>
    <w:div w:id="379475835">
      <w:bodyDiv w:val="1"/>
      <w:marLeft w:val="0"/>
      <w:marRight w:val="0"/>
      <w:marTop w:val="0"/>
      <w:marBottom w:val="0"/>
      <w:divBdr>
        <w:top w:val="none" w:sz="0" w:space="0" w:color="auto"/>
        <w:left w:val="none" w:sz="0" w:space="0" w:color="auto"/>
        <w:bottom w:val="none" w:sz="0" w:space="0" w:color="auto"/>
        <w:right w:val="none" w:sz="0" w:space="0" w:color="auto"/>
      </w:divBdr>
    </w:div>
    <w:div w:id="665984302">
      <w:bodyDiv w:val="1"/>
      <w:marLeft w:val="0"/>
      <w:marRight w:val="0"/>
      <w:marTop w:val="0"/>
      <w:marBottom w:val="0"/>
      <w:divBdr>
        <w:top w:val="none" w:sz="0" w:space="0" w:color="auto"/>
        <w:left w:val="none" w:sz="0" w:space="0" w:color="auto"/>
        <w:bottom w:val="none" w:sz="0" w:space="0" w:color="auto"/>
        <w:right w:val="none" w:sz="0" w:space="0" w:color="auto"/>
      </w:divBdr>
    </w:div>
    <w:div w:id="1436166833">
      <w:bodyDiv w:val="1"/>
      <w:marLeft w:val="0"/>
      <w:marRight w:val="0"/>
      <w:marTop w:val="0"/>
      <w:marBottom w:val="0"/>
      <w:divBdr>
        <w:top w:val="none" w:sz="0" w:space="0" w:color="auto"/>
        <w:left w:val="none" w:sz="0" w:space="0" w:color="auto"/>
        <w:bottom w:val="none" w:sz="0" w:space="0" w:color="auto"/>
        <w:right w:val="none" w:sz="0" w:space="0" w:color="auto"/>
      </w:divBdr>
    </w:div>
    <w:div w:id="1559969907">
      <w:bodyDiv w:val="1"/>
      <w:marLeft w:val="0"/>
      <w:marRight w:val="0"/>
      <w:marTop w:val="0"/>
      <w:marBottom w:val="0"/>
      <w:divBdr>
        <w:top w:val="none" w:sz="0" w:space="0" w:color="auto"/>
        <w:left w:val="none" w:sz="0" w:space="0" w:color="auto"/>
        <w:bottom w:val="none" w:sz="0" w:space="0" w:color="auto"/>
        <w:right w:val="none" w:sz="0" w:space="0" w:color="auto"/>
      </w:divBdr>
    </w:div>
    <w:div w:id="1601141804">
      <w:bodyDiv w:val="1"/>
      <w:marLeft w:val="0"/>
      <w:marRight w:val="0"/>
      <w:marTop w:val="0"/>
      <w:marBottom w:val="0"/>
      <w:divBdr>
        <w:top w:val="none" w:sz="0" w:space="0" w:color="auto"/>
        <w:left w:val="none" w:sz="0" w:space="0" w:color="auto"/>
        <w:bottom w:val="none" w:sz="0" w:space="0" w:color="auto"/>
        <w:right w:val="none" w:sz="0" w:space="0" w:color="auto"/>
      </w:divBdr>
    </w:div>
    <w:div w:id="1925263307">
      <w:bodyDiv w:val="1"/>
      <w:marLeft w:val="0"/>
      <w:marRight w:val="0"/>
      <w:marTop w:val="0"/>
      <w:marBottom w:val="0"/>
      <w:divBdr>
        <w:top w:val="none" w:sz="0" w:space="0" w:color="auto"/>
        <w:left w:val="none" w:sz="0" w:space="0" w:color="auto"/>
        <w:bottom w:val="none" w:sz="0" w:space="0" w:color="auto"/>
        <w:right w:val="none" w:sz="0" w:space="0" w:color="auto"/>
      </w:divBdr>
    </w:div>
    <w:div w:id="2119179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6.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eg"/><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Evapotranspiració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spPr>
            <a:solidFill>
              <a:schemeClr val="accent1"/>
            </a:solidFill>
            <a:ln>
              <a:noFill/>
            </a:ln>
            <a:effectLst/>
          </c:spPr>
          <c:invertIfNegative val="0"/>
          <c:cat>
            <c:numRef>
              <c:f>Hoja1!$C$3:$C$43</c:f>
              <c:numCache>
                <c:formatCode>General</c:formatCode>
                <c:ptCount val="41"/>
                <c:pt idx="0">
                  <c:v>5</c:v>
                </c:pt>
                <c:pt idx="1">
                  <c:v>6</c:v>
                </c:pt>
                <c:pt idx="2">
                  <c:v>7</c:v>
                </c:pt>
                <c:pt idx="3">
                  <c:v>8</c:v>
                </c:pt>
                <c:pt idx="4">
                  <c:v>9</c:v>
                </c:pt>
                <c:pt idx="5">
                  <c:v>10</c:v>
                </c:pt>
                <c:pt idx="6">
                  <c:v>11</c:v>
                </c:pt>
                <c:pt idx="7">
                  <c:v>12</c:v>
                </c:pt>
                <c:pt idx="8">
                  <c:v>13</c:v>
                </c:pt>
                <c:pt idx="9">
                  <c:v>14</c:v>
                </c:pt>
                <c:pt idx="10">
                  <c:v>15</c:v>
                </c:pt>
                <c:pt idx="11">
                  <c:v>16</c:v>
                </c:pt>
                <c:pt idx="12">
                  <c:v>17</c:v>
                </c:pt>
                <c:pt idx="13">
                  <c:v>18</c:v>
                </c:pt>
                <c:pt idx="14">
                  <c:v>19</c:v>
                </c:pt>
                <c:pt idx="15">
                  <c:v>20</c:v>
                </c:pt>
                <c:pt idx="16">
                  <c:v>21</c:v>
                </c:pt>
                <c:pt idx="17">
                  <c:v>22</c:v>
                </c:pt>
                <c:pt idx="18">
                  <c:v>23</c:v>
                </c:pt>
                <c:pt idx="19">
                  <c:v>24</c:v>
                </c:pt>
                <c:pt idx="20">
                  <c:v>25</c:v>
                </c:pt>
                <c:pt idx="21">
                  <c:v>26</c:v>
                </c:pt>
                <c:pt idx="22">
                  <c:v>27</c:v>
                </c:pt>
                <c:pt idx="23">
                  <c:v>28</c:v>
                </c:pt>
                <c:pt idx="24">
                  <c:v>29</c:v>
                </c:pt>
                <c:pt idx="25">
                  <c:v>30</c:v>
                </c:pt>
                <c:pt idx="26">
                  <c:v>31</c:v>
                </c:pt>
                <c:pt idx="27">
                  <c:v>32</c:v>
                </c:pt>
                <c:pt idx="28">
                  <c:v>33</c:v>
                </c:pt>
                <c:pt idx="29">
                  <c:v>34</c:v>
                </c:pt>
                <c:pt idx="30">
                  <c:v>35</c:v>
                </c:pt>
                <c:pt idx="31">
                  <c:v>36</c:v>
                </c:pt>
                <c:pt idx="32">
                  <c:v>37</c:v>
                </c:pt>
                <c:pt idx="33">
                  <c:v>38</c:v>
                </c:pt>
                <c:pt idx="34">
                  <c:v>39</c:v>
                </c:pt>
                <c:pt idx="35">
                  <c:v>40</c:v>
                </c:pt>
                <c:pt idx="36">
                  <c:v>41</c:v>
                </c:pt>
                <c:pt idx="37">
                  <c:v>42</c:v>
                </c:pt>
                <c:pt idx="38">
                  <c:v>43</c:v>
                </c:pt>
                <c:pt idx="39">
                  <c:v>44</c:v>
                </c:pt>
                <c:pt idx="40">
                  <c:v>45</c:v>
                </c:pt>
              </c:numCache>
            </c:numRef>
          </c:cat>
          <c:val>
            <c:numRef>
              <c:f>Hoja1!$E$3:$E$43</c:f>
              <c:numCache>
                <c:formatCode>General</c:formatCode>
                <c:ptCount val="41"/>
                <c:pt idx="0">
                  <c:v>7.4053497246516597</c:v>
                </c:pt>
                <c:pt idx="1">
                  <c:v>7.2178420817567401</c:v>
                </c:pt>
                <c:pt idx="2">
                  <c:v>7.0253316000000003</c:v>
                </c:pt>
                <c:pt idx="3">
                  <c:v>6.8273951008227618</c:v>
                </c:pt>
                <c:pt idx="4">
                  <c:v>6.6235461525921844</c:v>
                </c:pt>
                <c:pt idx="5">
                  <c:v>6.4132209854564346</c:v>
                </c:pt>
                <c:pt idx="6">
                  <c:v>6.1957600971211662</c:v>
                </c:pt>
                <c:pt idx="7">
                  <c:v>5.9703838196433363</c:v>
                </c:pt>
                <c:pt idx="8">
                  <c:v>5.7361592312835104</c:v>
                </c:pt>
                <c:pt idx="9">
                  <c:v>5.4919543424375918</c:v>
                </c:pt>
                <c:pt idx="10">
                  <c:v>5.2363730073591208</c:v>
                </c:pt>
                <c:pt idx="11">
                  <c:v>4.9676596144441376</c:v>
                </c:pt>
                <c:pt idx="12">
                  <c:v>4.6835544000000002</c:v>
                </c:pt>
                <c:pt idx="13">
                  <c:v>4.3810639792793991</c:v>
                </c:pt>
                <c:pt idx="14">
                  <c:v>4.0560770904063839</c:v>
                </c:pt>
                <c:pt idx="15">
                  <c:v>3.7026748623258299</c:v>
                </c:pt>
                <c:pt idx="16">
                  <c:v>3.3117730762960922</c:v>
                </c:pt>
                <c:pt idx="17">
                  <c:v>2.8680796156417552</c:v>
                </c:pt>
                <c:pt idx="18">
                  <c:v>2.3417772000000001</c:v>
                </c:pt>
                <c:pt idx="19">
                  <c:v>1.6558865381480461</c:v>
                </c:pt>
                <c:pt idx="20">
                  <c:v>0</c:v>
                </c:pt>
                <c:pt idx="21">
                  <c:v>1.6558865381480461</c:v>
                </c:pt>
                <c:pt idx="22">
                  <c:v>2.3417772000000001</c:v>
                </c:pt>
                <c:pt idx="23">
                  <c:v>2.8680796156417552</c:v>
                </c:pt>
                <c:pt idx="24">
                  <c:v>3.3117730762960922</c:v>
                </c:pt>
                <c:pt idx="25">
                  <c:v>3.7026748623258299</c:v>
                </c:pt>
                <c:pt idx="26">
                  <c:v>4.0560770904063839</c:v>
                </c:pt>
                <c:pt idx="27">
                  <c:v>4.3810639792793991</c:v>
                </c:pt>
                <c:pt idx="28">
                  <c:v>4.6835544000000002</c:v>
                </c:pt>
                <c:pt idx="29">
                  <c:v>4.9676596144441376</c:v>
                </c:pt>
                <c:pt idx="30">
                  <c:v>5.2363730073591208</c:v>
                </c:pt>
                <c:pt idx="31">
                  <c:v>5.4919543424375918</c:v>
                </c:pt>
                <c:pt idx="32">
                  <c:v>5.7361592312835104</c:v>
                </c:pt>
                <c:pt idx="33">
                  <c:v>5.9703838196433363</c:v>
                </c:pt>
                <c:pt idx="34">
                  <c:v>6.1957600971211662</c:v>
                </c:pt>
                <c:pt idx="35">
                  <c:v>6.4132209854564346</c:v>
                </c:pt>
                <c:pt idx="36">
                  <c:v>6.6235461525921844</c:v>
                </c:pt>
                <c:pt idx="37">
                  <c:v>6.8273951008227618</c:v>
                </c:pt>
                <c:pt idx="38">
                  <c:v>7.0253316000000003</c:v>
                </c:pt>
                <c:pt idx="39">
                  <c:v>7.2178420817567401</c:v>
                </c:pt>
                <c:pt idx="40">
                  <c:v>7.4053497246516597</c:v>
                </c:pt>
              </c:numCache>
            </c:numRef>
          </c:val>
          <c:extLst>
            <c:ext xmlns:c16="http://schemas.microsoft.com/office/drawing/2014/chart" uri="{C3380CC4-5D6E-409C-BE32-E72D297353CC}">
              <c16:uniqueId val="{00000000-4103-41E7-B96C-384AF147B36F}"/>
            </c:ext>
          </c:extLst>
        </c:ser>
        <c:dLbls>
          <c:showLegendKey val="0"/>
          <c:showVal val="0"/>
          <c:showCatName val="0"/>
          <c:showSerName val="0"/>
          <c:showPercent val="0"/>
          <c:showBubbleSize val="0"/>
        </c:dLbls>
        <c:gapWidth val="219"/>
        <c:overlap val="-27"/>
        <c:axId val="1141283184"/>
        <c:axId val="1141298576"/>
      </c:barChart>
      <c:catAx>
        <c:axId val="1141283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Temperatura</a:t>
                </a:r>
                <a:r>
                  <a:rPr lang="es-EC" baseline="0"/>
                  <a:t> Ambiente</a:t>
                </a:r>
                <a:endParaRPr lang="es-EC"/>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141298576"/>
        <c:crosses val="autoZero"/>
        <c:auto val="1"/>
        <c:lblAlgn val="ctr"/>
        <c:lblOffset val="100"/>
        <c:tickLblSkip val="3"/>
        <c:noMultiLvlLbl val="0"/>
      </c:catAx>
      <c:valAx>
        <c:axId val="1141298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Perdida</a:t>
                </a:r>
                <a:r>
                  <a:rPr lang="es-EC" baseline="0"/>
                  <a:t> mm/día</a:t>
                </a:r>
                <a:endParaRPr lang="es-EC"/>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1412831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majorFont>
      <a:minorFont>
        <a:latin typeface="Calibri"/>
        <a:ea typeface="Calibri"/>
        <a:cs typeface="Basic Roma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a:solidFill>
            <a:srgbClr val="000000"/>
          </a:solidFill>
        </a:ln>
      </a:spPr>
      <a:bodyPr spcFirstLastPara="1" vertOverflow="clip" horzOverflow="clip" upright="1">
        <a:prstTxWarp prst="textNoShape">
          <a:avLst/>
        </a:prstTxWarp>
        <a:noAutofit/>
      </a:bodyPr>
      <a:lstStyle/>
      <a:style>
        <a:lnRef idx="0">
          <a:schemeClr val="accent1"/>
        </a:lnRef>
        <a:fillRef idx="0">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B9E057-FBFC-4B07-90FD-E352699539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8</TotalTime>
  <Pages>76</Pages>
  <Words>26464</Words>
  <Characters>145556</Characters>
  <Application>Microsoft Office Word</Application>
  <DocSecurity>0</DocSecurity>
  <Lines>1212</Lines>
  <Paragraphs>343</Paragraphs>
  <ScaleCrop>false</ScaleCrop>
  <Company/>
  <LinksUpToDate>false</LinksUpToDate>
  <CharactersWithSpaces>171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Ortiz</dc:creator>
  <cp:keywords/>
  <dc:description/>
  <cp:lastModifiedBy>Jorge Ortiz</cp:lastModifiedBy>
  <cp:revision>2059</cp:revision>
  <cp:lastPrinted>2021-01-06T16:06:00Z</cp:lastPrinted>
  <dcterms:created xsi:type="dcterms:W3CDTF">2020-09-20T00:10:00Z</dcterms:created>
  <dcterms:modified xsi:type="dcterms:W3CDTF">2021-01-06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da51b5-f1ee-377d-adda-42f33ad0113e</vt:lpwstr>
  </property>
  <property fmtid="{D5CDD505-2E9C-101B-9397-08002B2CF9AE}" pid="24" name="Mendeley Citation Style_1">
    <vt:lpwstr>http://www.zotero.org/styles/apa</vt:lpwstr>
  </property>
</Properties>
</file>